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4E36D3D" w14:textId="77777777" w:rsidR="00E21342" w:rsidRPr="00A7235F" w:rsidRDefault="00E21342" w:rsidP="00E21342">
      <w:pPr>
        <w:pStyle w:val="Nazivinstitucije"/>
        <w:spacing w:after="120" w:line="288" w:lineRule="auto"/>
        <w:rPr>
          <w:rFonts w:ascii="Arial" w:hAnsi="Arial" w:cs="Arial"/>
          <w:sz w:val="28"/>
        </w:rPr>
      </w:pPr>
      <w:bookmarkStart w:id="0" w:name="_Hlk7375153"/>
      <w:bookmarkEnd w:id="0"/>
      <w:r w:rsidRPr="00A7235F">
        <w:rPr>
          <w:rFonts w:ascii="Arial" w:hAnsi="Arial" w:cs="Arial"/>
          <w:sz w:val="28"/>
        </w:rPr>
        <w:t>SVEUČILIŠTE U ZAGREBU</w:t>
      </w:r>
    </w:p>
    <w:p w14:paraId="43E295F3" w14:textId="77777777" w:rsidR="00E21342" w:rsidRPr="00A7235F" w:rsidRDefault="00E21342" w:rsidP="00E21342">
      <w:pPr>
        <w:pStyle w:val="Nazivinstitucije"/>
        <w:spacing w:after="120" w:line="288" w:lineRule="auto"/>
        <w:rPr>
          <w:rFonts w:ascii="Arial" w:hAnsi="Arial" w:cs="Arial"/>
          <w:sz w:val="28"/>
        </w:rPr>
      </w:pPr>
      <w:r w:rsidRPr="00A7235F">
        <w:rPr>
          <w:rFonts w:ascii="Arial" w:hAnsi="Arial" w:cs="Arial"/>
          <w:sz w:val="28"/>
        </w:rPr>
        <w:t>FAKULTET ORGANIZACIJE I INFORMATIKE</w:t>
      </w:r>
    </w:p>
    <w:p w14:paraId="669F6E7B" w14:textId="77777777" w:rsidR="00E21342" w:rsidRPr="00A7235F" w:rsidRDefault="00E21342" w:rsidP="00E21342">
      <w:pPr>
        <w:pStyle w:val="Nazivinstitucije"/>
        <w:spacing w:after="120" w:line="288" w:lineRule="auto"/>
        <w:rPr>
          <w:rFonts w:ascii="Arial" w:hAnsi="Arial" w:cs="Arial"/>
          <w:sz w:val="28"/>
        </w:rPr>
      </w:pPr>
      <w:r w:rsidRPr="00A7235F">
        <w:rPr>
          <w:rFonts w:ascii="Arial" w:hAnsi="Arial" w:cs="Arial"/>
          <w:sz w:val="28"/>
        </w:rPr>
        <w:t>V A R A Ž D I N</w:t>
      </w:r>
    </w:p>
    <w:p w14:paraId="0D5E5168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</w:rPr>
      </w:pPr>
    </w:p>
    <w:p w14:paraId="7665CBC2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</w:rPr>
      </w:pPr>
    </w:p>
    <w:p w14:paraId="3A46CE88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  <w:b/>
          <w:sz w:val="28"/>
        </w:rPr>
      </w:pPr>
    </w:p>
    <w:p w14:paraId="496E1764" w14:textId="4CF70576" w:rsidR="00E21342" w:rsidRPr="00A7235F" w:rsidRDefault="00C250C5" w:rsidP="00E21342">
      <w:pPr>
        <w:spacing w:after="120" w:line="288" w:lineRule="auto"/>
        <w:rPr>
          <w:rFonts w:ascii="Arial" w:hAnsi="Arial" w:cs="Arial"/>
          <w:b/>
          <w:sz w:val="32"/>
        </w:rPr>
      </w:pPr>
      <w:r>
        <w:rPr>
          <w:rFonts w:ascii="Arial" w:hAnsi="Arial" w:cs="Arial"/>
          <w:b/>
          <w:sz w:val="32"/>
        </w:rPr>
        <w:t>Marijan Hranj</w:t>
      </w:r>
    </w:p>
    <w:p w14:paraId="1F8424F5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</w:rPr>
      </w:pPr>
    </w:p>
    <w:p w14:paraId="2B8A8560" w14:textId="77777777" w:rsidR="00E21342" w:rsidRPr="00A7235F" w:rsidRDefault="00E21342" w:rsidP="00E21342">
      <w:pPr>
        <w:spacing w:after="120" w:line="288" w:lineRule="auto"/>
        <w:rPr>
          <w:rFonts w:ascii="Arial" w:hAnsi="Arial" w:cs="Arial"/>
        </w:rPr>
      </w:pPr>
    </w:p>
    <w:p w14:paraId="7C2B7A74" w14:textId="77777777" w:rsidR="00E21342" w:rsidRPr="00A7235F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14:paraId="2B05B864" w14:textId="77777777" w:rsidR="00E21342" w:rsidRPr="00A7235F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14:paraId="157F9EBC" w14:textId="77777777" w:rsidR="00E21342" w:rsidRPr="00A7235F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14:paraId="5BF953EF" w14:textId="77777777" w:rsidR="00E21342" w:rsidRPr="00A7235F" w:rsidRDefault="00E21342" w:rsidP="00E21342">
      <w:pPr>
        <w:pStyle w:val="Naslovzavrnograda"/>
        <w:spacing w:after="120" w:line="288" w:lineRule="auto"/>
        <w:jc w:val="left"/>
        <w:rPr>
          <w:rFonts w:cs="Arial"/>
        </w:rPr>
      </w:pPr>
    </w:p>
    <w:p w14:paraId="0715D62A" w14:textId="5D5E7F48" w:rsidR="00E21342" w:rsidRPr="00A7235F" w:rsidRDefault="00C250C5" w:rsidP="00E21342">
      <w:pPr>
        <w:pStyle w:val="Naslovzavrnograda"/>
        <w:spacing w:after="120" w:line="288" w:lineRule="auto"/>
        <w:rPr>
          <w:rFonts w:cs="Arial"/>
          <w:sz w:val="40"/>
        </w:rPr>
      </w:pPr>
      <w:r>
        <w:rPr>
          <w:rFonts w:cs="Arial"/>
          <w:sz w:val="44"/>
        </w:rPr>
        <w:t xml:space="preserve">Izgradnja Web aplikacije pomoću </w:t>
      </w:r>
      <w:proofErr w:type="spellStart"/>
      <w:r>
        <w:rPr>
          <w:rFonts w:cs="Arial"/>
          <w:sz w:val="44"/>
        </w:rPr>
        <w:t>Spring</w:t>
      </w:r>
      <w:proofErr w:type="spellEnd"/>
      <w:r>
        <w:rPr>
          <w:rFonts w:cs="Arial"/>
          <w:sz w:val="44"/>
        </w:rPr>
        <w:t xml:space="preserve"> </w:t>
      </w:r>
      <w:proofErr w:type="spellStart"/>
      <w:r>
        <w:rPr>
          <w:rFonts w:cs="Arial"/>
          <w:sz w:val="44"/>
        </w:rPr>
        <w:t>Boot</w:t>
      </w:r>
      <w:proofErr w:type="spellEnd"/>
      <w:r>
        <w:rPr>
          <w:rFonts w:cs="Arial"/>
          <w:sz w:val="44"/>
        </w:rPr>
        <w:t>-a i Kotlina</w:t>
      </w:r>
    </w:p>
    <w:p w14:paraId="6BC5B0AB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1A177ECB" w14:textId="77777777" w:rsidR="00E21342" w:rsidRPr="00A7235F" w:rsidRDefault="00E21342" w:rsidP="00E21342">
      <w:pPr>
        <w:pStyle w:val="ZAVRNIRAD"/>
        <w:spacing w:after="120" w:line="288" w:lineRule="auto"/>
        <w:rPr>
          <w:rFonts w:ascii="Arial" w:hAnsi="Arial" w:cs="Arial"/>
        </w:rPr>
      </w:pPr>
      <w:bookmarkStart w:id="1" w:name="_Toc184011512"/>
      <w:r w:rsidRPr="00A7235F">
        <w:rPr>
          <w:rFonts w:ascii="Arial" w:hAnsi="Arial" w:cs="Arial"/>
          <w:sz w:val="28"/>
        </w:rPr>
        <w:t>DIPLOMSKI rad</w:t>
      </w:r>
      <w:bookmarkEnd w:id="1"/>
    </w:p>
    <w:p w14:paraId="1267F02A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38753A80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0451FFAB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58C9FB51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57BB351B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43F12F1D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16A9515E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78A330DA" w14:textId="77777777" w:rsidR="00E21342" w:rsidRPr="00A7235F" w:rsidRDefault="00E21342" w:rsidP="00E21342">
      <w:pPr>
        <w:spacing w:after="120" w:line="288" w:lineRule="auto"/>
        <w:jc w:val="center"/>
        <w:rPr>
          <w:rFonts w:ascii="Arial" w:hAnsi="Arial" w:cs="Arial"/>
        </w:rPr>
      </w:pPr>
    </w:p>
    <w:p w14:paraId="279613C2" w14:textId="77777777" w:rsidR="00E21342" w:rsidRPr="00A7235F" w:rsidRDefault="00E21342" w:rsidP="00E21342">
      <w:pPr>
        <w:pStyle w:val="Mjesto"/>
        <w:spacing w:after="120" w:line="288" w:lineRule="auto"/>
        <w:rPr>
          <w:rFonts w:ascii="Arial" w:hAnsi="Arial" w:cs="Arial"/>
        </w:rPr>
      </w:pPr>
    </w:p>
    <w:p w14:paraId="4380B6FE" w14:textId="77777777" w:rsidR="00E21342" w:rsidRPr="00A7235F" w:rsidRDefault="00E21342" w:rsidP="00E21342">
      <w:pPr>
        <w:pStyle w:val="Mjesto"/>
        <w:spacing w:after="120" w:line="288" w:lineRule="auto"/>
        <w:rPr>
          <w:rFonts w:ascii="Arial" w:hAnsi="Arial" w:cs="Arial"/>
        </w:rPr>
      </w:pPr>
    </w:p>
    <w:p w14:paraId="07C29397" w14:textId="4EA4BEC7" w:rsidR="002E0AB5" w:rsidRPr="00A7235F" w:rsidRDefault="00E21342" w:rsidP="002E0AB5">
      <w:pPr>
        <w:pStyle w:val="Mjesto"/>
        <w:spacing w:after="120" w:line="360" w:lineRule="auto"/>
        <w:rPr>
          <w:rFonts w:ascii="Arial" w:hAnsi="Arial" w:cs="Arial"/>
          <w:sz w:val="28"/>
        </w:rPr>
      </w:pPr>
      <w:r w:rsidRPr="00A7235F">
        <w:rPr>
          <w:rFonts w:ascii="Arial" w:hAnsi="Arial" w:cs="Arial"/>
          <w:sz w:val="28"/>
        </w:rPr>
        <w:t>Varaždin, 20</w:t>
      </w:r>
      <w:r w:rsidR="00C250C5">
        <w:rPr>
          <w:rFonts w:ascii="Arial" w:hAnsi="Arial" w:cs="Arial"/>
          <w:sz w:val="28"/>
        </w:rPr>
        <w:t>20</w:t>
      </w:r>
      <w:r w:rsidRPr="00A7235F">
        <w:rPr>
          <w:rFonts w:ascii="Arial" w:hAnsi="Arial" w:cs="Arial"/>
          <w:sz w:val="28"/>
        </w:rPr>
        <w:t>.</w:t>
      </w:r>
    </w:p>
    <w:p w14:paraId="5C73E9CD" w14:textId="77777777" w:rsidR="00365B40" w:rsidRPr="00A7235F" w:rsidRDefault="00365B40" w:rsidP="00E21342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lastRenderedPageBreak/>
        <w:t>SVEUČILIŠTE U ZAGREBU</w:t>
      </w:r>
    </w:p>
    <w:p w14:paraId="65DD3789" w14:textId="77777777" w:rsidR="00365B40" w:rsidRPr="00A7235F" w:rsidRDefault="00365B40" w:rsidP="002013BC">
      <w:pPr>
        <w:pStyle w:val="Nazivinstitucije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FAKULTET ORGANIZACIJE I INFORMATIKE</w:t>
      </w:r>
    </w:p>
    <w:p w14:paraId="72A86958" w14:textId="77777777" w:rsidR="00365B40" w:rsidRPr="00A7235F" w:rsidRDefault="00365B40" w:rsidP="002013BC">
      <w:pPr>
        <w:pStyle w:val="Nazivinstitucije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V A R A Ž D I N</w:t>
      </w:r>
    </w:p>
    <w:p w14:paraId="41DE485C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078AC0C6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71122D1D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6159B2C9" w14:textId="3BA35E80" w:rsidR="00365B40" w:rsidRPr="00A7235F" w:rsidRDefault="00C250C5" w:rsidP="002013BC">
      <w:pPr>
        <w:pStyle w:val="Podaciokandidatu"/>
        <w:spacing w:before="0" w:after="120" w:line="36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Marijan Hranj</w:t>
      </w:r>
    </w:p>
    <w:p w14:paraId="492CAF99" w14:textId="11DA72F6" w:rsidR="00365B40" w:rsidRPr="00A7235F" w:rsidRDefault="00233675" w:rsidP="002013BC">
      <w:pPr>
        <w:pStyle w:val="Podaciokandidatu"/>
        <w:spacing w:before="0"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M</w:t>
      </w:r>
      <w:r w:rsidR="002E3CAC" w:rsidRPr="00A7235F">
        <w:rPr>
          <w:rFonts w:ascii="Arial" w:hAnsi="Arial" w:cs="Arial"/>
          <w:sz w:val="22"/>
          <w:szCs w:val="22"/>
        </w:rPr>
        <w:t>atični br</w:t>
      </w:r>
      <w:r w:rsidRPr="00A7235F">
        <w:rPr>
          <w:rFonts w:ascii="Arial" w:hAnsi="Arial" w:cs="Arial"/>
          <w:sz w:val="22"/>
          <w:szCs w:val="22"/>
        </w:rPr>
        <w:t>oj</w:t>
      </w:r>
      <w:r w:rsidR="002E3CAC" w:rsidRPr="00A7235F">
        <w:rPr>
          <w:rFonts w:ascii="Arial" w:hAnsi="Arial" w:cs="Arial"/>
          <w:sz w:val="22"/>
          <w:szCs w:val="22"/>
        </w:rPr>
        <w:t>:</w:t>
      </w:r>
      <w:r w:rsidR="00365B40" w:rsidRPr="00A7235F">
        <w:rPr>
          <w:rFonts w:ascii="Arial" w:hAnsi="Arial" w:cs="Arial"/>
          <w:sz w:val="22"/>
          <w:szCs w:val="22"/>
        </w:rPr>
        <w:t xml:space="preserve"> </w:t>
      </w:r>
      <w:r w:rsidR="00C250C5">
        <w:rPr>
          <w:rFonts w:ascii="Arial" w:hAnsi="Arial" w:cs="Arial"/>
          <w:sz w:val="22"/>
          <w:szCs w:val="22"/>
        </w:rPr>
        <w:t>46330/17</w:t>
      </w:r>
      <w:r w:rsidR="00C250C5" w:rsidRPr="002013BC">
        <w:rPr>
          <w:rFonts w:ascii="Arial" w:hAnsi="Arial" w:cs="Arial"/>
          <w:sz w:val="22"/>
          <w:szCs w:val="22"/>
        </w:rPr>
        <w:t>–</w:t>
      </w:r>
      <w:r w:rsidR="00C250C5">
        <w:rPr>
          <w:rFonts w:ascii="Arial" w:hAnsi="Arial" w:cs="Arial"/>
          <w:sz w:val="22"/>
          <w:szCs w:val="22"/>
        </w:rPr>
        <w:t>I</w:t>
      </w:r>
    </w:p>
    <w:p w14:paraId="52594D9C" w14:textId="77777777" w:rsidR="002E3CAC" w:rsidRPr="00A7235F" w:rsidRDefault="006642E4" w:rsidP="002013BC">
      <w:pPr>
        <w:pStyle w:val="Podaciokandidatu"/>
        <w:spacing w:before="0" w:after="120" w:line="360" w:lineRule="auto"/>
        <w:ind w:left="851" w:hanging="851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 xml:space="preserve">Studij: </w:t>
      </w:r>
      <w:r w:rsidR="00DD0218" w:rsidRPr="00A7235F">
        <w:rPr>
          <w:rFonts w:ascii="Arial" w:hAnsi="Arial" w:cs="Arial"/>
          <w:sz w:val="22"/>
          <w:szCs w:val="22"/>
        </w:rPr>
        <w:t>Informacijsko i programsko inženjerstvo</w:t>
      </w:r>
      <w:r w:rsidRPr="00A7235F">
        <w:rPr>
          <w:rFonts w:ascii="Arial" w:hAnsi="Arial" w:cs="Arial"/>
          <w:sz w:val="22"/>
          <w:szCs w:val="22"/>
        </w:rPr>
        <w:t xml:space="preserve"> </w:t>
      </w:r>
    </w:p>
    <w:p w14:paraId="47032905" w14:textId="77777777" w:rsidR="00BE7125" w:rsidRPr="00A7235F" w:rsidRDefault="00BE7125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5F498C5E" w14:textId="77777777" w:rsidR="00DD0218" w:rsidRPr="00A7235F" w:rsidRDefault="00DD0218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239ACD0A" w14:textId="77777777" w:rsidR="00DD0218" w:rsidRPr="00A7235F" w:rsidRDefault="00DD0218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04B8B8C6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3D9549FD" w14:textId="0E416693" w:rsidR="00365B40" w:rsidRPr="00A7235F" w:rsidRDefault="00737D88" w:rsidP="002013BC">
      <w:pPr>
        <w:pStyle w:val="Naslovzavrnograda"/>
        <w:spacing w:before="240" w:after="120" w:line="360" w:lineRule="auto"/>
        <w:rPr>
          <w:rFonts w:cs="Arial"/>
          <w:sz w:val="28"/>
          <w:szCs w:val="28"/>
        </w:rPr>
      </w:pPr>
      <w:r>
        <w:rPr>
          <w:rFonts w:cs="Arial"/>
          <w:sz w:val="28"/>
          <w:szCs w:val="28"/>
        </w:rPr>
        <w:t xml:space="preserve">Izgradnja Web aplikacije pomoću </w:t>
      </w:r>
      <w:proofErr w:type="spellStart"/>
      <w:r>
        <w:rPr>
          <w:rFonts w:cs="Arial"/>
          <w:sz w:val="28"/>
          <w:szCs w:val="28"/>
        </w:rPr>
        <w:t>Spring</w:t>
      </w:r>
      <w:proofErr w:type="spellEnd"/>
      <w:r>
        <w:rPr>
          <w:rFonts w:cs="Arial"/>
          <w:sz w:val="28"/>
          <w:szCs w:val="28"/>
        </w:rPr>
        <w:t xml:space="preserve"> </w:t>
      </w:r>
      <w:proofErr w:type="spellStart"/>
      <w:r>
        <w:rPr>
          <w:rFonts w:cs="Arial"/>
          <w:sz w:val="28"/>
          <w:szCs w:val="28"/>
        </w:rPr>
        <w:t>Boot</w:t>
      </w:r>
      <w:proofErr w:type="spellEnd"/>
      <w:r>
        <w:rPr>
          <w:rFonts w:cs="Arial"/>
          <w:sz w:val="28"/>
          <w:szCs w:val="28"/>
        </w:rPr>
        <w:t>-a i Kotlina</w:t>
      </w:r>
    </w:p>
    <w:p w14:paraId="23444262" w14:textId="77777777" w:rsidR="00365B40" w:rsidRPr="00A7235F" w:rsidRDefault="00365B40" w:rsidP="002013BC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</w:p>
    <w:p w14:paraId="0CB36A6B" w14:textId="77777777" w:rsidR="00365B40" w:rsidRPr="00A7235F" w:rsidRDefault="00DA1967" w:rsidP="002013BC">
      <w:pPr>
        <w:pStyle w:val="ZAVRNIRAD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DIPLOMSKI</w:t>
      </w:r>
      <w:r w:rsidR="00365B40" w:rsidRPr="00A7235F">
        <w:rPr>
          <w:rFonts w:ascii="Arial" w:hAnsi="Arial" w:cs="Arial"/>
          <w:sz w:val="22"/>
          <w:szCs w:val="22"/>
        </w:rPr>
        <w:t xml:space="preserve"> RAD</w:t>
      </w:r>
    </w:p>
    <w:p w14:paraId="5A0642EB" w14:textId="77777777" w:rsidR="00365B40" w:rsidRPr="00A7235F" w:rsidRDefault="00365B40" w:rsidP="002013BC">
      <w:pPr>
        <w:spacing w:after="120" w:line="360" w:lineRule="auto"/>
        <w:rPr>
          <w:rFonts w:ascii="Arial" w:hAnsi="Arial" w:cs="Arial"/>
          <w:sz w:val="22"/>
          <w:szCs w:val="22"/>
        </w:rPr>
      </w:pPr>
    </w:p>
    <w:p w14:paraId="3D42061E" w14:textId="77777777" w:rsidR="006642E4" w:rsidRPr="00A7235F" w:rsidRDefault="005147B6" w:rsidP="002013BC">
      <w:pPr>
        <w:pStyle w:val="Mentor"/>
        <w:spacing w:before="0" w:after="120"/>
        <w:ind w:left="0"/>
        <w:jc w:val="center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 xml:space="preserve">                                      </w:t>
      </w:r>
      <w:r w:rsidR="006642E4" w:rsidRPr="00A7235F">
        <w:rPr>
          <w:rFonts w:ascii="Arial" w:hAnsi="Arial" w:cs="Arial"/>
          <w:sz w:val="22"/>
          <w:szCs w:val="22"/>
        </w:rPr>
        <w:t xml:space="preserve">                         </w:t>
      </w:r>
    </w:p>
    <w:p w14:paraId="28F17116" w14:textId="77777777" w:rsidR="00365B40" w:rsidRPr="00A7235F" w:rsidRDefault="005147B6" w:rsidP="002013BC">
      <w:pPr>
        <w:pStyle w:val="Mentor"/>
        <w:tabs>
          <w:tab w:val="left" w:pos="7371"/>
        </w:tabs>
        <w:spacing w:before="0" w:after="120"/>
        <w:ind w:left="4395" w:right="1701"/>
        <w:jc w:val="left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 xml:space="preserve">         </w:t>
      </w:r>
      <w:r w:rsidR="006642E4" w:rsidRPr="00A7235F">
        <w:rPr>
          <w:rFonts w:ascii="Arial" w:hAnsi="Arial" w:cs="Arial"/>
          <w:sz w:val="22"/>
          <w:szCs w:val="22"/>
        </w:rPr>
        <w:t xml:space="preserve">                                    </w:t>
      </w:r>
      <w:r w:rsidR="00F24A6C" w:rsidRPr="00A7235F">
        <w:rPr>
          <w:rFonts w:ascii="Arial" w:hAnsi="Arial" w:cs="Arial"/>
          <w:sz w:val="22"/>
          <w:szCs w:val="22"/>
        </w:rPr>
        <w:t xml:space="preserve">                   </w:t>
      </w:r>
      <w:r w:rsidRPr="00A7235F">
        <w:rPr>
          <w:rFonts w:ascii="Arial" w:hAnsi="Arial" w:cs="Arial"/>
          <w:sz w:val="22"/>
          <w:szCs w:val="22"/>
        </w:rPr>
        <w:t>M</w:t>
      </w:r>
      <w:r w:rsidR="00365B40" w:rsidRPr="00A7235F">
        <w:rPr>
          <w:rFonts w:ascii="Arial" w:hAnsi="Arial" w:cs="Arial"/>
          <w:sz w:val="22"/>
          <w:szCs w:val="22"/>
        </w:rPr>
        <w:t>entor:</w:t>
      </w:r>
    </w:p>
    <w:p w14:paraId="518C17B5" w14:textId="77777777" w:rsidR="00365B40" w:rsidRPr="00A7235F" w:rsidRDefault="00396948" w:rsidP="002013BC">
      <w:pPr>
        <w:pStyle w:val="Podaciomentoru"/>
        <w:spacing w:after="120"/>
        <w:ind w:left="4395"/>
        <w:jc w:val="left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 xml:space="preserve">Prof. dr. </w:t>
      </w:r>
      <w:proofErr w:type="spellStart"/>
      <w:r w:rsidRPr="00A7235F">
        <w:rPr>
          <w:rFonts w:ascii="Arial" w:hAnsi="Arial" w:cs="Arial"/>
          <w:sz w:val="22"/>
          <w:szCs w:val="22"/>
        </w:rPr>
        <w:t>sc</w:t>
      </w:r>
      <w:proofErr w:type="spellEnd"/>
      <w:r w:rsidRPr="00A7235F">
        <w:rPr>
          <w:rFonts w:ascii="Arial" w:hAnsi="Arial" w:cs="Arial"/>
          <w:sz w:val="22"/>
          <w:szCs w:val="22"/>
        </w:rPr>
        <w:t>. Danijel</w:t>
      </w:r>
      <w:r w:rsidR="00C16C5F" w:rsidRPr="00A7235F">
        <w:rPr>
          <w:rFonts w:ascii="Arial" w:hAnsi="Arial" w:cs="Arial"/>
          <w:sz w:val="22"/>
          <w:szCs w:val="22"/>
        </w:rPr>
        <w:t xml:space="preserve"> </w:t>
      </w:r>
      <w:r w:rsidRPr="00A7235F">
        <w:rPr>
          <w:rFonts w:ascii="Arial" w:hAnsi="Arial" w:cs="Arial"/>
          <w:sz w:val="22"/>
          <w:szCs w:val="22"/>
        </w:rPr>
        <w:t>Radošević</w:t>
      </w:r>
    </w:p>
    <w:p w14:paraId="067655DF" w14:textId="77777777" w:rsidR="00365B40" w:rsidRPr="00A7235F" w:rsidRDefault="00365B40" w:rsidP="002013BC">
      <w:pPr>
        <w:spacing w:after="120" w:line="360" w:lineRule="auto"/>
        <w:jc w:val="center"/>
        <w:rPr>
          <w:rFonts w:ascii="Arial" w:hAnsi="Arial" w:cs="Arial"/>
          <w:sz w:val="22"/>
          <w:szCs w:val="22"/>
        </w:rPr>
      </w:pPr>
    </w:p>
    <w:p w14:paraId="04C8FAB2" w14:textId="77777777" w:rsidR="00A24C5C" w:rsidRPr="00A7235F" w:rsidRDefault="00A24C5C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2D46385C" w14:textId="77777777" w:rsidR="00BE7125" w:rsidRPr="00A7235F" w:rsidRDefault="00BE7125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79ECF603" w14:textId="77777777" w:rsidR="00A24C5C" w:rsidRPr="00A7235F" w:rsidRDefault="00A24C5C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12A6D411" w14:textId="65953702" w:rsidR="007861F9" w:rsidRDefault="007861F9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43A5F261" w14:textId="77777777" w:rsidR="00737D88" w:rsidRPr="00A7235F" w:rsidRDefault="00737D88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</w:p>
    <w:p w14:paraId="25225723" w14:textId="5116750C" w:rsidR="002013BC" w:rsidRPr="00A7235F" w:rsidRDefault="00A24C5C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  <w:sectPr w:rsidR="002013BC" w:rsidRPr="00A7235F" w:rsidSect="00BE4D7E">
          <w:footerReference w:type="default" r:id="rId8"/>
          <w:footerReference w:type="first" r:id="rId9"/>
          <w:pgSz w:w="11906" w:h="16838"/>
          <w:pgMar w:top="1418" w:right="1418" w:bottom="1418" w:left="1701" w:header="709" w:footer="709" w:gutter="0"/>
          <w:pgNumType w:fmt="lowerRoman" w:start="1"/>
          <w:cols w:space="708"/>
          <w:titlePg/>
          <w:docGrid w:linePitch="360"/>
        </w:sectPr>
      </w:pPr>
      <w:r w:rsidRPr="00A7235F">
        <w:rPr>
          <w:rFonts w:ascii="Arial" w:hAnsi="Arial" w:cs="Arial"/>
          <w:sz w:val="22"/>
          <w:szCs w:val="22"/>
        </w:rPr>
        <w:t xml:space="preserve">Varaždin, </w:t>
      </w:r>
      <w:r w:rsidR="00737D88">
        <w:rPr>
          <w:rFonts w:ascii="Arial" w:hAnsi="Arial" w:cs="Arial"/>
          <w:sz w:val="22"/>
          <w:szCs w:val="22"/>
        </w:rPr>
        <w:t>lipanj</w:t>
      </w:r>
      <w:r w:rsidRPr="00A7235F">
        <w:rPr>
          <w:rFonts w:ascii="Arial" w:hAnsi="Arial" w:cs="Arial"/>
          <w:sz w:val="22"/>
          <w:szCs w:val="22"/>
        </w:rPr>
        <w:t xml:space="preserve"> 20</w:t>
      </w:r>
      <w:r w:rsidR="00737D88">
        <w:rPr>
          <w:rFonts w:ascii="Arial" w:hAnsi="Arial" w:cs="Arial"/>
          <w:sz w:val="22"/>
          <w:szCs w:val="22"/>
        </w:rPr>
        <w:t>20</w:t>
      </w:r>
      <w:r w:rsidRPr="00A7235F">
        <w:rPr>
          <w:rFonts w:ascii="Arial" w:hAnsi="Arial" w:cs="Arial"/>
          <w:sz w:val="22"/>
          <w:szCs w:val="22"/>
        </w:rPr>
        <w:t>.</w:t>
      </w:r>
    </w:p>
    <w:p w14:paraId="31758DB7" w14:textId="77777777" w:rsidR="00192273" w:rsidRPr="00A7235F" w:rsidRDefault="00192273" w:rsidP="002013BC">
      <w:pPr>
        <w:spacing w:after="120" w:line="360" w:lineRule="auto"/>
        <w:rPr>
          <w:rFonts w:ascii="Arial" w:hAnsi="Arial" w:cs="Arial"/>
          <w:b/>
          <w:bCs/>
          <w:sz w:val="22"/>
          <w:szCs w:val="22"/>
        </w:rPr>
      </w:pPr>
    </w:p>
    <w:p w14:paraId="05CA8192" w14:textId="41251BCD" w:rsidR="00252D0E" w:rsidRPr="00A7235F" w:rsidRDefault="002E0AB5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  <w:r>
        <w:rPr>
          <w:rFonts w:ascii="Arial" w:hAnsi="Arial" w:cs="Arial"/>
          <w:b w:val="0"/>
          <w:i/>
          <w:sz w:val="22"/>
          <w:szCs w:val="22"/>
        </w:rPr>
        <w:t>Marijan Hranj</w:t>
      </w:r>
    </w:p>
    <w:p w14:paraId="44D97A95" w14:textId="77777777" w:rsidR="00252D0E" w:rsidRPr="00A7235F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664076F9" w14:textId="77777777" w:rsidR="00252D0E" w:rsidRPr="00A7235F" w:rsidRDefault="00252D0E" w:rsidP="002013BC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Izjava o izvornosti</w:t>
      </w:r>
    </w:p>
    <w:p w14:paraId="52212E49" w14:textId="77777777" w:rsidR="00252D0E" w:rsidRPr="00A7235F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5DF97BB6" w14:textId="77777777" w:rsidR="00252D0E" w:rsidRPr="00A7235F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  <w:r w:rsidRPr="00A7235F">
        <w:rPr>
          <w:rFonts w:ascii="Arial" w:hAnsi="Arial" w:cs="Arial"/>
          <w:b w:val="0"/>
          <w:sz w:val="22"/>
          <w:szCs w:val="22"/>
        </w:rPr>
        <w:t xml:space="preserve">Izjavljujem </w:t>
      </w:r>
      <w:r w:rsidR="001634C9" w:rsidRPr="00A7235F">
        <w:rPr>
          <w:rFonts w:ascii="Arial" w:hAnsi="Arial" w:cs="Arial"/>
          <w:b w:val="0"/>
          <w:sz w:val="22"/>
          <w:szCs w:val="22"/>
        </w:rPr>
        <w:t xml:space="preserve">da je moj </w:t>
      </w:r>
      <w:r w:rsidR="007338DB" w:rsidRPr="00A7235F">
        <w:rPr>
          <w:rFonts w:ascii="Arial" w:hAnsi="Arial" w:cs="Arial"/>
          <w:b w:val="0"/>
          <w:sz w:val="22"/>
          <w:szCs w:val="22"/>
        </w:rPr>
        <w:t xml:space="preserve">diplomski rad izvorni rezultat mojeg rada te da se u izradi istoga nisam koristio drugim izvorima osim </w:t>
      </w:r>
      <w:r w:rsidR="00A30AEA" w:rsidRPr="00A7235F">
        <w:rPr>
          <w:rFonts w:ascii="Arial" w:hAnsi="Arial" w:cs="Arial"/>
          <w:b w:val="0"/>
          <w:sz w:val="22"/>
          <w:szCs w:val="22"/>
        </w:rPr>
        <w:t>onima</w:t>
      </w:r>
      <w:r w:rsidR="007338DB" w:rsidRPr="00A7235F">
        <w:rPr>
          <w:rFonts w:ascii="Arial" w:hAnsi="Arial" w:cs="Arial"/>
          <w:b w:val="0"/>
          <w:sz w:val="22"/>
          <w:szCs w:val="22"/>
        </w:rPr>
        <w:t xml:space="preserve"> koji su u njemu navedeni. Za izradu rada su korištene etički prikladne i prihvatljive metode i tehnike rada.</w:t>
      </w:r>
    </w:p>
    <w:p w14:paraId="470BE31D" w14:textId="77777777" w:rsidR="00252D0E" w:rsidRPr="00A7235F" w:rsidRDefault="00252D0E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2E149BE3" w14:textId="77777777" w:rsidR="00252D0E" w:rsidRPr="00A7235F" w:rsidRDefault="00252D0E" w:rsidP="00C068D6">
      <w:pPr>
        <w:pStyle w:val="Mjesto"/>
        <w:spacing w:after="120" w:line="360" w:lineRule="auto"/>
        <w:jc w:val="right"/>
        <w:rPr>
          <w:rFonts w:ascii="Arial" w:hAnsi="Arial" w:cs="Arial"/>
          <w:b w:val="0"/>
          <w:i/>
          <w:sz w:val="22"/>
          <w:szCs w:val="22"/>
        </w:rPr>
      </w:pPr>
      <w:r w:rsidRPr="00A7235F">
        <w:rPr>
          <w:rFonts w:ascii="Arial" w:hAnsi="Arial" w:cs="Arial"/>
          <w:b w:val="0"/>
          <w:sz w:val="22"/>
          <w:szCs w:val="22"/>
        </w:rPr>
        <w:t xml:space="preserve">   </w:t>
      </w:r>
      <w:r w:rsidR="005F4159" w:rsidRPr="00A7235F">
        <w:rPr>
          <w:rFonts w:ascii="Arial" w:hAnsi="Arial" w:cs="Arial"/>
          <w:b w:val="0"/>
          <w:sz w:val="22"/>
          <w:szCs w:val="22"/>
        </w:rPr>
        <w:t xml:space="preserve">                     </w:t>
      </w:r>
      <w:r w:rsidRPr="00A7235F">
        <w:rPr>
          <w:rFonts w:ascii="Arial" w:hAnsi="Arial" w:cs="Arial"/>
          <w:b w:val="0"/>
          <w:i/>
          <w:sz w:val="22"/>
          <w:szCs w:val="22"/>
        </w:rPr>
        <w:t xml:space="preserve">Autor potvrdio prihvaćanjem odredbi u sustavu </w:t>
      </w:r>
      <w:r w:rsidR="001634C9" w:rsidRPr="00A7235F">
        <w:rPr>
          <w:rFonts w:ascii="Arial" w:hAnsi="Arial" w:cs="Arial"/>
          <w:b w:val="0"/>
          <w:i/>
          <w:sz w:val="22"/>
          <w:szCs w:val="22"/>
        </w:rPr>
        <w:t>FOI</w:t>
      </w:r>
      <w:r w:rsidRPr="00A7235F">
        <w:rPr>
          <w:rFonts w:ascii="Arial" w:hAnsi="Arial" w:cs="Arial"/>
          <w:b w:val="0"/>
          <w:i/>
          <w:sz w:val="22"/>
          <w:szCs w:val="22"/>
        </w:rPr>
        <w:t>-radovi</w:t>
      </w:r>
    </w:p>
    <w:p w14:paraId="67AD30D3" w14:textId="77777777" w:rsidR="00192273" w:rsidRPr="00A7235F" w:rsidRDefault="00192273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7A36F4ED" w14:textId="77777777" w:rsidR="008E2305" w:rsidRPr="00A7235F" w:rsidRDefault="008E2305" w:rsidP="002013BC">
      <w:pPr>
        <w:pStyle w:val="Mjesto"/>
        <w:spacing w:after="120" w:line="360" w:lineRule="auto"/>
        <w:jc w:val="left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t>________________________________________________________________</w:t>
      </w:r>
      <w:r w:rsidR="005F4159" w:rsidRPr="00A7235F">
        <w:rPr>
          <w:rFonts w:ascii="Arial" w:hAnsi="Arial" w:cs="Arial"/>
          <w:sz w:val="22"/>
          <w:szCs w:val="22"/>
        </w:rPr>
        <w:t>______</w:t>
      </w:r>
      <w:r w:rsidRPr="00A7235F">
        <w:rPr>
          <w:rFonts w:ascii="Arial" w:hAnsi="Arial" w:cs="Arial"/>
          <w:sz w:val="22"/>
          <w:szCs w:val="22"/>
        </w:rPr>
        <w:t>_</w:t>
      </w:r>
    </w:p>
    <w:p w14:paraId="295F25FB" w14:textId="77777777" w:rsidR="008E2305" w:rsidRPr="00A7235F" w:rsidRDefault="008E2305" w:rsidP="002013BC">
      <w:pPr>
        <w:pStyle w:val="Mjesto"/>
        <w:spacing w:after="120" w:line="360" w:lineRule="auto"/>
        <w:rPr>
          <w:rFonts w:ascii="Arial" w:hAnsi="Arial" w:cs="Arial"/>
        </w:rPr>
      </w:pPr>
    </w:p>
    <w:p w14:paraId="4240C7A7" w14:textId="77777777" w:rsidR="00252D0E" w:rsidRPr="00A7235F" w:rsidRDefault="00252D0E" w:rsidP="002013BC">
      <w:pPr>
        <w:pStyle w:val="Mjesto"/>
        <w:spacing w:after="120" w:line="360" w:lineRule="auto"/>
        <w:rPr>
          <w:rFonts w:ascii="Arial" w:hAnsi="Arial" w:cs="Arial"/>
        </w:rPr>
      </w:pPr>
    </w:p>
    <w:p w14:paraId="4A3837B8" w14:textId="77777777" w:rsidR="00252D0E" w:rsidRPr="00A7235F" w:rsidRDefault="00252D0E" w:rsidP="002013BC">
      <w:pPr>
        <w:pStyle w:val="Mjesto"/>
        <w:spacing w:after="120" w:line="360" w:lineRule="auto"/>
        <w:rPr>
          <w:rFonts w:ascii="Arial" w:hAnsi="Arial" w:cs="Arial"/>
        </w:rPr>
      </w:pPr>
    </w:p>
    <w:p w14:paraId="69BE76D1" w14:textId="77777777" w:rsidR="00250F31" w:rsidRPr="00A7235F" w:rsidRDefault="00250F31" w:rsidP="002013BC">
      <w:pPr>
        <w:spacing w:after="200" w:line="360" w:lineRule="auto"/>
        <w:rPr>
          <w:rFonts w:ascii="Arial" w:hAnsi="Arial" w:cs="Arial"/>
          <w:b/>
          <w:bCs/>
        </w:rPr>
      </w:pPr>
      <w:r w:rsidRPr="00A7235F">
        <w:rPr>
          <w:rFonts w:ascii="Arial" w:hAnsi="Arial" w:cs="Arial"/>
        </w:rPr>
        <w:br w:type="page"/>
      </w:r>
    </w:p>
    <w:p w14:paraId="5FEF45FA" w14:textId="795C6E65" w:rsidR="00913AC9" w:rsidRPr="00A7235F" w:rsidRDefault="00192273" w:rsidP="00913AC9">
      <w:pPr>
        <w:pStyle w:val="Mjesto"/>
        <w:spacing w:after="120" w:line="360" w:lineRule="auto"/>
        <w:rPr>
          <w:rFonts w:ascii="Arial" w:hAnsi="Arial" w:cs="Arial"/>
          <w:sz w:val="22"/>
          <w:szCs w:val="22"/>
        </w:rPr>
      </w:pPr>
      <w:r w:rsidRPr="00A7235F">
        <w:rPr>
          <w:rFonts w:ascii="Arial" w:hAnsi="Arial" w:cs="Arial"/>
          <w:sz w:val="22"/>
          <w:szCs w:val="22"/>
        </w:rPr>
        <w:lastRenderedPageBreak/>
        <w:t>Sažetak</w:t>
      </w:r>
    </w:p>
    <w:p w14:paraId="3DEA0520" w14:textId="795C6E65" w:rsidR="002E0AB5" w:rsidRDefault="002E0AB5" w:rsidP="002E0AB5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  <w:r w:rsidRPr="002E0AB5">
        <w:rPr>
          <w:rFonts w:ascii="Arial" w:hAnsi="Arial" w:cs="Arial"/>
          <w:b w:val="0"/>
          <w:sz w:val="22"/>
          <w:szCs w:val="22"/>
        </w:rPr>
        <w:t xml:space="preserve">U </w:t>
      </w:r>
      <w:r>
        <w:rPr>
          <w:rFonts w:ascii="Arial" w:hAnsi="Arial" w:cs="Arial"/>
          <w:b w:val="0"/>
          <w:sz w:val="22"/>
          <w:szCs w:val="22"/>
        </w:rPr>
        <w:t xml:space="preserve">ovom diplomskom </w:t>
      </w:r>
      <w:r w:rsidRPr="002E0AB5">
        <w:rPr>
          <w:rFonts w:ascii="Arial" w:hAnsi="Arial" w:cs="Arial"/>
          <w:b w:val="0"/>
          <w:sz w:val="22"/>
          <w:szCs w:val="22"/>
        </w:rPr>
        <w:t>radu obraditi</w:t>
      </w:r>
      <w:r>
        <w:rPr>
          <w:rFonts w:ascii="Arial" w:hAnsi="Arial" w:cs="Arial"/>
          <w:b w:val="0"/>
          <w:sz w:val="22"/>
          <w:szCs w:val="22"/>
        </w:rPr>
        <w:t xml:space="preserve"> će se</w:t>
      </w:r>
      <w:r w:rsidRPr="002E0AB5">
        <w:rPr>
          <w:rFonts w:ascii="Arial" w:hAnsi="Arial" w:cs="Arial"/>
          <w:b w:val="0"/>
          <w:sz w:val="22"/>
          <w:szCs w:val="22"/>
        </w:rPr>
        <w:t xml:space="preserve"> upotreba razvojnog okvira </w:t>
      </w:r>
      <w:proofErr w:type="spellStart"/>
      <w:r w:rsidRPr="002E0AB5">
        <w:rPr>
          <w:rFonts w:ascii="Arial" w:hAnsi="Arial" w:cs="Arial"/>
          <w:b w:val="0"/>
          <w:sz w:val="22"/>
          <w:szCs w:val="22"/>
        </w:rPr>
        <w:t>Spring</w:t>
      </w:r>
      <w:proofErr w:type="spellEnd"/>
      <w:r w:rsidRPr="002E0AB5">
        <w:rPr>
          <w:rFonts w:ascii="Arial" w:hAnsi="Arial" w:cs="Arial"/>
          <w:b w:val="0"/>
          <w:sz w:val="22"/>
          <w:szCs w:val="22"/>
        </w:rPr>
        <w:t xml:space="preserve"> </w:t>
      </w:r>
      <w:proofErr w:type="spellStart"/>
      <w:r w:rsidRPr="002E0AB5">
        <w:rPr>
          <w:rFonts w:ascii="Arial" w:hAnsi="Arial" w:cs="Arial"/>
          <w:b w:val="0"/>
          <w:sz w:val="22"/>
          <w:szCs w:val="22"/>
        </w:rPr>
        <w:t>Boot</w:t>
      </w:r>
      <w:proofErr w:type="spellEnd"/>
      <w:r w:rsidRPr="002E0AB5">
        <w:rPr>
          <w:rFonts w:ascii="Arial" w:hAnsi="Arial" w:cs="Arial"/>
          <w:b w:val="0"/>
          <w:sz w:val="22"/>
          <w:szCs w:val="22"/>
        </w:rPr>
        <w:t xml:space="preserve"> i programskog jezika </w:t>
      </w:r>
      <w:proofErr w:type="spellStart"/>
      <w:r w:rsidRPr="002E0AB5">
        <w:rPr>
          <w:rFonts w:ascii="Arial" w:hAnsi="Arial" w:cs="Arial"/>
          <w:b w:val="0"/>
          <w:sz w:val="22"/>
          <w:szCs w:val="22"/>
        </w:rPr>
        <w:t>Kotlin</w:t>
      </w:r>
      <w:proofErr w:type="spellEnd"/>
      <w:r w:rsidRPr="002E0AB5">
        <w:rPr>
          <w:rFonts w:ascii="Arial" w:hAnsi="Arial" w:cs="Arial"/>
          <w:b w:val="0"/>
          <w:sz w:val="22"/>
          <w:szCs w:val="22"/>
        </w:rPr>
        <w:t xml:space="preserve"> </w:t>
      </w:r>
      <w:r>
        <w:rPr>
          <w:rFonts w:ascii="Arial" w:hAnsi="Arial" w:cs="Arial"/>
          <w:b w:val="0"/>
          <w:sz w:val="22"/>
          <w:szCs w:val="22"/>
        </w:rPr>
        <w:t>pri</w:t>
      </w:r>
      <w:r w:rsidRPr="002E0AB5">
        <w:rPr>
          <w:rFonts w:ascii="Arial" w:hAnsi="Arial" w:cs="Arial"/>
          <w:b w:val="0"/>
          <w:sz w:val="22"/>
          <w:szCs w:val="22"/>
        </w:rPr>
        <w:t xml:space="preserve"> izgradnji Web aplikacij</w:t>
      </w:r>
      <w:r>
        <w:rPr>
          <w:rFonts w:ascii="Arial" w:hAnsi="Arial" w:cs="Arial"/>
          <w:b w:val="0"/>
          <w:sz w:val="22"/>
          <w:szCs w:val="22"/>
        </w:rPr>
        <w:t>e</w:t>
      </w:r>
      <w:r w:rsidRPr="002E0AB5">
        <w:rPr>
          <w:rFonts w:ascii="Arial" w:hAnsi="Arial" w:cs="Arial"/>
          <w:b w:val="0"/>
          <w:sz w:val="22"/>
          <w:szCs w:val="22"/>
        </w:rPr>
        <w:t xml:space="preserve">. Obradit će se specifičnosti jezika </w:t>
      </w:r>
      <w:proofErr w:type="spellStart"/>
      <w:r w:rsidRPr="002E0AB5">
        <w:rPr>
          <w:rFonts w:ascii="Arial" w:hAnsi="Arial" w:cs="Arial"/>
          <w:b w:val="0"/>
          <w:sz w:val="22"/>
          <w:szCs w:val="22"/>
        </w:rPr>
        <w:t>Kotlin</w:t>
      </w:r>
      <w:proofErr w:type="spellEnd"/>
      <w:r w:rsidRPr="002E0AB5">
        <w:rPr>
          <w:rFonts w:ascii="Arial" w:hAnsi="Arial" w:cs="Arial"/>
          <w:b w:val="0"/>
          <w:sz w:val="22"/>
          <w:szCs w:val="22"/>
        </w:rPr>
        <w:t xml:space="preserve"> te usporediti njegove karakteristike s programskim jezikom Java, te izraditi Web aplikacija za planiranje odmora na raznim turističkim destinacijama.</w:t>
      </w:r>
    </w:p>
    <w:p w14:paraId="0BE8CAFF" w14:textId="73484782" w:rsidR="0054147F" w:rsidRPr="002E0AB5" w:rsidRDefault="0054147F" w:rsidP="002E0AB5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</w:rPr>
      </w:pPr>
    </w:p>
    <w:p w14:paraId="2F604ED3" w14:textId="77777777" w:rsidR="002E0AB5" w:rsidRPr="002E0AB5" w:rsidRDefault="002E0AB5" w:rsidP="002013BC">
      <w:pPr>
        <w:pStyle w:val="Mjesto"/>
        <w:spacing w:after="120" w:line="360" w:lineRule="auto"/>
        <w:jc w:val="both"/>
        <w:rPr>
          <w:rFonts w:ascii="Arial" w:hAnsi="Arial" w:cs="Arial"/>
          <w:b w:val="0"/>
          <w:sz w:val="22"/>
          <w:szCs w:val="22"/>
          <w:lang w:val="en-AT"/>
        </w:rPr>
      </w:pPr>
    </w:p>
    <w:p w14:paraId="6B5A42F9" w14:textId="77777777" w:rsidR="00192273" w:rsidRPr="002E0AB5" w:rsidRDefault="00192273" w:rsidP="002013BC">
      <w:pPr>
        <w:pStyle w:val="Mjesto"/>
        <w:spacing w:after="120" w:line="360" w:lineRule="auto"/>
        <w:jc w:val="left"/>
        <w:rPr>
          <w:rFonts w:ascii="Arial" w:hAnsi="Arial" w:cs="Arial"/>
          <w:sz w:val="22"/>
          <w:szCs w:val="22"/>
          <w:lang w:val="en-AT"/>
        </w:rPr>
      </w:pPr>
    </w:p>
    <w:p w14:paraId="00C84E1C" w14:textId="77777777" w:rsidR="008E2305" w:rsidRPr="00A7235F" w:rsidRDefault="008E2305" w:rsidP="002013BC">
      <w:pPr>
        <w:pStyle w:val="Mjesto"/>
        <w:spacing w:after="120" w:line="360" w:lineRule="auto"/>
        <w:jc w:val="left"/>
        <w:rPr>
          <w:rFonts w:ascii="Arial" w:hAnsi="Arial" w:cs="Arial"/>
          <w:sz w:val="22"/>
          <w:szCs w:val="22"/>
        </w:rPr>
      </w:pPr>
    </w:p>
    <w:p w14:paraId="1F694132" w14:textId="2E295C5B" w:rsidR="0015288B" w:rsidRPr="00A7235F" w:rsidRDefault="00192273" w:rsidP="002013BC">
      <w:pPr>
        <w:pStyle w:val="Mjesto"/>
        <w:spacing w:after="120" w:line="360" w:lineRule="auto"/>
        <w:jc w:val="left"/>
        <w:rPr>
          <w:rFonts w:ascii="Arial" w:hAnsi="Arial" w:cs="Arial"/>
          <w:b w:val="0"/>
          <w:sz w:val="22"/>
          <w:szCs w:val="22"/>
        </w:rPr>
        <w:sectPr w:rsidR="0015288B" w:rsidRPr="00A7235F" w:rsidSect="002013BC">
          <w:footerReference w:type="default" r:id="rId10"/>
          <w:footerReference w:type="first" r:id="rId11"/>
          <w:pgSz w:w="11906" w:h="16838"/>
          <w:pgMar w:top="1418" w:right="1418" w:bottom="1418" w:left="1701" w:header="709" w:footer="709" w:gutter="0"/>
          <w:pgNumType w:fmt="lowerRoman" w:start="1"/>
          <w:cols w:space="708"/>
          <w:titlePg/>
          <w:docGrid w:linePitch="360"/>
        </w:sectPr>
      </w:pPr>
      <w:r w:rsidRPr="00A7235F">
        <w:rPr>
          <w:rFonts w:ascii="Arial" w:hAnsi="Arial" w:cs="Arial"/>
          <w:sz w:val="22"/>
          <w:szCs w:val="22"/>
        </w:rPr>
        <w:t>Ključne riječi:</w:t>
      </w:r>
      <w:r w:rsidRPr="00F227DF">
        <w:rPr>
          <w:rFonts w:ascii="Arial" w:hAnsi="Arial" w:cs="Arial"/>
          <w:b w:val="0"/>
          <w:sz w:val="22"/>
          <w:szCs w:val="22"/>
        </w:rPr>
        <w:t xml:space="preserve"> </w:t>
      </w:r>
      <w:proofErr w:type="spellStart"/>
      <w:r w:rsidR="00F227DF" w:rsidRPr="00F227DF">
        <w:rPr>
          <w:rFonts w:ascii="Arial" w:hAnsi="Arial" w:cs="Arial"/>
          <w:b w:val="0"/>
          <w:sz w:val="22"/>
          <w:szCs w:val="22"/>
        </w:rPr>
        <w:t>SpringBoot</w:t>
      </w:r>
      <w:proofErr w:type="spellEnd"/>
      <w:r w:rsidR="00F227DF" w:rsidRPr="00F227DF">
        <w:rPr>
          <w:rFonts w:ascii="Arial" w:hAnsi="Arial" w:cs="Arial"/>
          <w:b w:val="0"/>
          <w:sz w:val="22"/>
          <w:szCs w:val="22"/>
        </w:rPr>
        <w:t xml:space="preserve">; </w:t>
      </w:r>
      <w:r w:rsidR="00F227DF">
        <w:rPr>
          <w:rFonts w:ascii="Arial" w:hAnsi="Arial" w:cs="Arial"/>
          <w:b w:val="0"/>
          <w:sz w:val="22"/>
          <w:szCs w:val="22"/>
        </w:rPr>
        <w:t xml:space="preserve">Java; </w:t>
      </w:r>
      <w:proofErr w:type="spellStart"/>
      <w:r w:rsidR="002E0AB5">
        <w:rPr>
          <w:rFonts w:ascii="Arial" w:hAnsi="Arial" w:cs="Arial"/>
          <w:b w:val="0"/>
          <w:sz w:val="22"/>
          <w:szCs w:val="22"/>
        </w:rPr>
        <w:t>Kotlin</w:t>
      </w:r>
      <w:proofErr w:type="spellEnd"/>
      <w:r w:rsidR="00F227DF">
        <w:rPr>
          <w:rFonts w:ascii="Arial" w:hAnsi="Arial" w:cs="Arial"/>
          <w:b w:val="0"/>
          <w:sz w:val="22"/>
          <w:szCs w:val="22"/>
        </w:rPr>
        <w:t xml:space="preserve">; </w:t>
      </w:r>
      <w:r w:rsidR="00913AC9">
        <w:rPr>
          <w:rFonts w:ascii="Arial" w:hAnsi="Arial" w:cs="Arial"/>
          <w:b w:val="0"/>
          <w:sz w:val="22"/>
          <w:szCs w:val="22"/>
        </w:rPr>
        <w:t>Web; Aplikacija</w:t>
      </w:r>
    </w:p>
    <w:p w14:paraId="4FB2979F" w14:textId="03C8C95B" w:rsidR="00BB2366" w:rsidRDefault="00BB2366" w:rsidP="00B4314A">
      <w:pPr>
        <w:rPr>
          <w:rFonts w:ascii="Arial" w:hAnsi="Arial" w:cs="Arial"/>
          <w:b/>
          <w:bCs/>
          <w:sz w:val="36"/>
          <w:szCs w:val="36"/>
        </w:rPr>
      </w:pPr>
      <w:r w:rsidRPr="00B4314A">
        <w:rPr>
          <w:rFonts w:ascii="Arial" w:hAnsi="Arial" w:cs="Arial"/>
          <w:b/>
          <w:bCs/>
          <w:sz w:val="36"/>
          <w:szCs w:val="36"/>
        </w:rPr>
        <w:lastRenderedPageBreak/>
        <w:t>Sadržaj</w:t>
      </w:r>
    </w:p>
    <w:p w14:paraId="48E167AC" w14:textId="77777777" w:rsidR="00B4314A" w:rsidRPr="00B4314A" w:rsidRDefault="00B4314A" w:rsidP="00B4314A">
      <w:pPr>
        <w:rPr>
          <w:rFonts w:ascii="Arial" w:hAnsi="Arial" w:cs="Arial"/>
          <w:b/>
          <w:bCs/>
          <w:sz w:val="36"/>
          <w:szCs w:val="36"/>
        </w:rPr>
      </w:pPr>
    </w:p>
    <w:sdt>
      <w:sdtPr>
        <w:rPr>
          <w:rFonts w:ascii="Arial" w:hAnsi="Arial" w:cs="Arial"/>
          <w:sz w:val="22"/>
          <w:szCs w:val="22"/>
        </w:rPr>
        <w:id w:val="2027595759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116F8100" w14:textId="77777777" w:rsidR="00D916C5" w:rsidRPr="008A24A1" w:rsidRDefault="00D916C5" w:rsidP="00E02D87">
          <w:pPr>
            <w:pStyle w:val="NoSpacing"/>
            <w:spacing w:line="276" w:lineRule="auto"/>
            <w:rPr>
              <w:rFonts w:ascii="Arial" w:hAnsi="Arial" w:cs="Arial"/>
              <w:sz w:val="22"/>
              <w:szCs w:val="22"/>
            </w:rPr>
          </w:pPr>
        </w:p>
        <w:p w14:paraId="41FC63D5" w14:textId="28971EB1" w:rsidR="007B6FA5" w:rsidRDefault="00543042">
          <w:pPr>
            <w:pStyle w:val="TOC1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r w:rsidRPr="008A24A1">
            <w:rPr>
              <w:rFonts w:ascii="Arial" w:hAnsi="Arial" w:cs="Arial"/>
              <w:sz w:val="22"/>
              <w:szCs w:val="22"/>
            </w:rPr>
            <w:fldChar w:fldCharType="begin"/>
          </w:r>
          <w:r w:rsidRPr="008A24A1">
            <w:rPr>
              <w:rFonts w:ascii="Arial" w:hAnsi="Arial" w:cs="Arial"/>
              <w:sz w:val="22"/>
              <w:szCs w:val="22"/>
            </w:rPr>
            <w:instrText xml:space="preserve"> TOC \o "1-4" \h \z \u </w:instrText>
          </w:r>
          <w:r w:rsidRPr="008A24A1">
            <w:rPr>
              <w:rFonts w:ascii="Arial" w:hAnsi="Arial" w:cs="Arial"/>
              <w:sz w:val="22"/>
              <w:szCs w:val="22"/>
            </w:rPr>
            <w:fldChar w:fldCharType="separate"/>
          </w:r>
          <w:hyperlink w:anchor="_Toc46602446" w:history="1">
            <w:r w:rsidR="007B6FA5" w:rsidRPr="00412271">
              <w:rPr>
                <w:rStyle w:val="Hyperlink"/>
                <w:noProof/>
              </w:rPr>
              <w:t>1.</w:t>
            </w:r>
            <w:r w:rsidR="007B6FA5"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="007B6FA5" w:rsidRPr="00412271">
              <w:rPr>
                <w:rStyle w:val="Hyperlink"/>
                <w:noProof/>
              </w:rPr>
              <w:t>Uvod</w:t>
            </w:r>
            <w:r w:rsidR="007B6FA5">
              <w:rPr>
                <w:noProof/>
                <w:webHidden/>
              </w:rPr>
              <w:tab/>
            </w:r>
            <w:r w:rsidR="007B6FA5">
              <w:rPr>
                <w:noProof/>
                <w:webHidden/>
              </w:rPr>
              <w:fldChar w:fldCharType="begin"/>
            </w:r>
            <w:r w:rsidR="007B6FA5">
              <w:rPr>
                <w:noProof/>
                <w:webHidden/>
              </w:rPr>
              <w:instrText xml:space="preserve"> PAGEREF _Toc46602446 \h </w:instrText>
            </w:r>
            <w:r w:rsidR="007B6FA5">
              <w:rPr>
                <w:noProof/>
                <w:webHidden/>
              </w:rPr>
            </w:r>
            <w:r w:rsidR="007B6FA5">
              <w:rPr>
                <w:noProof/>
                <w:webHidden/>
              </w:rPr>
              <w:fldChar w:fldCharType="separate"/>
            </w:r>
            <w:r w:rsidR="007B6FA5">
              <w:rPr>
                <w:noProof/>
                <w:webHidden/>
              </w:rPr>
              <w:t>1</w:t>
            </w:r>
            <w:r w:rsidR="007B6FA5">
              <w:rPr>
                <w:noProof/>
                <w:webHidden/>
              </w:rPr>
              <w:fldChar w:fldCharType="end"/>
            </w:r>
          </w:hyperlink>
        </w:p>
        <w:p w14:paraId="0A8EC19E" w14:textId="4A591C90" w:rsidR="007B6FA5" w:rsidRDefault="007B6FA5">
          <w:pPr>
            <w:pStyle w:val="TOC1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47" w:history="1">
            <w:r w:rsidRPr="00412271">
              <w:rPr>
                <w:rStyle w:val="Hyperlink"/>
                <w:noProof/>
              </w:rPr>
              <w:t>2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Spr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1A678B5" w14:textId="61A2546A" w:rsidR="007B6FA5" w:rsidRDefault="007B6FA5">
          <w:pPr>
            <w:pStyle w:val="TOC2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48" w:history="1">
            <w:r w:rsidRPr="00412271">
              <w:rPr>
                <w:rStyle w:val="Hyperlink"/>
                <w:noProof/>
              </w:rPr>
              <w:t>2.1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Povijes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A7174F9" w14:textId="7C2CA418" w:rsidR="007B6FA5" w:rsidRDefault="007B6FA5">
          <w:pPr>
            <w:pStyle w:val="TOC2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49" w:history="1">
            <w:r w:rsidRPr="00412271">
              <w:rPr>
                <w:rStyle w:val="Hyperlink"/>
                <w:noProof/>
              </w:rPr>
              <w:t>2.2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Spring Boo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DA1374B" w14:textId="1D6AA33B" w:rsidR="007B6FA5" w:rsidRDefault="007B6FA5">
          <w:pPr>
            <w:pStyle w:val="TOC1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50" w:history="1">
            <w:r w:rsidRPr="00412271">
              <w:rPr>
                <w:rStyle w:val="Hyperlink"/>
                <w:noProof/>
              </w:rPr>
              <w:t>3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Kotli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CD312FB" w14:textId="791EAA70" w:rsidR="007B6FA5" w:rsidRDefault="007B6FA5">
          <w:pPr>
            <w:pStyle w:val="TOC2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51" w:history="1">
            <w:r w:rsidRPr="00412271">
              <w:rPr>
                <w:rStyle w:val="Hyperlink"/>
                <w:noProof/>
              </w:rPr>
              <w:t>3.1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Jezik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88C261C" w14:textId="09F928CB" w:rsidR="007B6FA5" w:rsidRDefault="007B6FA5">
          <w:pPr>
            <w:pStyle w:val="TOC3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52" w:history="1">
            <w:r w:rsidRPr="00412271">
              <w:rPr>
                <w:rStyle w:val="Hyperlink"/>
                <w:noProof/>
              </w:rPr>
              <w:t>3.1.1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Osnovna sintaks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39EF4FC" w14:textId="6AF6D33E" w:rsidR="007B6FA5" w:rsidRDefault="007B6FA5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53" w:history="1">
            <w:r w:rsidRPr="00412271">
              <w:rPr>
                <w:rStyle w:val="Hyperlink"/>
                <w:noProof/>
              </w:rPr>
              <w:t>3.1.1.1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Rad s paketim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4294847" w14:textId="4CFF01DB" w:rsidR="007B6FA5" w:rsidRDefault="007B6FA5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54" w:history="1">
            <w:r w:rsidRPr="00412271">
              <w:rPr>
                <w:rStyle w:val="Hyperlink"/>
                <w:noProof/>
              </w:rPr>
              <w:t>3.1.1.2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Funkcij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EC6B8BC" w14:textId="70518E99" w:rsidR="007B6FA5" w:rsidRDefault="007B6FA5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55" w:history="1">
            <w:r w:rsidRPr="00412271">
              <w:rPr>
                <w:rStyle w:val="Hyperlink"/>
                <w:noProof/>
              </w:rPr>
              <w:t>3.1.1.3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Varijabl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8AA08B2" w14:textId="6694B39B" w:rsidR="007B6FA5" w:rsidRDefault="007B6FA5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56" w:history="1">
            <w:r w:rsidRPr="00412271">
              <w:rPr>
                <w:rStyle w:val="Hyperlink"/>
                <w:noProof/>
              </w:rPr>
              <w:t>3.1.1.4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String predlošc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E1C6D02" w14:textId="6762C1D4" w:rsidR="007B6FA5" w:rsidRDefault="007B6FA5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57" w:history="1">
            <w:r w:rsidRPr="00412271">
              <w:rPr>
                <w:rStyle w:val="Hyperlink"/>
                <w:noProof/>
              </w:rPr>
              <w:t>3.1.1.5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Uvjetni izraz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38E9F1E" w14:textId="7F2594E4" w:rsidR="007B6FA5" w:rsidRDefault="007B6FA5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58" w:history="1">
            <w:r w:rsidRPr="00412271">
              <w:rPr>
                <w:rStyle w:val="Hyperlink"/>
                <w:noProof/>
              </w:rPr>
              <w:t>3.1.1.6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Provjeravanje null vrijednost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17B4759" w14:textId="125091C2" w:rsidR="007B6FA5" w:rsidRDefault="007B6FA5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59" w:history="1">
            <w:r w:rsidRPr="00412271">
              <w:rPr>
                <w:rStyle w:val="Hyperlink"/>
                <w:noProof/>
              </w:rPr>
              <w:t>3.1.1.7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Provjeravanje te pretvorba tipova podatak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16CE824" w14:textId="745A6CD2" w:rsidR="007B6FA5" w:rsidRDefault="007B6FA5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60" w:history="1">
            <w:r w:rsidRPr="00412271">
              <w:rPr>
                <w:rStyle w:val="Hyperlink"/>
                <w:noProof/>
              </w:rPr>
              <w:t>3.1.1.8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For i While petlje te Raspon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A127981" w14:textId="74B38F6C" w:rsidR="007B6FA5" w:rsidRDefault="007B6FA5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61" w:history="1">
            <w:r w:rsidRPr="00412271">
              <w:rPr>
                <w:rStyle w:val="Hyperlink"/>
                <w:noProof/>
              </w:rPr>
              <w:t>3.1.1.9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When izraz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1CC2E31" w14:textId="0C1E4CFB" w:rsidR="007B6FA5" w:rsidRDefault="007B6FA5">
          <w:pPr>
            <w:pStyle w:val="TOC4"/>
            <w:tabs>
              <w:tab w:val="left" w:pos="1920"/>
            </w:tabs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62" w:history="1">
            <w:r w:rsidRPr="00412271">
              <w:rPr>
                <w:rStyle w:val="Hyperlink"/>
                <w:noProof/>
              </w:rPr>
              <w:t>3.1.1.10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Kreiranje objekat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114EFF5" w14:textId="40296E1A" w:rsidR="007B6FA5" w:rsidRDefault="007B6FA5">
          <w:pPr>
            <w:pStyle w:val="TOC2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63" w:history="1">
            <w:r w:rsidRPr="00412271">
              <w:rPr>
                <w:rStyle w:val="Hyperlink"/>
                <w:noProof/>
              </w:rPr>
              <w:t>3.2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Usporedba s programskim jezikom Jav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B46620B" w14:textId="59D5897B" w:rsidR="007B6FA5" w:rsidRDefault="007B6FA5">
          <w:pPr>
            <w:pStyle w:val="TOC3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64" w:history="1">
            <w:r w:rsidRPr="00412271">
              <w:rPr>
                <w:rStyle w:val="Hyperlink"/>
                <w:noProof/>
              </w:rPr>
              <w:t>3.2.1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Java problemi koji su riješeni u Kotlinu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62C2A3F" w14:textId="194B429D" w:rsidR="007B6FA5" w:rsidRDefault="007B6FA5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65" w:history="1">
            <w:r w:rsidRPr="00412271">
              <w:rPr>
                <w:rStyle w:val="Hyperlink"/>
                <w:noProof/>
              </w:rPr>
              <w:t>3.2.1.1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Null referenc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75D7C17" w14:textId="3B6ACBDA" w:rsidR="007B6FA5" w:rsidRDefault="007B6FA5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66" w:history="1">
            <w:r w:rsidRPr="00412271">
              <w:rPr>
                <w:rStyle w:val="Hyperlink"/>
                <w:noProof/>
              </w:rPr>
              <w:t>3.2.1.2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Nepostojanje sirovih tipova podatak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86E69F4" w14:textId="5D9D73D2" w:rsidR="007B6FA5" w:rsidRDefault="007B6FA5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67" w:history="1">
            <w:r w:rsidRPr="00412271">
              <w:rPr>
                <w:rStyle w:val="Hyperlink"/>
                <w:noProof/>
              </w:rPr>
              <w:t>3.2.1.3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Nizovi su nepromjenjiv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EE3892F" w14:textId="3718E23E" w:rsidR="007B6FA5" w:rsidRDefault="007B6FA5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68" w:history="1">
            <w:r w:rsidRPr="00412271">
              <w:rPr>
                <w:rStyle w:val="Hyperlink"/>
                <w:noProof/>
              </w:rPr>
              <w:t>3.2.1.4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Pravi funkcijski tipov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A12BE37" w14:textId="5F05619B" w:rsidR="007B6FA5" w:rsidRDefault="007B6FA5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69" w:history="1">
            <w:r w:rsidRPr="00412271">
              <w:rPr>
                <w:rStyle w:val="Hyperlink"/>
                <w:noProof/>
              </w:rPr>
              <w:t>3.2.1.5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Nekorištenje Wildcard izraza prilikom specificiranja tip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C1844C8" w14:textId="09676CAE" w:rsidR="007B6FA5" w:rsidRDefault="007B6FA5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70" w:history="1">
            <w:r w:rsidRPr="00412271">
              <w:rPr>
                <w:rStyle w:val="Hyperlink"/>
                <w:noProof/>
              </w:rPr>
              <w:t>3.2.1.6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Nepodržavanje označenih iznimk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A138FCA" w14:textId="223EAE9B" w:rsidR="007B6FA5" w:rsidRDefault="007B6FA5">
          <w:pPr>
            <w:pStyle w:val="TOC3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71" w:history="1">
            <w:r w:rsidRPr="00412271">
              <w:rPr>
                <w:rStyle w:val="Hyperlink"/>
                <w:noProof/>
              </w:rPr>
              <w:t>3.2.2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Koncepti koje Java posjeduje a Kotlin n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B7FF7C6" w14:textId="633A4C5E" w:rsidR="007B6FA5" w:rsidRDefault="007B6FA5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72" w:history="1">
            <w:r w:rsidRPr="00412271">
              <w:rPr>
                <w:rStyle w:val="Hyperlink"/>
                <w:noProof/>
              </w:rPr>
              <w:t>3.2.2.3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Statični članov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7513407" w14:textId="3FCD901E" w:rsidR="007B6FA5" w:rsidRDefault="007B6FA5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73" w:history="1">
            <w:r w:rsidRPr="00412271">
              <w:rPr>
                <w:rStyle w:val="Hyperlink"/>
                <w:noProof/>
              </w:rPr>
              <w:t>3.2.2.4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Korištenje Wildcard izraza prilikom specificiranja tip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145ED3A" w14:textId="3A5B3FA7" w:rsidR="007B6FA5" w:rsidRDefault="007B6FA5">
          <w:pPr>
            <w:pStyle w:val="TOC4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74" w:history="1">
            <w:r w:rsidRPr="00412271">
              <w:rPr>
                <w:rStyle w:val="Hyperlink"/>
                <w:noProof/>
              </w:rPr>
              <w:t>3.2.2.5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Ternarni operato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7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2AA8723" w14:textId="293D09B7" w:rsidR="007B6FA5" w:rsidRDefault="007B6FA5">
          <w:pPr>
            <w:pStyle w:val="TOC3"/>
            <w:rPr>
              <w:rFonts w:asciiTheme="minorHAnsi" w:eastAsiaTheme="minorEastAsia" w:hAnsiTheme="minorHAnsi" w:cstheme="minorBidi"/>
              <w:noProof/>
              <w:lang w:val="en-AT" w:eastAsia="en-GB"/>
            </w:rPr>
          </w:pPr>
          <w:hyperlink w:anchor="_Toc46602475" w:history="1">
            <w:r w:rsidRPr="00412271">
              <w:rPr>
                <w:rStyle w:val="Hyperlink"/>
                <w:noProof/>
              </w:rPr>
              <w:t>3.2.3.</w:t>
            </w:r>
            <w:r>
              <w:rPr>
                <w:rFonts w:asciiTheme="minorHAnsi" w:eastAsiaTheme="minorEastAsia" w:hAnsiTheme="minorHAnsi" w:cstheme="minorBidi"/>
                <w:noProof/>
                <w:lang w:val="en-AT" w:eastAsia="en-GB"/>
              </w:rPr>
              <w:tab/>
            </w:r>
            <w:r w:rsidRPr="00412271">
              <w:rPr>
                <w:rStyle w:val="Hyperlink"/>
                <w:noProof/>
              </w:rPr>
              <w:t>Koncepti koje Kotlin posjeduje a Java n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66024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9542060" w14:textId="34B75F39" w:rsidR="00D916C5" w:rsidRPr="006E3EBC" w:rsidRDefault="00543042" w:rsidP="00E02D87">
          <w:pPr>
            <w:spacing w:line="276" w:lineRule="auto"/>
            <w:jc w:val="both"/>
            <w:rPr>
              <w:rFonts w:ascii="Arial" w:hAnsi="Arial" w:cs="Arial"/>
              <w:sz w:val="22"/>
              <w:szCs w:val="22"/>
            </w:rPr>
          </w:pPr>
          <w:r w:rsidRPr="008A24A1">
            <w:rPr>
              <w:rFonts w:ascii="Arial" w:hAnsi="Arial" w:cs="Arial"/>
              <w:sz w:val="22"/>
              <w:szCs w:val="22"/>
            </w:rPr>
            <w:fldChar w:fldCharType="end"/>
          </w:r>
        </w:p>
      </w:sdtContent>
    </w:sdt>
    <w:p w14:paraId="5B6AF1D8" w14:textId="3C459316" w:rsidR="00EA7310" w:rsidRPr="00A7235F" w:rsidRDefault="00EA7310" w:rsidP="00CA4501">
      <w:pPr>
        <w:pStyle w:val="TOC1"/>
        <w:spacing w:after="120" w:line="360" w:lineRule="auto"/>
        <w:rPr>
          <w:rFonts w:ascii="Arial" w:hAnsi="Arial" w:cs="Arial"/>
          <w:sz w:val="22"/>
          <w:szCs w:val="22"/>
        </w:rPr>
      </w:pPr>
    </w:p>
    <w:p w14:paraId="30CCC5AF" w14:textId="77777777" w:rsidR="0015288B" w:rsidRPr="00A7235F" w:rsidRDefault="00EA7310" w:rsidP="002013BC">
      <w:pPr>
        <w:spacing w:after="120" w:line="360" w:lineRule="auto"/>
        <w:rPr>
          <w:rFonts w:ascii="Arial" w:hAnsi="Arial" w:cs="Arial"/>
        </w:rPr>
        <w:sectPr w:rsidR="0015288B" w:rsidRPr="00A7235F" w:rsidSect="00BE4D7E">
          <w:footerReference w:type="default" r:id="rId12"/>
          <w:pgSz w:w="11906" w:h="16838"/>
          <w:pgMar w:top="1417" w:right="1417" w:bottom="1417" w:left="1417" w:header="708" w:footer="708" w:gutter="0"/>
          <w:pgNumType w:fmt="lowerRoman"/>
          <w:cols w:space="708"/>
          <w:docGrid w:linePitch="360"/>
        </w:sectPr>
      </w:pPr>
      <w:r w:rsidRPr="00A7235F">
        <w:rPr>
          <w:rFonts w:ascii="Arial" w:hAnsi="Arial" w:cs="Arial"/>
        </w:rPr>
        <w:br w:type="page"/>
      </w:r>
    </w:p>
    <w:p w14:paraId="3AC898BA" w14:textId="7B97DC85" w:rsidR="00365B40" w:rsidRPr="00A7235F" w:rsidRDefault="00967608" w:rsidP="00F50825">
      <w:pPr>
        <w:pStyle w:val="FOINaslov1"/>
      </w:pPr>
      <w:bookmarkStart w:id="2" w:name="_Toc496683312"/>
      <w:bookmarkStart w:id="3" w:name="_Toc46602446"/>
      <w:r w:rsidRPr="00A7235F">
        <w:lastRenderedPageBreak/>
        <w:t>Uvod</w:t>
      </w:r>
      <w:bookmarkEnd w:id="2"/>
      <w:bookmarkEnd w:id="3"/>
    </w:p>
    <w:p w14:paraId="22D27551" w14:textId="5B7AA310" w:rsidR="00913AC9" w:rsidRDefault="00C803CE" w:rsidP="00913AC9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 današnjem brzorastućem IT</w:t>
      </w:r>
      <w:r w:rsidR="00802579">
        <w:rPr>
          <w:rFonts w:ascii="Arial" w:hAnsi="Arial" w:cs="Arial"/>
          <w:sz w:val="22"/>
          <w:szCs w:val="22"/>
        </w:rPr>
        <w:t xml:space="preserve"> (skraćeno od „Informacijska tehnologija“)</w:t>
      </w:r>
      <w:r>
        <w:rPr>
          <w:rFonts w:ascii="Arial" w:hAnsi="Arial" w:cs="Arial"/>
          <w:sz w:val="22"/>
          <w:szCs w:val="22"/>
        </w:rPr>
        <w:t xml:space="preserve"> svijetu svako malo pojavljuju se novi trendovi a samim time i prateće tehnologije, alati, programski jezici i slično. Zbog tog razloga </w:t>
      </w:r>
      <w:r w:rsidR="0023685C">
        <w:rPr>
          <w:rFonts w:ascii="Arial" w:hAnsi="Arial" w:cs="Arial"/>
          <w:sz w:val="22"/>
          <w:szCs w:val="22"/>
        </w:rPr>
        <w:t xml:space="preserve">teško je opstati u IT svijetu ukoliko ne dolazi do konstantnog </w:t>
      </w:r>
      <w:proofErr w:type="spellStart"/>
      <w:r w:rsidR="0023685C">
        <w:rPr>
          <w:rFonts w:ascii="Arial" w:hAnsi="Arial" w:cs="Arial"/>
          <w:sz w:val="22"/>
          <w:szCs w:val="22"/>
        </w:rPr>
        <w:t>unaprijeđenja</w:t>
      </w:r>
      <w:proofErr w:type="spellEnd"/>
      <w:r w:rsidR="0023685C">
        <w:rPr>
          <w:rFonts w:ascii="Arial" w:hAnsi="Arial" w:cs="Arial"/>
          <w:sz w:val="22"/>
          <w:szCs w:val="22"/>
        </w:rPr>
        <w:t xml:space="preserve"> i učenja.</w:t>
      </w:r>
      <w:r>
        <w:rPr>
          <w:rFonts w:ascii="Arial" w:hAnsi="Arial" w:cs="Arial"/>
          <w:sz w:val="22"/>
          <w:szCs w:val="22"/>
        </w:rPr>
        <w:t xml:space="preserve"> </w:t>
      </w:r>
      <w:proofErr w:type="spellStart"/>
      <w:r w:rsidR="0023685C">
        <w:rPr>
          <w:rFonts w:ascii="Arial" w:hAnsi="Arial" w:cs="Arial"/>
          <w:sz w:val="22"/>
          <w:szCs w:val="22"/>
        </w:rPr>
        <w:t>Spring</w:t>
      </w:r>
      <w:proofErr w:type="spellEnd"/>
      <w:r w:rsidR="0023685C">
        <w:rPr>
          <w:rFonts w:ascii="Arial" w:hAnsi="Arial" w:cs="Arial"/>
          <w:sz w:val="22"/>
          <w:szCs w:val="22"/>
        </w:rPr>
        <w:t xml:space="preserve"> </w:t>
      </w:r>
      <w:r w:rsidR="00A643E3">
        <w:rPr>
          <w:rFonts w:ascii="Arial" w:hAnsi="Arial" w:cs="Arial"/>
          <w:sz w:val="22"/>
          <w:szCs w:val="22"/>
        </w:rPr>
        <w:t xml:space="preserve">se </w:t>
      </w:r>
      <w:r w:rsidR="0023685C">
        <w:rPr>
          <w:rFonts w:ascii="Arial" w:hAnsi="Arial" w:cs="Arial"/>
          <w:sz w:val="22"/>
          <w:szCs w:val="22"/>
        </w:rPr>
        <w:t>može pohvaliti da</w:t>
      </w:r>
      <w:r w:rsidR="00B674E5">
        <w:rPr>
          <w:rFonts w:ascii="Arial" w:hAnsi="Arial" w:cs="Arial"/>
          <w:sz w:val="22"/>
          <w:szCs w:val="22"/>
        </w:rPr>
        <w:t xml:space="preserve"> je</w:t>
      </w:r>
      <w:r w:rsidR="0023685C">
        <w:rPr>
          <w:rFonts w:ascii="Arial" w:hAnsi="Arial" w:cs="Arial"/>
          <w:sz w:val="22"/>
          <w:szCs w:val="22"/>
        </w:rPr>
        <w:t xml:space="preserve"> već duži niz godina široko korišten</w:t>
      </w:r>
      <w:r w:rsidR="00A643E3">
        <w:rPr>
          <w:rFonts w:ascii="Arial" w:hAnsi="Arial" w:cs="Arial"/>
          <w:sz w:val="22"/>
          <w:szCs w:val="22"/>
        </w:rPr>
        <w:t>a</w:t>
      </w:r>
      <w:r w:rsidR="0023685C">
        <w:rPr>
          <w:rFonts w:ascii="Arial" w:hAnsi="Arial" w:cs="Arial"/>
          <w:sz w:val="22"/>
          <w:szCs w:val="22"/>
        </w:rPr>
        <w:t xml:space="preserve"> </w:t>
      </w:r>
      <w:r w:rsidR="00A643E3">
        <w:rPr>
          <w:rFonts w:ascii="Arial" w:hAnsi="Arial" w:cs="Arial"/>
          <w:sz w:val="22"/>
          <w:szCs w:val="22"/>
        </w:rPr>
        <w:t>tehnologija</w:t>
      </w:r>
      <w:r w:rsidR="0023685C">
        <w:rPr>
          <w:rFonts w:ascii="Arial" w:hAnsi="Arial" w:cs="Arial"/>
          <w:sz w:val="22"/>
          <w:szCs w:val="22"/>
        </w:rPr>
        <w:t xml:space="preserve"> mnogih IT stručnjaka. </w:t>
      </w:r>
      <w:r w:rsidR="00802579">
        <w:rPr>
          <w:rFonts w:ascii="Arial" w:hAnsi="Arial" w:cs="Arial"/>
          <w:sz w:val="22"/>
          <w:szCs w:val="22"/>
        </w:rPr>
        <w:t xml:space="preserve">Dokaz toga dobio sam i osobno uvidom u trenutnu potražnju u IT svijetu, kod mnoštva Java stručnjaka traži se upravo znanje </w:t>
      </w:r>
      <w:proofErr w:type="spellStart"/>
      <w:r w:rsidR="00802579">
        <w:rPr>
          <w:rFonts w:ascii="Arial" w:hAnsi="Arial" w:cs="Arial"/>
          <w:sz w:val="22"/>
          <w:szCs w:val="22"/>
        </w:rPr>
        <w:t>Spring</w:t>
      </w:r>
      <w:proofErr w:type="spellEnd"/>
      <w:r w:rsidR="00802579">
        <w:rPr>
          <w:rFonts w:ascii="Arial" w:hAnsi="Arial" w:cs="Arial"/>
          <w:sz w:val="22"/>
          <w:szCs w:val="22"/>
        </w:rPr>
        <w:t xml:space="preserve">-a. </w:t>
      </w:r>
      <w:r w:rsidR="0023685C">
        <w:rPr>
          <w:rFonts w:ascii="Arial" w:hAnsi="Arial" w:cs="Arial"/>
          <w:sz w:val="22"/>
          <w:szCs w:val="22"/>
        </w:rPr>
        <w:t>U ovom radu fokus će</w:t>
      </w:r>
      <w:r w:rsidR="005362B2">
        <w:rPr>
          <w:rFonts w:ascii="Arial" w:hAnsi="Arial" w:cs="Arial"/>
          <w:sz w:val="22"/>
          <w:szCs w:val="22"/>
        </w:rPr>
        <w:t xml:space="preserve"> najviše</w:t>
      </w:r>
      <w:r w:rsidR="0023685C">
        <w:rPr>
          <w:rFonts w:ascii="Arial" w:hAnsi="Arial" w:cs="Arial"/>
          <w:sz w:val="22"/>
          <w:szCs w:val="22"/>
        </w:rPr>
        <w:t xml:space="preserve"> biti na </w:t>
      </w:r>
      <w:proofErr w:type="spellStart"/>
      <w:r w:rsidR="0023685C">
        <w:rPr>
          <w:rFonts w:ascii="Arial" w:hAnsi="Arial" w:cs="Arial"/>
          <w:sz w:val="22"/>
          <w:szCs w:val="22"/>
        </w:rPr>
        <w:t>Spring</w:t>
      </w:r>
      <w:proofErr w:type="spellEnd"/>
      <w:r w:rsidR="0023685C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23685C">
        <w:rPr>
          <w:rFonts w:ascii="Arial" w:hAnsi="Arial" w:cs="Arial"/>
          <w:sz w:val="22"/>
          <w:szCs w:val="22"/>
        </w:rPr>
        <w:t>Boot</w:t>
      </w:r>
      <w:proofErr w:type="spellEnd"/>
      <w:r w:rsidR="0023685C">
        <w:rPr>
          <w:rFonts w:ascii="Arial" w:hAnsi="Arial" w:cs="Arial"/>
          <w:sz w:val="22"/>
          <w:szCs w:val="22"/>
        </w:rPr>
        <w:t>-u</w:t>
      </w:r>
      <w:r w:rsidR="005362B2">
        <w:rPr>
          <w:rFonts w:ascii="Arial" w:hAnsi="Arial" w:cs="Arial"/>
          <w:sz w:val="22"/>
          <w:szCs w:val="22"/>
        </w:rPr>
        <w:t xml:space="preserve"> </w:t>
      </w:r>
      <w:r w:rsidR="00563413">
        <w:rPr>
          <w:rFonts w:ascii="Arial" w:hAnsi="Arial" w:cs="Arial"/>
          <w:sz w:val="22"/>
          <w:szCs w:val="22"/>
        </w:rPr>
        <w:t xml:space="preserve">kao jednom projektu nastalom </w:t>
      </w:r>
      <w:r w:rsidR="005362B2">
        <w:rPr>
          <w:rFonts w:ascii="Arial" w:hAnsi="Arial" w:cs="Arial"/>
          <w:sz w:val="22"/>
          <w:szCs w:val="22"/>
        </w:rPr>
        <w:t xml:space="preserve">na temelju programskog okvira </w:t>
      </w:r>
      <w:proofErr w:type="spellStart"/>
      <w:r w:rsidR="005362B2">
        <w:rPr>
          <w:rFonts w:ascii="Arial" w:hAnsi="Arial" w:cs="Arial"/>
          <w:sz w:val="22"/>
          <w:szCs w:val="22"/>
        </w:rPr>
        <w:t>Spring</w:t>
      </w:r>
      <w:proofErr w:type="spellEnd"/>
      <w:r w:rsidR="005362B2">
        <w:rPr>
          <w:rFonts w:ascii="Arial" w:hAnsi="Arial" w:cs="Arial"/>
          <w:sz w:val="22"/>
          <w:szCs w:val="22"/>
        </w:rPr>
        <w:t xml:space="preserve">. </w:t>
      </w:r>
    </w:p>
    <w:p w14:paraId="3173B38B" w14:textId="62D6B5A5" w:rsidR="005B2D73" w:rsidRDefault="005362B2" w:rsidP="005B2D73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Popularnošću</w:t>
      </w:r>
      <w:r w:rsidR="0023685C">
        <w:rPr>
          <w:rFonts w:ascii="Arial" w:hAnsi="Arial" w:cs="Arial"/>
          <w:sz w:val="22"/>
          <w:szCs w:val="22"/>
        </w:rPr>
        <w:t xml:space="preserve"> stvari može se pohvaliti i programski jezik </w:t>
      </w:r>
      <w:proofErr w:type="spellStart"/>
      <w:r w:rsidR="0023685C">
        <w:rPr>
          <w:rFonts w:ascii="Arial" w:hAnsi="Arial" w:cs="Arial"/>
          <w:sz w:val="22"/>
          <w:szCs w:val="22"/>
        </w:rPr>
        <w:t>Kotlin</w:t>
      </w:r>
      <w:proofErr w:type="spellEnd"/>
      <w:r w:rsidR="0023685C">
        <w:rPr>
          <w:rFonts w:ascii="Arial" w:hAnsi="Arial" w:cs="Arial"/>
          <w:sz w:val="22"/>
          <w:szCs w:val="22"/>
        </w:rPr>
        <w:t xml:space="preserve">. Programski jezik </w:t>
      </w:r>
      <w:proofErr w:type="spellStart"/>
      <w:r w:rsidR="00A02978">
        <w:rPr>
          <w:rFonts w:ascii="Arial" w:hAnsi="Arial" w:cs="Arial"/>
          <w:sz w:val="22"/>
          <w:szCs w:val="22"/>
        </w:rPr>
        <w:t>Kotlin</w:t>
      </w:r>
      <w:proofErr w:type="spellEnd"/>
      <w:r w:rsidR="00A02978">
        <w:rPr>
          <w:rFonts w:ascii="Arial" w:hAnsi="Arial" w:cs="Arial"/>
          <w:sz w:val="22"/>
          <w:szCs w:val="22"/>
        </w:rPr>
        <w:t xml:space="preserve"> spada u mlade programske jezike, njegova prva stabilna verzija objavljena je ne tako davne 2016-te</w:t>
      </w:r>
      <w:r w:rsidR="00A659A3">
        <w:rPr>
          <w:rFonts w:ascii="Arial" w:hAnsi="Arial" w:cs="Arial"/>
          <w:sz w:val="22"/>
          <w:szCs w:val="22"/>
        </w:rPr>
        <w:t xml:space="preserve"> godine</w:t>
      </w:r>
      <w:r w:rsidR="00A02978">
        <w:rPr>
          <w:rFonts w:ascii="Arial" w:hAnsi="Arial" w:cs="Arial"/>
          <w:sz w:val="22"/>
          <w:szCs w:val="22"/>
        </w:rPr>
        <w:t xml:space="preserve">, točnije 15. 02. 2016 </w:t>
      </w:r>
      <w:r w:rsidR="00802579">
        <w:rPr>
          <w:rFonts w:ascii="Arial" w:hAnsi="Arial" w:cs="Arial"/>
          <w:sz w:val="22"/>
          <w:szCs w:val="22"/>
        </w:rPr>
        <w:fldChar w:fldCharType="begin" w:fldLock="1"/>
      </w:r>
      <w:r w:rsidR="00642D5A">
        <w:rPr>
          <w:rFonts w:ascii="Arial" w:hAnsi="Arial" w:cs="Arial"/>
          <w:sz w:val="22"/>
          <w:szCs w:val="22"/>
        </w:rPr>
        <w:instrText>ADDIN CSL_CITATION {"citationItems":[{"id":"ITEM-1","itemData":{"URL":"https://blog.jetbrains.com/kotlin/2016/02/kotlin-1-0-released-pragmatic-language-for-jvm-and-android/","accessed":{"date-parts":[["2020","6","15"]]},"author":[{"dropping-particle":"","family":"Breslav","given":"Andrey","non-dropping-particle":"","parse-names":false,"suffix":""}],"id":"ITEM-1","issued":{"date-parts":[["2015"]]},"title":"Kotlin prva verzija","type":"webpage"},"uris":["http://www.mendeley.com/documents/?uuid=19875df3-8d91-427c-a152-463346d2987f"]}],"mendeley":{"formattedCitation":"(Breslav, 2015)","plainTextFormattedCitation":"(Breslav, 2015)","previouslyFormattedCitation":"(Breslav, 2015)"},"properties":{"noteIndex":0},"schema":"https://github.com/citation-style-language/schema/raw/master/csl-citation.json"}</w:instrText>
      </w:r>
      <w:r w:rsidR="00802579">
        <w:rPr>
          <w:rFonts w:ascii="Arial" w:hAnsi="Arial" w:cs="Arial"/>
          <w:sz w:val="22"/>
          <w:szCs w:val="22"/>
        </w:rPr>
        <w:fldChar w:fldCharType="separate"/>
      </w:r>
      <w:r w:rsidR="00802579" w:rsidRPr="00802579">
        <w:rPr>
          <w:rFonts w:ascii="Arial" w:hAnsi="Arial" w:cs="Arial"/>
          <w:noProof/>
          <w:sz w:val="22"/>
          <w:szCs w:val="22"/>
        </w:rPr>
        <w:t>(Breslav, 2015)</w:t>
      </w:r>
      <w:r w:rsidR="00802579">
        <w:rPr>
          <w:rFonts w:ascii="Arial" w:hAnsi="Arial" w:cs="Arial"/>
          <w:sz w:val="22"/>
          <w:szCs w:val="22"/>
        </w:rPr>
        <w:fldChar w:fldCharType="end"/>
      </w:r>
      <w:r w:rsidR="00802579">
        <w:rPr>
          <w:rFonts w:ascii="Arial" w:hAnsi="Arial" w:cs="Arial"/>
          <w:sz w:val="22"/>
          <w:szCs w:val="22"/>
        </w:rPr>
        <w:t xml:space="preserve">. Tada ga je </w:t>
      </w:r>
      <w:proofErr w:type="spellStart"/>
      <w:r w:rsidR="00802579">
        <w:rPr>
          <w:rFonts w:ascii="Arial" w:hAnsi="Arial" w:cs="Arial"/>
          <w:sz w:val="22"/>
          <w:szCs w:val="22"/>
        </w:rPr>
        <w:t>Breslav</w:t>
      </w:r>
      <w:proofErr w:type="spellEnd"/>
      <w:r w:rsidR="00802579">
        <w:rPr>
          <w:rFonts w:ascii="Arial" w:hAnsi="Arial" w:cs="Arial"/>
          <w:sz w:val="22"/>
          <w:szCs w:val="22"/>
        </w:rPr>
        <w:t xml:space="preserve"> opisao kao pragmatični programski jezik koji kombinira objektno orijentirani te funkcionalni pristup. </w:t>
      </w:r>
      <w:proofErr w:type="spellStart"/>
      <w:r w:rsidR="00802579">
        <w:rPr>
          <w:rFonts w:ascii="Arial" w:hAnsi="Arial" w:cs="Arial"/>
          <w:sz w:val="22"/>
          <w:szCs w:val="22"/>
        </w:rPr>
        <w:t>Kotlin</w:t>
      </w:r>
      <w:proofErr w:type="spellEnd"/>
      <w:r w:rsidR="00802579">
        <w:rPr>
          <w:rFonts w:ascii="Arial" w:hAnsi="Arial" w:cs="Arial"/>
          <w:sz w:val="22"/>
          <w:szCs w:val="22"/>
        </w:rPr>
        <w:t xml:space="preserve"> se mogao koristiti svugdje gdje i programski jezik Java, tj. na svakom sklopovlju na kojem se može </w:t>
      </w:r>
      <w:r w:rsidR="000E696C">
        <w:rPr>
          <w:rFonts w:ascii="Arial" w:hAnsi="Arial" w:cs="Arial"/>
          <w:sz w:val="22"/>
          <w:szCs w:val="22"/>
        </w:rPr>
        <w:t>pokrenuti</w:t>
      </w:r>
      <w:r w:rsidR="00802579">
        <w:rPr>
          <w:rFonts w:ascii="Arial" w:hAnsi="Arial" w:cs="Arial"/>
          <w:sz w:val="22"/>
          <w:szCs w:val="22"/>
        </w:rPr>
        <w:t xml:space="preserve"> </w:t>
      </w:r>
      <w:r w:rsidR="00A643E3">
        <w:rPr>
          <w:rFonts w:ascii="Arial" w:hAnsi="Arial" w:cs="Arial"/>
          <w:sz w:val="22"/>
          <w:szCs w:val="22"/>
        </w:rPr>
        <w:t>Java Virtualna Mašina (</w:t>
      </w:r>
      <w:proofErr w:type="spellStart"/>
      <w:r w:rsidR="00A643E3">
        <w:rPr>
          <w:rFonts w:ascii="Arial" w:hAnsi="Arial" w:cs="Arial"/>
          <w:sz w:val="22"/>
          <w:szCs w:val="22"/>
        </w:rPr>
        <w:t>eng</w:t>
      </w:r>
      <w:proofErr w:type="spellEnd"/>
      <w:r w:rsidR="00A643E3">
        <w:rPr>
          <w:rFonts w:ascii="Arial" w:hAnsi="Arial" w:cs="Arial"/>
          <w:sz w:val="22"/>
          <w:szCs w:val="22"/>
        </w:rPr>
        <w:t xml:space="preserve">. </w:t>
      </w:r>
      <w:r w:rsidR="00A643E3">
        <w:rPr>
          <w:rFonts w:ascii="Arial" w:hAnsi="Arial" w:cs="Arial"/>
          <w:i/>
          <w:iCs/>
          <w:sz w:val="22"/>
          <w:szCs w:val="22"/>
        </w:rPr>
        <w:t xml:space="preserve">Java </w:t>
      </w:r>
      <w:proofErr w:type="spellStart"/>
      <w:r w:rsidR="00A643E3">
        <w:rPr>
          <w:rFonts w:ascii="Arial" w:hAnsi="Arial" w:cs="Arial"/>
          <w:i/>
          <w:iCs/>
          <w:sz w:val="22"/>
          <w:szCs w:val="22"/>
        </w:rPr>
        <w:t>Virtual</w:t>
      </w:r>
      <w:proofErr w:type="spellEnd"/>
      <w:r w:rsidR="00A643E3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A643E3">
        <w:rPr>
          <w:rFonts w:ascii="Arial" w:hAnsi="Arial" w:cs="Arial"/>
          <w:i/>
          <w:iCs/>
          <w:sz w:val="22"/>
          <w:szCs w:val="22"/>
        </w:rPr>
        <w:t>Machine</w:t>
      </w:r>
      <w:proofErr w:type="spellEnd"/>
      <w:r w:rsidR="000D57AC">
        <w:rPr>
          <w:rFonts w:ascii="Arial" w:hAnsi="Arial" w:cs="Arial"/>
          <w:i/>
          <w:iCs/>
          <w:sz w:val="22"/>
          <w:szCs w:val="22"/>
        </w:rPr>
        <w:t xml:space="preserve"> - JVM</w:t>
      </w:r>
      <w:r w:rsidR="00A643E3">
        <w:rPr>
          <w:rFonts w:ascii="Arial" w:hAnsi="Arial" w:cs="Arial"/>
          <w:sz w:val="22"/>
          <w:szCs w:val="22"/>
        </w:rPr>
        <w:t>)</w:t>
      </w:r>
      <w:r w:rsidR="000D57AC">
        <w:rPr>
          <w:rFonts w:ascii="Arial" w:hAnsi="Arial" w:cs="Arial"/>
          <w:sz w:val="22"/>
          <w:szCs w:val="22"/>
        </w:rPr>
        <w:t>.</w:t>
      </w:r>
      <w:r w:rsidR="00A643E3">
        <w:rPr>
          <w:rFonts w:ascii="Arial" w:hAnsi="Arial" w:cs="Arial"/>
          <w:sz w:val="22"/>
          <w:szCs w:val="22"/>
        </w:rPr>
        <w:t xml:space="preserve"> </w:t>
      </w:r>
      <w:r w:rsidR="00802579">
        <w:rPr>
          <w:rFonts w:ascii="Arial" w:hAnsi="Arial" w:cs="Arial"/>
          <w:sz w:val="22"/>
          <w:szCs w:val="22"/>
        </w:rPr>
        <w:t xml:space="preserve">Tako se </w:t>
      </w:r>
      <w:proofErr w:type="spellStart"/>
      <w:r w:rsidR="00802579">
        <w:rPr>
          <w:rFonts w:ascii="Arial" w:hAnsi="Arial" w:cs="Arial"/>
          <w:sz w:val="22"/>
          <w:szCs w:val="22"/>
        </w:rPr>
        <w:t>Kotlin</w:t>
      </w:r>
      <w:proofErr w:type="spellEnd"/>
      <w:r w:rsidR="00802579">
        <w:rPr>
          <w:rFonts w:ascii="Arial" w:hAnsi="Arial" w:cs="Arial"/>
          <w:sz w:val="22"/>
          <w:szCs w:val="22"/>
        </w:rPr>
        <w:t xml:space="preserve"> mogao koristiti u web aplikacijama, </w:t>
      </w:r>
      <w:r w:rsidR="00642D5A">
        <w:rPr>
          <w:rFonts w:ascii="Arial" w:hAnsi="Arial" w:cs="Arial"/>
          <w:sz w:val="22"/>
          <w:szCs w:val="22"/>
        </w:rPr>
        <w:t>stolnim aplikacijama (</w:t>
      </w:r>
      <w:proofErr w:type="spellStart"/>
      <w:r w:rsidR="00642D5A">
        <w:rPr>
          <w:rFonts w:ascii="Arial" w:hAnsi="Arial" w:cs="Arial"/>
          <w:sz w:val="22"/>
          <w:szCs w:val="22"/>
        </w:rPr>
        <w:t>eng</w:t>
      </w:r>
      <w:proofErr w:type="spellEnd"/>
      <w:r w:rsidR="00642D5A">
        <w:rPr>
          <w:rFonts w:ascii="Arial" w:hAnsi="Arial" w:cs="Arial"/>
          <w:sz w:val="22"/>
          <w:szCs w:val="22"/>
        </w:rPr>
        <w:t xml:space="preserve">. </w:t>
      </w:r>
      <w:r w:rsidR="00642D5A">
        <w:rPr>
          <w:rFonts w:ascii="Arial" w:hAnsi="Arial" w:cs="Arial"/>
          <w:i/>
          <w:iCs/>
          <w:sz w:val="22"/>
          <w:szCs w:val="22"/>
        </w:rPr>
        <w:t xml:space="preserve">Desktop </w:t>
      </w:r>
      <w:proofErr w:type="spellStart"/>
      <w:r w:rsidR="00642D5A">
        <w:rPr>
          <w:rFonts w:ascii="Arial" w:hAnsi="Arial" w:cs="Arial"/>
          <w:i/>
          <w:iCs/>
          <w:sz w:val="22"/>
          <w:szCs w:val="22"/>
        </w:rPr>
        <w:t>app</w:t>
      </w:r>
      <w:proofErr w:type="spellEnd"/>
      <w:r w:rsidR="00642D5A">
        <w:rPr>
          <w:rFonts w:ascii="Arial" w:hAnsi="Arial" w:cs="Arial"/>
          <w:sz w:val="22"/>
          <w:szCs w:val="22"/>
        </w:rPr>
        <w:t>) te mobilnim aplikacijama. Pod korištenjem Kotlina u razvoju mobilnih aplikacija podrazumijeva se razvoj za operativni sustav Android. Prema</w:t>
      </w:r>
      <w:r w:rsidR="005B2D73">
        <w:rPr>
          <w:rFonts w:ascii="Arial" w:hAnsi="Arial" w:cs="Arial"/>
          <w:sz w:val="22"/>
          <w:szCs w:val="22"/>
        </w:rPr>
        <w:t xml:space="preserve"> smjernicama od strane</w:t>
      </w:r>
      <w:r w:rsidR="00642D5A">
        <w:rPr>
          <w:rFonts w:ascii="Arial" w:hAnsi="Arial" w:cs="Arial"/>
          <w:sz w:val="22"/>
          <w:szCs w:val="22"/>
        </w:rPr>
        <w:t xml:space="preserve"> </w:t>
      </w:r>
      <w:r w:rsidR="00642D5A">
        <w:rPr>
          <w:rFonts w:ascii="Arial" w:hAnsi="Arial" w:cs="Arial"/>
          <w:sz w:val="22"/>
          <w:szCs w:val="22"/>
        </w:rPr>
        <w:fldChar w:fldCharType="begin" w:fldLock="1"/>
      </w:r>
      <w:r w:rsidR="00BE7677">
        <w:rPr>
          <w:rFonts w:ascii="Arial" w:hAnsi="Arial" w:cs="Arial"/>
          <w:sz w:val="22"/>
          <w:szCs w:val="22"/>
        </w:rPr>
        <w:instrText>ADDIN CSL_CITATION {"citationItems":[{"id":"ITEM-1","itemData":{"URL":"https://developer.android.com/training/basics/firstapp/creating-project","accessed":{"date-parts":[["2020","6","15"]]},"author":[{"dropping-particle":"","family":"Google","given":"","non-dropping-particle":"","parse-names":false,"suffix":""}],"id":"ITEM-1","issued":{"date-parts":[["2020"]]},"title":"Kreireanje android projekta","type":"webpage"},"uris":["http://www.mendeley.com/documents/?uuid=8dee29e6-aaba-4dbd-81ff-10059d03418c"]}],"mendeley":{"formattedCitation":"(Google, 2020)","plainTextFormattedCitation":"(Google, 2020)","previouslyFormattedCitation":"(Google, 2020)"},"properties":{"noteIndex":0},"schema":"https://github.com/citation-style-language/schema/raw/master/csl-citation.json"}</w:instrText>
      </w:r>
      <w:r w:rsidR="00642D5A">
        <w:rPr>
          <w:rFonts w:ascii="Arial" w:hAnsi="Arial" w:cs="Arial"/>
          <w:sz w:val="22"/>
          <w:szCs w:val="22"/>
        </w:rPr>
        <w:fldChar w:fldCharType="separate"/>
      </w:r>
      <w:r w:rsidR="00642D5A" w:rsidRPr="00642D5A">
        <w:rPr>
          <w:rFonts w:ascii="Arial" w:hAnsi="Arial" w:cs="Arial"/>
          <w:noProof/>
          <w:sz w:val="22"/>
          <w:szCs w:val="22"/>
        </w:rPr>
        <w:t>(Google, 2020)</w:t>
      </w:r>
      <w:r w:rsidR="00642D5A">
        <w:rPr>
          <w:rFonts w:ascii="Arial" w:hAnsi="Arial" w:cs="Arial"/>
          <w:sz w:val="22"/>
          <w:szCs w:val="22"/>
        </w:rPr>
        <w:fldChar w:fldCharType="end"/>
      </w:r>
      <w:r w:rsidR="005B2D73">
        <w:rPr>
          <w:rFonts w:ascii="Arial" w:hAnsi="Arial" w:cs="Arial"/>
          <w:sz w:val="22"/>
          <w:szCs w:val="22"/>
        </w:rPr>
        <w:t xml:space="preserve">, za razvoj </w:t>
      </w:r>
      <w:proofErr w:type="spellStart"/>
      <w:r w:rsidR="005B2D73">
        <w:rPr>
          <w:rFonts w:ascii="Arial" w:hAnsi="Arial" w:cs="Arial"/>
          <w:sz w:val="22"/>
          <w:szCs w:val="22"/>
        </w:rPr>
        <w:t>Andorid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 aplikacija preporuč</w:t>
      </w:r>
      <w:r w:rsidR="00B674E5">
        <w:rPr>
          <w:rFonts w:ascii="Arial" w:hAnsi="Arial" w:cs="Arial"/>
          <w:sz w:val="22"/>
          <w:szCs w:val="22"/>
        </w:rPr>
        <w:t>u</w:t>
      </w:r>
      <w:r w:rsidR="005B2D73">
        <w:rPr>
          <w:rFonts w:ascii="Arial" w:hAnsi="Arial" w:cs="Arial"/>
          <w:sz w:val="22"/>
          <w:szCs w:val="22"/>
        </w:rPr>
        <w:t xml:space="preserve">ju se Java ili </w:t>
      </w:r>
      <w:proofErr w:type="spellStart"/>
      <w:r w:rsidR="005B2D73">
        <w:rPr>
          <w:rFonts w:ascii="Arial" w:hAnsi="Arial" w:cs="Arial"/>
          <w:sz w:val="22"/>
          <w:szCs w:val="22"/>
        </w:rPr>
        <w:t>Kotlin</w:t>
      </w:r>
      <w:proofErr w:type="spellEnd"/>
      <w:r w:rsidR="005B2D73">
        <w:rPr>
          <w:rFonts w:ascii="Arial" w:hAnsi="Arial" w:cs="Arial"/>
          <w:sz w:val="22"/>
          <w:szCs w:val="22"/>
        </w:rPr>
        <w:t>. To se može vidjeti u njihovim uputama za kreiranje novog projekta za razvoj Android aplikacije gdje su predložili da se za korišteni programski jezik koris</w:t>
      </w:r>
      <w:r w:rsidR="00B674E5">
        <w:rPr>
          <w:rFonts w:ascii="Arial" w:hAnsi="Arial" w:cs="Arial"/>
          <w:sz w:val="22"/>
          <w:szCs w:val="22"/>
        </w:rPr>
        <w:t>t</w:t>
      </w:r>
      <w:r w:rsidR="005B2D73">
        <w:rPr>
          <w:rFonts w:ascii="Arial" w:hAnsi="Arial" w:cs="Arial"/>
          <w:sz w:val="22"/>
          <w:szCs w:val="22"/>
        </w:rPr>
        <w:t xml:space="preserve">i ili Java ili </w:t>
      </w:r>
      <w:proofErr w:type="spellStart"/>
      <w:r w:rsidR="005B2D73">
        <w:rPr>
          <w:rFonts w:ascii="Arial" w:hAnsi="Arial" w:cs="Arial"/>
          <w:sz w:val="22"/>
          <w:szCs w:val="22"/>
        </w:rPr>
        <w:t>Kotlin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. Na temelju vlastitog iskustva mogu reći da primjećujem sve veću potražnju za Android </w:t>
      </w:r>
      <w:proofErr w:type="spellStart"/>
      <w:r w:rsidR="005B2D73">
        <w:rPr>
          <w:rFonts w:ascii="Arial" w:hAnsi="Arial" w:cs="Arial"/>
          <w:sz w:val="22"/>
          <w:szCs w:val="22"/>
        </w:rPr>
        <w:t>developerima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 koji znaju </w:t>
      </w:r>
      <w:proofErr w:type="spellStart"/>
      <w:r w:rsidR="005B2D73">
        <w:rPr>
          <w:rFonts w:ascii="Arial" w:hAnsi="Arial" w:cs="Arial"/>
          <w:sz w:val="22"/>
          <w:szCs w:val="22"/>
        </w:rPr>
        <w:t>Kotlin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 pa dolazim do zaključka kako su tvrtke počele shvaćati koliko je </w:t>
      </w:r>
      <w:proofErr w:type="spellStart"/>
      <w:r w:rsidR="005B2D73">
        <w:rPr>
          <w:rFonts w:ascii="Arial" w:hAnsi="Arial" w:cs="Arial"/>
          <w:sz w:val="22"/>
          <w:szCs w:val="22"/>
        </w:rPr>
        <w:t>Kotlin</w:t>
      </w:r>
      <w:proofErr w:type="spellEnd"/>
      <w:r w:rsidR="005B2D73">
        <w:rPr>
          <w:rFonts w:ascii="Arial" w:hAnsi="Arial" w:cs="Arial"/>
          <w:sz w:val="22"/>
          <w:szCs w:val="22"/>
        </w:rPr>
        <w:t xml:space="preserve"> dobar programski jezik.</w:t>
      </w:r>
    </w:p>
    <w:p w14:paraId="7ED56332" w14:textId="7D8B5EE3" w:rsidR="003D7440" w:rsidRDefault="005B2D73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Sve navedeno daje naslutiti kako su i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, tj.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</w:t>
      </w:r>
      <w:proofErr w:type="spellEnd"/>
      <w:r>
        <w:rPr>
          <w:rFonts w:ascii="Arial" w:hAnsi="Arial" w:cs="Arial"/>
          <w:sz w:val="22"/>
          <w:szCs w:val="22"/>
        </w:rPr>
        <w:t xml:space="preserve"> i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vrlo atraktivna rješenj</w:t>
      </w:r>
      <w:r w:rsidR="00B674E5">
        <w:rPr>
          <w:rFonts w:ascii="Arial" w:hAnsi="Arial" w:cs="Arial"/>
          <w:sz w:val="22"/>
          <w:szCs w:val="22"/>
        </w:rPr>
        <w:t>a</w:t>
      </w:r>
      <w:r>
        <w:rPr>
          <w:rFonts w:ascii="Arial" w:hAnsi="Arial" w:cs="Arial"/>
          <w:sz w:val="22"/>
          <w:szCs w:val="22"/>
        </w:rPr>
        <w:t xml:space="preserve"> koj</w:t>
      </w:r>
      <w:r w:rsidR="00B674E5">
        <w:rPr>
          <w:rFonts w:ascii="Arial" w:hAnsi="Arial" w:cs="Arial"/>
          <w:sz w:val="22"/>
          <w:szCs w:val="22"/>
        </w:rPr>
        <w:t>a</w:t>
      </w:r>
      <w:r>
        <w:rPr>
          <w:rFonts w:ascii="Arial" w:hAnsi="Arial" w:cs="Arial"/>
          <w:sz w:val="22"/>
          <w:szCs w:val="22"/>
        </w:rPr>
        <w:t xml:space="preserve"> su i te kako aktualna u današnjoj IT industriji. U ovom radu pokušat ću dati odgovore na pitanje: „Zašto su upravo te dvije tehnologije trenutno </w:t>
      </w:r>
      <w:r w:rsidR="00BE7677">
        <w:rPr>
          <w:rFonts w:ascii="Arial" w:hAnsi="Arial" w:cs="Arial"/>
          <w:sz w:val="22"/>
          <w:szCs w:val="22"/>
        </w:rPr>
        <w:t>među popularnijima</w:t>
      </w:r>
      <w:r>
        <w:rPr>
          <w:rFonts w:ascii="Arial" w:hAnsi="Arial" w:cs="Arial"/>
          <w:sz w:val="22"/>
          <w:szCs w:val="22"/>
        </w:rPr>
        <w:t>?“.</w:t>
      </w:r>
    </w:p>
    <w:p w14:paraId="04AB0CCA" w14:textId="311656F5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4112C9F9" w14:textId="08DB2E8D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5B958993" w14:textId="12CBA8A4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2A11660F" w14:textId="7885160D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24ABF14D" w14:textId="7354E51F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1AE6C169" w14:textId="2196A965" w:rsidR="003D7440" w:rsidRDefault="003D7440" w:rsidP="003D7440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232BEBC7" w14:textId="0F50E7D1" w:rsidR="00647AC9" w:rsidRDefault="00BE7677" w:rsidP="00F50825">
      <w:pPr>
        <w:pStyle w:val="FOINaslov1"/>
      </w:pPr>
      <w:bookmarkStart w:id="4" w:name="_Toc46602447"/>
      <w:proofErr w:type="spellStart"/>
      <w:r>
        <w:lastRenderedPageBreak/>
        <w:t>Spring</w:t>
      </w:r>
      <w:bookmarkEnd w:id="4"/>
      <w:proofErr w:type="spellEnd"/>
    </w:p>
    <w:p w14:paraId="7B70DEB5" w14:textId="027A1865" w:rsidR="00647AC9" w:rsidRDefault="00647AC9" w:rsidP="006219E9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647AC9">
        <w:rPr>
          <w:rFonts w:ascii="Arial" w:hAnsi="Arial" w:cs="Arial"/>
          <w:sz w:val="22"/>
          <w:szCs w:val="22"/>
        </w:rPr>
        <w:t>Pr</w:t>
      </w:r>
      <w:r>
        <w:rPr>
          <w:rFonts w:ascii="Arial" w:hAnsi="Arial" w:cs="Arial"/>
          <w:sz w:val="22"/>
          <w:szCs w:val="22"/>
        </w:rPr>
        <w:t xml:space="preserve">ema službenoj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dokumentaciji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AC0D01">
        <w:rPr>
          <w:rFonts w:ascii="Arial" w:hAnsi="Arial" w:cs="Arial"/>
          <w:sz w:val="22"/>
          <w:szCs w:val="22"/>
        </w:rPr>
        <w:instrText>ADDIN CSL_CITATION {"citationItems":[{"id":"ITEM-1","itemData":{"URL":"https://docs.spring.io/spring/docs/current/spring-framework-reference/overview.html#overview","accessed":{"date-parts":[["2020","7","22"]]},"author":[{"dropping-particle":"","family":"Pivotal","given":"Inc.","non-dropping-particle":"","parse-names":false,"suffix":""}],"id":"ITEM-1","issued":{"date-parts":[["2020"]]},"title":"Spring web dokumentacija","type":"webpage"},"uris":["http://www.mendeley.com/documents/?uuid=19d7a072-faa0-4cd1-81a0-8e501cacc747"]}],"mendeley":{"formattedCitation":"(Pivotal, 2020b)","plainTextFormattedCitation":"(Pivotal, 2020b)","previouslyFormattedCitation":"(Pivotal, 2020b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6B2DCD" w:rsidRPr="006B2DCD">
        <w:rPr>
          <w:rFonts w:ascii="Arial" w:hAnsi="Arial" w:cs="Arial"/>
          <w:noProof/>
          <w:sz w:val="22"/>
          <w:szCs w:val="22"/>
        </w:rPr>
        <w:t>(Pivotal, 2020b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navodi se kako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olakšava razvoj poslovnih aplikacija. Jezici koj</w:t>
      </w:r>
      <w:r w:rsidR="00B42549">
        <w:rPr>
          <w:rFonts w:ascii="Arial" w:hAnsi="Arial" w:cs="Arial"/>
          <w:sz w:val="22"/>
          <w:szCs w:val="22"/>
        </w:rPr>
        <w:t>e</w:t>
      </w:r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podržava su: Java,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te </w:t>
      </w:r>
      <w:proofErr w:type="spellStart"/>
      <w:r>
        <w:rPr>
          <w:rFonts w:ascii="Arial" w:hAnsi="Arial" w:cs="Arial"/>
          <w:sz w:val="22"/>
          <w:szCs w:val="22"/>
        </w:rPr>
        <w:t>Groovy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r w:rsidR="000E696C">
        <w:rPr>
          <w:rFonts w:ascii="Arial" w:hAnsi="Arial" w:cs="Arial"/>
          <w:sz w:val="22"/>
          <w:szCs w:val="22"/>
        </w:rPr>
        <w:t xml:space="preserve">Java je primarni izbor a </w:t>
      </w:r>
      <w:proofErr w:type="spellStart"/>
      <w:r w:rsidR="000E696C">
        <w:rPr>
          <w:rFonts w:ascii="Arial" w:hAnsi="Arial" w:cs="Arial"/>
          <w:sz w:val="22"/>
          <w:szCs w:val="22"/>
        </w:rPr>
        <w:t>Kotlin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i </w:t>
      </w:r>
      <w:proofErr w:type="spellStart"/>
      <w:r w:rsidR="000E696C">
        <w:rPr>
          <w:rFonts w:ascii="Arial" w:hAnsi="Arial" w:cs="Arial"/>
          <w:sz w:val="22"/>
          <w:szCs w:val="22"/>
        </w:rPr>
        <w:t>Groovy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služe kao alternative. U ovom radu pozabaviti ćemo se upravo navedenom alternativom, Kotlinom. Često sam</w:t>
      </w:r>
      <w:r w:rsidR="00AB32D4">
        <w:rPr>
          <w:rFonts w:ascii="Arial" w:hAnsi="Arial" w:cs="Arial"/>
          <w:sz w:val="22"/>
          <w:szCs w:val="22"/>
        </w:rPr>
        <w:t xml:space="preserve"> se</w:t>
      </w:r>
      <w:r w:rsidR="000E696C">
        <w:rPr>
          <w:rFonts w:ascii="Arial" w:hAnsi="Arial" w:cs="Arial"/>
          <w:sz w:val="22"/>
          <w:szCs w:val="22"/>
        </w:rPr>
        <w:t xml:space="preserve"> susretao sa krivom percepcijom koja vlada među ljudima da je </w:t>
      </w:r>
      <w:proofErr w:type="spellStart"/>
      <w:r w:rsidR="0024012B">
        <w:rPr>
          <w:rFonts w:ascii="Arial" w:hAnsi="Arial" w:cs="Arial"/>
          <w:sz w:val="22"/>
          <w:szCs w:val="22"/>
        </w:rPr>
        <w:t>Spring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samo jedan u nizu od </w:t>
      </w:r>
      <w:r w:rsidR="0024012B">
        <w:rPr>
          <w:rFonts w:ascii="Arial" w:hAnsi="Arial" w:cs="Arial"/>
          <w:sz w:val="22"/>
          <w:szCs w:val="22"/>
        </w:rPr>
        <w:t>tehnologija</w:t>
      </w:r>
      <w:r w:rsidR="000E696C">
        <w:rPr>
          <w:rFonts w:ascii="Arial" w:hAnsi="Arial" w:cs="Arial"/>
          <w:sz w:val="22"/>
          <w:szCs w:val="22"/>
        </w:rPr>
        <w:t xml:space="preserve"> koji olakšavaju razvoj web aplikacija. Ta tvrdnja je</w:t>
      </w:r>
      <w:r w:rsidR="00E96F88">
        <w:rPr>
          <w:rFonts w:ascii="Arial" w:hAnsi="Arial" w:cs="Arial"/>
          <w:sz w:val="22"/>
          <w:szCs w:val="22"/>
        </w:rPr>
        <w:t xml:space="preserve"> samo</w:t>
      </w:r>
      <w:r w:rsidR="000E696C">
        <w:rPr>
          <w:rFonts w:ascii="Arial" w:hAnsi="Arial" w:cs="Arial"/>
          <w:sz w:val="22"/>
          <w:szCs w:val="22"/>
        </w:rPr>
        <w:t xml:space="preserve"> djelomično točna. Naime, </w:t>
      </w:r>
      <w:proofErr w:type="spellStart"/>
      <w:r w:rsidR="000E696C">
        <w:rPr>
          <w:rFonts w:ascii="Arial" w:hAnsi="Arial" w:cs="Arial"/>
          <w:sz w:val="22"/>
          <w:szCs w:val="22"/>
        </w:rPr>
        <w:t>Spring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</w:t>
      </w:r>
      <w:r w:rsidR="00054F3A">
        <w:rPr>
          <w:rFonts w:ascii="Arial" w:hAnsi="Arial" w:cs="Arial"/>
          <w:sz w:val="22"/>
          <w:szCs w:val="22"/>
        </w:rPr>
        <w:t xml:space="preserve">se </w:t>
      </w:r>
      <w:r w:rsidR="000E696C">
        <w:rPr>
          <w:rFonts w:ascii="Arial" w:hAnsi="Arial" w:cs="Arial"/>
          <w:sz w:val="22"/>
          <w:szCs w:val="22"/>
        </w:rPr>
        <w:t xml:space="preserve">može koristiti za </w:t>
      </w:r>
      <w:proofErr w:type="spellStart"/>
      <w:r w:rsidR="000E696C">
        <w:rPr>
          <w:rFonts w:ascii="Arial" w:hAnsi="Arial" w:cs="Arial"/>
          <w:sz w:val="22"/>
          <w:szCs w:val="22"/>
        </w:rPr>
        <w:t>ravoj</w:t>
      </w:r>
      <w:proofErr w:type="spellEnd"/>
      <w:r w:rsidR="000E696C">
        <w:rPr>
          <w:rFonts w:ascii="Arial" w:hAnsi="Arial" w:cs="Arial"/>
          <w:sz w:val="22"/>
          <w:szCs w:val="22"/>
        </w:rPr>
        <w:t xml:space="preserve"> bilo kakve vrste aplikacije koja se može pokrenuti na JVM</w:t>
      </w:r>
      <w:r w:rsidR="00E96F88">
        <w:rPr>
          <w:rFonts w:ascii="Arial" w:hAnsi="Arial" w:cs="Arial"/>
          <w:sz w:val="22"/>
          <w:szCs w:val="22"/>
        </w:rPr>
        <w:t xml:space="preserve"> to znači od stolnih (</w:t>
      </w:r>
      <w:proofErr w:type="spellStart"/>
      <w:r w:rsidR="00E96F88">
        <w:rPr>
          <w:rFonts w:ascii="Arial" w:hAnsi="Arial" w:cs="Arial"/>
          <w:sz w:val="22"/>
          <w:szCs w:val="22"/>
        </w:rPr>
        <w:t>eng</w:t>
      </w:r>
      <w:proofErr w:type="spellEnd"/>
      <w:r w:rsidR="00E96F88">
        <w:rPr>
          <w:rFonts w:ascii="Arial" w:hAnsi="Arial" w:cs="Arial"/>
          <w:sz w:val="22"/>
          <w:szCs w:val="22"/>
        </w:rPr>
        <w:t xml:space="preserve">. </w:t>
      </w:r>
      <w:r w:rsidR="00E96F88">
        <w:rPr>
          <w:rFonts w:ascii="Arial" w:hAnsi="Arial" w:cs="Arial"/>
          <w:i/>
          <w:iCs/>
          <w:sz w:val="22"/>
          <w:szCs w:val="22"/>
        </w:rPr>
        <w:t>desktop)</w:t>
      </w:r>
      <w:r w:rsidR="00E96F88">
        <w:rPr>
          <w:rFonts w:ascii="Arial" w:hAnsi="Arial" w:cs="Arial"/>
          <w:sz w:val="22"/>
          <w:szCs w:val="22"/>
        </w:rPr>
        <w:t xml:space="preserve"> pa sve do web aplikacija. </w:t>
      </w:r>
      <w:r w:rsidR="0024012B">
        <w:rPr>
          <w:rFonts w:ascii="Arial" w:hAnsi="Arial" w:cs="Arial"/>
          <w:sz w:val="22"/>
          <w:szCs w:val="22"/>
        </w:rPr>
        <w:t xml:space="preserve">Dakle ruši se kriva pretpostavka kako </w:t>
      </w:r>
      <w:proofErr w:type="spellStart"/>
      <w:r w:rsidR="0024012B">
        <w:rPr>
          <w:rFonts w:ascii="Arial" w:hAnsi="Arial" w:cs="Arial"/>
          <w:sz w:val="22"/>
          <w:szCs w:val="22"/>
        </w:rPr>
        <w:t>Spring</w:t>
      </w:r>
      <w:proofErr w:type="spellEnd"/>
      <w:r w:rsidR="0024012B">
        <w:rPr>
          <w:rFonts w:ascii="Arial" w:hAnsi="Arial" w:cs="Arial"/>
          <w:sz w:val="22"/>
          <w:szCs w:val="22"/>
        </w:rPr>
        <w:t xml:space="preserve"> služi samo za razvoj web aplikacija. </w:t>
      </w:r>
    </w:p>
    <w:p w14:paraId="4040ACB8" w14:textId="212A4F95" w:rsidR="00AB32D4" w:rsidRDefault="006219E9" w:rsidP="00EC675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Prema</w:t>
      </w:r>
      <w:r w:rsidR="00B42549">
        <w:rPr>
          <w:rFonts w:ascii="Arial" w:hAnsi="Arial" w:cs="Arial"/>
          <w:sz w:val="22"/>
          <w:szCs w:val="22"/>
        </w:rPr>
        <w:t xml:space="preserve"> </w:t>
      </w:r>
      <w:r w:rsidR="0024012B">
        <w:rPr>
          <w:rFonts w:ascii="Arial" w:hAnsi="Arial" w:cs="Arial"/>
          <w:sz w:val="22"/>
          <w:szCs w:val="22"/>
        </w:rPr>
        <w:t xml:space="preserve">službenoj </w:t>
      </w:r>
      <w:proofErr w:type="spellStart"/>
      <w:r w:rsidR="0024012B">
        <w:rPr>
          <w:rFonts w:ascii="Arial" w:hAnsi="Arial" w:cs="Arial"/>
          <w:sz w:val="22"/>
          <w:szCs w:val="22"/>
        </w:rPr>
        <w:t>Spring</w:t>
      </w:r>
      <w:proofErr w:type="spellEnd"/>
      <w:r w:rsidR="0024012B">
        <w:rPr>
          <w:rFonts w:ascii="Arial" w:hAnsi="Arial" w:cs="Arial"/>
          <w:sz w:val="22"/>
          <w:szCs w:val="22"/>
        </w:rPr>
        <w:t xml:space="preserve"> dokumentaciji </w:t>
      </w:r>
      <w:r w:rsidR="00B42549">
        <w:rPr>
          <w:rFonts w:ascii="Arial" w:hAnsi="Arial" w:cs="Arial"/>
          <w:sz w:val="22"/>
          <w:szCs w:val="22"/>
        </w:rPr>
        <w:fldChar w:fldCharType="begin" w:fldLock="1"/>
      </w:r>
      <w:r w:rsidR="00AC0D01">
        <w:rPr>
          <w:rFonts w:ascii="Arial" w:hAnsi="Arial" w:cs="Arial"/>
          <w:sz w:val="22"/>
          <w:szCs w:val="22"/>
        </w:rPr>
        <w:instrText>ADDIN CSL_CITATION {"citationItems":[{"id":"ITEM-1","itemData":{"URL":"https://docs.spring.io/spring/docs/current/spring-framework-reference/overview.html#overview","accessed":{"date-parts":[["2020","7","22"]]},"author":[{"dropping-particle":"","family":"Pivotal","given":"Inc.","non-dropping-particle":"","parse-names":false,"suffix":""}],"id":"ITEM-1","issued":{"date-parts":[["2020"]]},"title":"Spring web dokumentacija","type":"webpage"},"uris":["http://www.mendeley.com/documents/?uuid=19d7a072-faa0-4cd1-81a0-8e501cacc747"]}],"mendeley":{"formattedCitation":"(Pivotal, 2020b)","plainTextFormattedCitation":"(Pivotal, 2020b)","previouslyFormattedCitation":"(Pivotal, 2020b)"},"properties":{"noteIndex":0},"schema":"https://github.com/citation-style-language/schema/raw/master/csl-citation.json"}</w:instrText>
      </w:r>
      <w:r w:rsidR="00B42549">
        <w:rPr>
          <w:rFonts w:ascii="Arial" w:hAnsi="Arial" w:cs="Arial"/>
          <w:sz w:val="22"/>
          <w:szCs w:val="22"/>
        </w:rPr>
        <w:fldChar w:fldCharType="separate"/>
      </w:r>
      <w:r w:rsidR="006B2DCD" w:rsidRPr="006B2DCD">
        <w:rPr>
          <w:rFonts w:ascii="Arial" w:hAnsi="Arial" w:cs="Arial"/>
          <w:noProof/>
          <w:sz w:val="22"/>
          <w:szCs w:val="22"/>
        </w:rPr>
        <w:t>(Pivotal, 2020b)</w:t>
      </w:r>
      <w:r w:rsidR="00B42549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</w:t>
      </w:r>
      <w:r w:rsidR="00B42549">
        <w:rPr>
          <w:rFonts w:ascii="Arial" w:hAnsi="Arial" w:cs="Arial"/>
          <w:sz w:val="22"/>
          <w:szCs w:val="22"/>
        </w:rPr>
        <w:t>navodi</w:t>
      </w:r>
      <w:r>
        <w:rPr>
          <w:rFonts w:ascii="Arial" w:hAnsi="Arial" w:cs="Arial"/>
          <w:sz w:val="22"/>
          <w:szCs w:val="22"/>
        </w:rPr>
        <w:t xml:space="preserve"> se</w:t>
      </w:r>
      <w:r w:rsidR="00B42549">
        <w:rPr>
          <w:rFonts w:ascii="Arial" w:hAnsi="Arial" w:cs="Arial"/>
          <w:sz w:val="22"/>
          <w:szCs w:val="22"/>
        </w:rPr>
        <w:t xml:space="preserve"> da je pod pojmom </w:t>
      </w:r>
      <w:proofErr w:type="spellStart"/>
      <w:r w:rsidR="00B42549">
        <w:rPr>
          <w:rFonts w:ascii="Arial" w:hAnsi="Arial" w:cs="Arial"/>
          <w:sz w:val="22"/>
          <w:szCs w:val="22"/>
        </w:rPr>
        <w:t>Spring</w:t>
      </w:r>
      <w:proofErr w:type="spellEnd"/>
      <w:r w:rsidR="00B42549">
        <w:rPr>
          <w:rFonts w:ascii="Arial" w:hAnsi="Arial" w:cs="Arial"/>
          <w:sz w:val="22"/>
          <w:szCs w:val="22"/>
        </w:rPr>
        <w:t xml:space="preserve">, ovisno o kontekstu, moguće pomisliti na dva različita pojma, </w:t>
      </w:r>
      <w:r w:rsidR="005362B2">
        <w:rPr>
          <w:rFonts w:ascii="Arial" w:hAnsi="Arial" w:cs="Arial"/>
          <w:sz w:val="22"/>
          <w:szCs w:val="22"/>
        </w:rPr>
        <w:t xml:space="preserve">na sami </w:t>
      </w:r>
      <w:r w:rsidR="00B42549">
        <w:rPr>
          <w:rFonts w:ascii="Arial" w:hAnsi="Arial" w:cs="Arial"/>
          <w:sz w:val="22"/>
          <w:szCs w:val="22"/>
        </w:rPr>
        <w:t xml:space="preserve">programski okvir </w:t>
      </w:r>
      <w:proofErr w:type="spellStart"/>
      <w:r w:rsidR="00B42549">
        <w:rPr>
          <w:rFonts w:ascii="Arial" w:hAnsi="Arial" w:cs="Arial"/>
          <w:sz w:val="22"/>
          <w:szCs w:val="22"/>
        </w:rPr>
        <w:t>Spring</w:t>
      </w:r>
      <w:proofErr w:type="spellEnd"/>
      <w:r w:rsidR="00054F3A">
        <w:rPr>
          <w:rFonts w:ascii="Arial" w:hAnsi="Arial" w:cs="Arial"/>
          <w:sz w:val="22"/>
          <w:szCs w:val="22"/>
        </w:rPr>
        <w:t xml:space="preserve"> (</w:t>
      </w:r>
      <w:proofErr w:type="spellStart"/>
      <w:r w:rsidR="00054F3A">
        <w:rPr>
          <w:rFonts w:ascii="Arial" w:hAnsi="Arial" w:cs="Arial"/>
          <w:sz w:val="22"/>
          <w:szCs w:val="22"/>
        </w:rPr>
        <w:t>eng</w:t>
      </w:r>
      <w:proofErr w:type="spellEnd"/>
      <w:r w:rsidR="00054F3A">
        <w:rPr>
          <w:rFonts w:ascii="Arial" w:hAnsi="Arial" w:cs="Arial"/>
          <w:sz w:val="22"/>
          <w:szCs w:val="22"/>
        </w:rPr>
        <w:t xml:space="preserve">. </w:t>
      </w:r>
      <w:proofErr w:type="spellStart"/>
      <w:r w:rsidR="00054F3A">
        <w:rPr>
          <w:rFonts w:ascii="Arial" w:hAnsi="Arial" w:cs="Arial"/>
          <w:i/>
          <w:iCs/>
          <w:sz w:val="22"/>
          <w:szCs w:val="22"/>
        </w:rPr>
        <w:t>Spring</w:t>
      </w:r>
      <w:proofErr w:type="spellEnd"/>
      <w:r w:rsidR="00054F3A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054F3A">
        <w:rPr>
          <w:rFonts w:ascii="Arial" w:hAnsi="Arial" w:cs="Arial"/>
          <w:i/>
          <w:iCs/>
          <w:sz w:val="22"/>
          <w:szCs w:val="22"/>
        </w:rPr>
        <w:t>framework</w:t>
      </w:r>
      <w:proofErr w:type="spellEnd"/>
      <w:r w:rsidR="00054F3A">
        <w:rPr>
          <w:rFonts w:ascii="Arial" w:hAnsi="Arial" w:cs="Arial"/>
          <w:i/>
          <w:iCs/>
          <w:sz w:val="22"/>
          <w:szCs w:val="22"/>
        </w:rPr>
        <w:t>)</w:t>
      </w:r>
      <w:r w:rsidR="00B42549">
        <w:rPr>
          <w:rFonts w:ascii="Arial" w:hAnsi="Arial" w:cs="Arial"/>
          <w:sz w:val="22"/>
          <w:szCs w:val="22"/>
        </w:rPr>
        <w:t xml:space="preserve"> te na </w:t>
      </w:r>
      <w:r w:rsidR="00B42549" w:rsidRPr="00054F3A">
        <w:rPr>
          <w:rFonts w:ascii="Arial" w:hAnsi="Arial" w:cs="Arial"/>
          <w:sz w:val="22"/>
          <w:szCs w:val="22"/>
        </w:rPr>
        <w:t>obitelj</w:t>
      </w:r>
      <w:r w:rsidR="00B42549">
        <w:rPr>
          <w:rFonts w:ascii="Arial" w:hAnsi="Arial" w:cs="Arial"/>
          <w:sz w:val="22"/>
          <w:szCs w:val="22"/>
        </w:rPr>
        <w:t xml:space="preserve"> projekata nastali</w:t>
      </w:r>
      <w:r w:rsidR="007349DE">
        <w:rPr>
          <w:rFonts w:ascii="Arial" w:hAnsi="Arial" w:cs="Arial"/>
          <w:sz w:val="22"/>
          <w:szCs w:val="22"/>
        </w:rPr>
        <w:t>h</w:t>
      </w:r>
      <w:r w:rsidR="00B42549">
        <w:rPr>
          <w:rFonts w:ascii="Arial" w:hAnsi="Arial" w:cs="Arial"/>
          <w:sz w:val="22"/>
          <w:szCs w:val="22"/>
        </w:rPr>
        <w:t xml:space="preserve"> na temelju programskog okvira </w:t>
      </w:r>
      <w:proofErr w:type="spellStart"/>
      <w:r w:rsidR="00B42549">
        <w:rPr>
          <w:rFonts w:ascii="Arial" w:hAnsi="Arial" w:cs="Arial"/>
          <w:sz w:val="22"/>
          <w:szCs w:val="22"/>
        </w:rPr>
        <w:t>Spring</w:t>
      </w:r>
      <w:proofErr w:type="spellEnd"/>
      <w:r w:rsidR="00B42549">
        <w:rPr>
          <w:rFonts w:ascii="Arial" w:hAnsi="Arial" w:cs="Arial"/>
          <w:sz w:val="22"/>
          <w:szCs w:val="22"/>
        </w:rPr>
        <w:t xml:space="preserve">. Kada ljudi govore o </w:t>
      </w:r>
      <w:proofErr w:type="spellStart"/>
      <w:r w:rsidR="00B42549">
        <w:rPr>
          <w:rFonts w:ascii="Arial" w:hAnsi="Arial" w:cs="Arial"/>
          <w:sz w:val="22"/>
          <w:szCs w:val="22"/>
        </w:rPr>
        <w:t>Springu</w:t>
      </w:r>
      <w:proofErr w:type="spellEnd"/>
      <w:r w:rsidR="00B42549">
        <w:rPr>
          <w:rFonts w:ascii="Arial" w:hAnsi="Arial" w:cs="Arial"/>
          <w:sz w:val="22"/>
          <w:szCs w:val="22"/>
        </w:rPr>
        <w:t xml:space="preserve">, najčešće pomisle </w:t>
      </w:r>
      <w:r w:rsidR="007349DE">
        <w:rPr>
          <w:rFonts w:ascii="Arial" w:hAnsi="Arial" w:cs="Arial"/>
          <w:sz w:val="22"/>
          <w:szCs w:val="22"/>
        </w:rPr>
        <w:t xml:space="preserve">upravo </w:t>
      </w:r>
      <w:r w:rsidR="00B42549">
        <w:rPr>
          <w:rFonts w:ascii="Arial" w:hAnsi="Arial" w:cs="Arial"/>
          <w:sz w:val="22"/>
          <w:szCs w:val="22"/>
        </w:rPr>
        <w:t xml:space="preserve">na obitelj projekata nastalih na temelju programskog okvira </w:t>
      </w:r>
      <w:proofErr w:type="spellStart"/>
      <w:r w:rsidR="00B42549">
        <w:rPr>
          <w:rFonts w:ascii="Arial" w:hAnsi="Arial" w:cs="Arial"/>
          <w:sz w:val="22"/>
          <w:szCs w:val="22"/>
        </w:rPr>
        <w:t>Spring</w:t>
      </w:r>
      <w:proofErr w:type="spellEnd"/>
      <w:r w:rsidR="00B42549">
        <w:rPr>
          <w:rFonts w:ascii="Arial" w:hAnsi="Arial" w:cs="Arial"/>
          <w:sz w:val="22"/>
          <w:szCs w:val="22"/>
        </w:rPr>
        <w:t xml:space="preserve">. </w:t>
      </w:r>
      <w:r w:rsidR="00563413">
        <w:rPr>
          <w:rFonts w:ascii="Arial" w:hAnsi="Arial" w:cs="Arial"/>
          <w:sz w:val="22"/>
          <w:szCs w:val="22"/>
        </w:rPr>
        <w:t xml:space="preserve">Pošto će u ovom radu najviše biti riječ o </w:t>
      </w:r>
      <w:proofErr w:type="spellStart"/>
      <w:r w:rsidR="00563413">
        <w:rPr>
          <w:rFonts w:ascii="Arial" w:hAnsi="Arial" w:cs="Arial"/>
          <w:sz w:val="22"/>
          <w:szCs w:val="22"/>
        </w:rPr>
        <w:t>Spring</w:t>
      </w:r>
      <w:proofErr w:type="spellEnd"/>
      <w:r w:rsidR="00563413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563413">
        <w:rPr>
          <w:rFonts w:ascii="Arial" w:hAnsi="Arial" w:cs="Arial"/>
          <w:sz w:val="22"/>
          <w:szCs w:val="22"/>
        </w:rPr>
        <w:t>Bootu</w:t>
      </w:r>
      <w:proofErr w:type="spellEnd"/>
      <w:r w:rsidR="00563413">
        <w:rPr>
          <w:rFonts w:ascii="Arial" w:hAnsi="Arial" w:cs="Arial"/>
          <w:sz w:val="22"/>
          <w:szCs w:val="22"/>
        </w:rPr>
        <w:t>, ostale projekte iz obitelji ću samo nabrojati</w:t>
      </w:r>
      <w:r w:rsidR="009520A1">
        <w:rPr>
          <w:rFonts w:ascii="Arial" w:hAnsi="Arial" w:cs="Arial"/>
          <w:sz w:val="22"/>
          <w:szCs w:val="22"/>
        </w:rPr>
        <w:t xml:space="preserve"> </w:t>
      </w:r>
      <w:r w:rsidR="009520A1">
        <w:rPr>
          <w:rFonts w:ascii="Arial" w:hAnsi="Arial" w:cs="Arial"/>
          <w:sz w:val="22"/>
          <w:szCs w:val="22"/>
        </w:rPr>
        <w:fldChar w:fldCharType="begin" w:fldLock="1"/>
      </w:r>
      <w:r w:rsidR="00F6539F">
        <w:rPr>
          <w:rFonts w:ascii="Arial" w:hAnsi="Arial" w:cs="Arial"/>
          <w:sz w:val="22"/>
          <w:szCs w:val="22"/>
        </w:rPr>
        <w:instrText>ADDIN CSL_CITATION {"citationItems":[{"id":"ITEM-1","itemData":{"URL":"https://spring.io/projects","accessed":{"date-parts":[["2020","7","22"]]},"author":[{"dropping-particle":"","family":"VMware","given":"Inc.","non-dropping-particle":"","parse-names":false,"suffix":""}],"id":"ITEM-1","issued":{"date-parts":[["2020"]]},"title":"Spring IO projekti","type":"webpage"},"uris":["http://www.mendeley.com/documents/?uuid=5425d49b-a951-4a7e-bbe0-c7ec70f526e3"]}],"mendeley":{"formattedCitation":"(VMware, 2020a)","plainTextFormattedCitation":"(VMware, 2020a)","previouslyFormattedCitation":"(VMware, 2020a)"},"properties":{"noteIndex":0},"schema":"https://github.com/citation-style-language/schema/raw/master/csl-citation.json"}</w:instrText>
      </w:r>
      <w:r w:rsidR="009520A1">
        <w:rPr>
          <w:rFonts w:ascii="Arial" w:hAnsi="Arial" w:cs="Arial"/>
          <w:sz w:val="22"/>
          <w:szCs w:val="22"/>
        </w:rPr>
        <w:fldChar w:fldCharType="separate"/>
      </w:r>
      <w:r w:rsidR="009520A1" w:rsidRPr="009520A1">
        <w:rPr>
          <w:rFonts w:ascii="Arial" w:hAnsi="Arial" w:cs="Arial"/>
          <w:noProof/>
          <w:sz w:val="22"/>
          <w:szCs w:val="22"/>
        </w:rPr>
        <w:t>(VMware, 2020a)</w:t>
      </w:r>
      <w:r w:rsidR="009520A1">
        <w:rPr>
          <w:rFonts w:ascii="Arial" w:hAnsi="Arial" w:cs="Arial"/>
          <w:sz w:val="22"/>
          <w:szCs w:val="22"/>
        </w:rPr>
        <w:fldChar w:fldCharType="end"/>
      </w:r>
      <w:r w:rsidR="00563413">
        <w:rPr>
          <w:rFonts w:ascii="Arial" w:hAnsi="Arial" w:cs="Arial"/>
          <w:sz w:val="22"/>
          <w:szCs w:val="22"/>
        </w:rPr>
        <w:t>:</w:t>
      </w:r>
    </w:p>
    <w:p w14:paraId="240F4037" w14:textId="781F44A2" w:rsidR="00563413" w:rsidRDefault="00563413" w:rsidP="00EC675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tbl>
      <w:tblPr>
        <w:tblStyle w:val="TableGrid"/>
        <w:tblW w:w="9062" w:type="dxa"/>
        <w:tblInd w:w="43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531"/>
        <w:gridCol w:w="4531"/>
      </w:tblGrid>
      <w:tr w:rsidR="00C70BD0" w14:paraId="6E2A25DF" w14:textId="77777777" w:rsidTr="00945E92">
        <w:trPr>
          <w:trHeight w:val="5225"/>
        </w:trPr>
        <w:tc>
          <w:tcPr>
            <w:tcW w:w="4531" w:type="dxa"/>
          </w:tcPr>
          <w:p w14:paraId="1A593EFD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Framework</w:t>
            </w:r>
          </w:p>
          <w:p w14:paraId="6CD22BED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Boot</w:t>
            </w:r>
            <w:proofErr w:type="spellEnd"/>
          </w:p>
          <w:p w14:paraId="55EC0FE4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Data</w:t>
            </w:r>
          </w:p>
          <w:p w14:paraId="5C2A9423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Cloud</w:t>
            </w:r>
            <w:proofErr w:type="spellEnd"/>
          </w:p>
          <w:p w14:paraId="6881FBA6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Cloud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Data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Flow</w:t>
            </w:r>
            <w:proofErr w:type="spellEnd"/>
          </w:p>
          <w:p w14:paraId="5D9FEF96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Security</w:t>
            </w:r>
            <w:proofErr w:type="spellEnd"/>
          </w:p>
          <w:p w14:paraId="5BB736FD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Session</w:t>
            </w:r>
            <w:proofErr w:type="spellEnd"/>
          </w:p>
          <w:p w14:paraId="1EC57E86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Integration</w:t>
            </w:r>
            <w:proofErr w:type="spellEnd"/>
          </w:p>
          <w:p w14:paraId="1993A2C3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HATEOS</w:t>
            </w:r>
          </w:p>
          <w:p w14:paraId="4FD7E2A3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REST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Docs</w:t>
            </w:r>
            <w:proofErr w:type="spellEnd"/>
          </w:p>
          <w:p w14:paraId="281E7237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Batch</w:t>
            </w:r>
            <w:proofErr w:type="spellEnd"/>
          </w:p>
          <w:p w14:paraId="6C48D96A" w14:textId="33106A25" w:rsidR="00C70BD0" w:rsidRP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AMQP</w:t>
            </w:r>
          </w:p>
        </w:tc>
        <w:tc>
          <w:tcPr>
            <w:tcW w:w="4531" w:type="dxa"/>
          </w:tcPr>
          <w:p w14:paraId="61029716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za Android</w:t>
            </w:r>
          </w:p>
          <w:p w14:paraId="3B6B1DFB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CredHub</w:t>
            </w:r>
            <w:proofErr w:type="spellEnd"/>
          </w:p>
          <w:p w14:paraId="1769EABF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Flo</w:t>
            </w:r>
            <w:proofErr w:type="spellEnd"/>
          </w:p>
          <w:p w14:paraId="555F5C94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za Apache Kafku</w:t>
            </w:r>
          </w:p>
          <w:p w14:paraId="466F86A3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LDAP</w:t>
            </w:r>
          </w:p>
          <w:p w14:paraId="3F8CF222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Mobile</w:t>
            </w:r>
          </w:p>
          <w:p w14:paraId="1D31D0CE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Roo</w:t>
            </w:r>
            <w:proofErr w:type="spellEnd"/>
          </w:p>
          <w:p w14:paraId="1B242922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Shell</w:t>
            </w:r>
            <w:proofErr w:type="spellEnd"/>
          </w:p>
          <w:p w14:paraId="554ABCF7" w14:textId="7AA152B0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 w:rsidR="00955298">
              <w:rPr>
                <w:rFonts w:ascii="Arial" w:hAnsi="Arial" w:cs="Arial"/>
                <w:sz w:val="22"/>
                <w:szCs w:val="22"/>
              </w:rPr>
              <w:t>Statemachine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</w:p>
          <w:p w14:paraId="2F4031BD" w14:textId="77777777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Vault</w:t>
            </w:r>
            <w:proofErr w:type="spellEnd"/>
          </w:p>
          <w:p w14:paraId="4CC0E99D" w14:textId="15F116A8" w:rsidR="00C70BD0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Web </w:t>
            </w:r>
            <w:proofErr w:type="spellStart"/>
            <w:r w:rsidR="00955298">
              <w:rPr>
                <w:rFonts w:ascii="Arial" w:hAnsi="Arial" w:cs="Arial"/>
                <w:sz w:val="22"/>
                <w:szCs w:val="22"/>
              </w:rPr>
              <w:t>Flow</w:t>
            </w:r>
            <w:proofErr w:type="spellEnd"/>
          </w:p>
          <w:p w14:paraId="1FCF1097" w14:textId="66A149EE" w:rsidR="00C70BD0" w:rsidRPr="00563413" w:rsidRDefault="00C70BD0" w:rsidP="00C70BD0">
            <w:pPr>
              <w:pStyle w:val="ListParagraph"/>
              <w:numPr>
                <w:ilvl w:val="0"/>
                <w:numId w:val="45"/>
              </w:numPr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  <w:proofErr w:type="spellStart"/>
            <w:r>
              <w:rPr>
                <w:rFonts w:ascii="Arial" w:hAnsi="Arial" w:cs="Arial"/>
                <w:sz w:val="22"/>
                <w:szCs w:val="22"/>
              </w:rPr>
              <w:t>Spring</w:t>
            </w:r>
            <w:proofErr w:type="spellEnd"/>
            <w:r>
              <w:rPr>
                <w:rFonts w:ascii="Arial" w:hAnsi="Arial" w:cs="Arial"/>
                <w:sz w:val="22"/>
                <w:szCs w:val="22"/>
              </w:rPr>
              <w:t xml:space="preserve"> Web </w:t>
            </w:r>
            <w:proofErr w:type="spellStart"/>
            <w:r>
              <w:rPr>
                <w:rFonts w:ascii="Arial" w:hAnsi="Arial" w:cs="Arial"/>
                <w:sz w:val="22"/>
                <w:szCs w:val="22"/>
              </w:rPr>
              <w:t>Servi</w:t>
            </w:r>
            <w:r w:rsidR="00955298">
              <w:rPr>
                <w:rFonts w:ascii="Arial" w:hAnsi="Arial" w:cs="Arial"/>
                <w:sz w:val="22"/>
                <w:szCs w:val="22"/>
              </w:rPr>
              <w:t>ces</w:t>
            </w:r>
            <w:proofErr w:type="spellEnd"/>
          </w:p>
          <w:p w14:paraId="41C99A1D" w14:textId="77777777" w:rsidR="00C70BD0" w:rsidRPr="00C70BD0" w:rsidRDefault="00C70BD0" w:rsidP="00C70BD0">
            <w:pPr>
              <w:pStyle w:val="ListParagraph"/>
              <w:spacing w:after="120" w:line="360" w:lineRule="auto"/>
              <w:jc w:val="both"/>
              <w:rPr>
                <w:rFonts w:ascii="Arial" w:hAnsi="Arial" w:cs="Arial"/>
                <w:sz w:val="22"/>
                <w:szCs w:val="22"/>
              </w:rPr>
            </w:pPr>
          </w:p>
        </w:tc>
      </w:tr>
    </w:tbl>
    <w:p w14:paraId="7750D826" w14:textId="77777777" w:rsidR="00945E92" w:rsidRDefault="00945E92" w:rsidP="00EC675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0E9C23CD" w14:textId="62FA660A" w:rsidR="00E064CC" w:rsidRPr="00945E92" w:rsidRDefault="00945E92" w:rsidP="00945E92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Kao što </w:t>
      </w:r>
      <w:r w:rsidR="00711A0A">
        <w:rPr>
          <w:rFonts w:ascii="Arial" w:hAnsi="Arial" w:cs="Arial"/>
          <w:sz w:val="22"/>
          <w:szCs w:val="22"/>
        </w:rPr>
        <w:t xml:space="preserve">se može vidjeti, </w:t>
      </w:r>
      <w:r>
        <w:rPr>
          <w:rFonts w:ascii="Arial" w:hAnsi="Arial" w:cs="Arial"/>
          <w:sz w:val="22"/>
          <w:szCs w:val="22"/>
        </w:rPr>
        <w:t xml:space="preserve">projekata je </w:t>
      </w:r>
      <w:r w:rsidR="00711A0A">
        <w:rPr>
          <w:rFonts w:ascii="Arial" w:hAnsi="Arial" w:cs="Arial"/>
          <w:sz w:val="22"/>
          <w:szCs w:val="22"/>
        </w:rPr>
        <w:t>zaista</w:t>
      </w:r>
      <w:r>
        <w:rPr>
          <w:rFonts w:ascii="Arial" w:hAnsi="Arial" w:cs="Arial"/>
          <w:sz w:val="22"/>
          <w:szCs w:val="22"/>
        </w:rPr>
        <w:t xml:space="preserve"> mnogo</w:t>
      </w:r>
      <w:r w:rsidR="00711A0A">
        <w:rPr>
          <w:rFonts w:ascii="Arial" w:hAnsi="Arial" w:cs="Arial"/>
          <w:sz w:val="22"/>
          <w:szCs w:val="22"/>
        </w:rPr>
        <w:t xml:space="preserve"> te je pokriveno veliko područje potreba odnosno zahtjeva s istima.</w:t>
      </w:r>
    </w:p>
    <w:p w14:paraId="432FA572" w14:textId="43733C83" w:rsidR="00E8420A" w:rsidRDefault="00E8420A" w:rsidP="00E8420A">
      <w:pPr>
        <w:pStyle w:val="FOINaslov2"/>
        <w:outlineLvl w:val="1"/>
      </w:pPr>
      <w:bookmarkStart w:id="5" w:name="_Toc46602448"/>
      <w:r>
        <w:lastRenderedPageBreak/>
        <w:t>Povijest</w:t>
      </w:r>
      <w:bookmarkEnd w:id="5"/>
    </w:p>
    <w:p w14:paraId="3070913C" w14:textId="3076A2FA" w:rsidR="00802897" w:rsidRDefault="00EC6BB3" w:rsidP="00802897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rema službenoj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dokumentaciji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AC0D01">
        <w:rPr>
          <w:rFonts w:ascii="Arial" w:hAnsi="Arial" w:cs="Arial"/>
          <w:sz w:val="22"/>
          <w:szCs w:val="22"/>
        </w:rPr>
        <w:instrText>ADDIN CSL_CITATION {"citationItems":[{"id":"ITEM-1","itemData":{"URL":"https://docs.spring.io/spring/docs/current/spring-framework-reference/overview.html#overview","accessed":{"date-parts":[["2020","7","22"]]},"author":[{"dropping-particle":"","family":"Pivotal","given":"Inc.","non-dropping-particle":"","parse-names":false,"suffix":""}],"id":"ITEM-1","issued":{"date-parts":[["2020"]]},"title":"Spring web dokumentacija","type":"webpage"},"uris":["http://www.mendeley.com/documents/?uuid=19d7a072-faa0-4cd1-81a0-8e501cacc747"]}],"mendeley":{"formattedCitation":"(Pivotal, 2020b)","plainTextFormattedCitation":"(Pivotal, 2020b)","previouslyFormattedCitation":"(Pivotal, 2020b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6B2DCD" w:rsidRPr="006B2DCD">
        <w:rPr>
          <w:rFonts w:ascii="Arial" w:hAnsi="Arial" w:cs="Arial"/>
          <w:noProof/>
          <w:sz w:val="22"/>
          <w:szCs w:val="22"/>
        </w:rPr>
        <w:t>(Pivotal, 2020b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spominje se d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prvi puta nastupa na tržište 2003. godine. Iako mnogi smatraju kako je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nastao kao konkurent J</w:t>
      </w:r>
      <w:r w:rsidR="000D57AC">
        <w:rPr>
          <w:rFonts w:ascii="Arial" w:hAnsi="Arial" w:cs="Arial"/>
          <w:sz w:val="22"/>
          <w:szCs w:val="22"/>
        </w:rPr>
        <w:t>avi izdanju za poduzeća</w:t>
      </w:r>
      <w:r>
        <w:rPr>
          <w:rFonts w:ascii="Arial" w:hAnsi="Arial" w:cs="Arial"/>
          <w:sz w:val="22"/>
          <w:szCs w:val="22"/>
        </w:rPr>
        <w:t xml:space="preserve"> (eng. </w:t>
      </w:r>
      <w:r>
        <w:rPr>
          <w:rFonts w:ascii="Arial" w:hAnsi="Arial" w:cs="Arial"/>
          <w:i/>
          <w:iCs/>
          <w:sz w:val="22"/>
          <w:szCs w:val="22"/>
        </w:rPr>
        <w:t xml:space="preserve">Java Enterprise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Edition</w:t>
      </w:r>
      <w:proofErr w:type="spellEnd"/>
      <w:r w:rsidR="000D57AC">
        <w:rPr>
          <w:rFonts w:ascii="Arial" w:hAnsi="Arial" w:cs="Arial"/>
          <w:i/>
          <w:iCs/>
          <w:sz w:val="22"/>
          <w:szCs w:val="22"/>
        </w:rPr>
        <w:t xml:space="preserve"> – JAVA EE</w:t>
      </w:r>
      <w:r>
        <w:rPr>
          <w:rFonts w:ascii="Arial" w:hAnsi="Arial" w:cs="Arial"/>
          <w:i/>
          <w:iCs/>
          <w:sz w:val="22"/>
          <w:szCs w:val="22"/>
        </w:rPr>
        <w:t>)</w:t>
      </w:r>
      <w:r>
        <w:rPr>
          <w:rFonts w:ascii="Arial" w:hAnsi="Arial" w:cs="Arial"/>
          <w:sz w:val="22"/>
          <w:szCs w:val="22"/>
        </w:rPr>
        <w:t xml:space="preserve">, stvarnost je zapravo takva d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nadopunjuje JAVA EE.</w:t>
      </w:r>
      <w:r w:rsidR="00802897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802897">
        <w:rPr>
          <w:rFonts w:ascii="Arial" w:hAnsi="Arial" w:cs="Arial"/>
          <w:sz w:val="22"/>
          <w:szCs w:val="22"/>
        </w:rPr>
        <w:t>Spring</w:t>
      </w:r>
      <w:proofErr w:type="spellEnd"/>
      <w:r w:rsidR="00802897">
        <w:rPr>
          <w:rFonts w:ascii="Arial" w:hAnsi="Arial" w:cs="Arial"/>
          <w:sz w:val="22"/>
          <w:szCs w:val="22"/>
        </w:rPr>
        <w:t xml:space="preserve"> </w:t>
      </w:r>
      <w:r w:rsidR="00A643E3">
        <w:rPr>
          <w:rFonts w:ascii="Arial" w:hAnsi="Arial" w:cs="Arial"/>
          <w:sz w:val="22"/>
          <w:szCs w:val="22"/>
        </w:rPr>
        <w:t>integrira</w:t>
      </w:r>
      <w:r w:rsidR="00802897">
        <w:rPr>
          <w:rFonts w:ascii="Arial" w:hAnsi="Arial" w:cs="Arial"/>
          <w:sz w:val="22"/>
          <w:szCs w:val="22"/>
        </w:rPr>
        <w:t xml:space="preserve"> neke od JAVA EE specifikacija na svoj jedinstven način, te specifikacije su sljedeće:</w:t>
      </w:r>
    </w:p>
    <w:p w14:paraId="35432A45" w14:textId="2298BF03" w:rsidR="00802897" w:rsidRDefault="000D57AC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Aplikacijsko programsko sučelje za </w:t>
      </w:r>
      <w:proofErr w:type="spellStart"/>
      <w:r>
        <w:rPr>
          <w:rFonts w:ascii="Arial" w:hAnsi="Arial" w:cs="Arial"/>
          <w:sz w:val="22"/>
          <w:szCs w:val="22"/>
        </w:rPr>
        <w:t>Servlet</w:t>
      </w:r>
      <w:proofErr w:type="spellEnd"/>
      <w:r>
        <w:rPr>
          <w:rFonts w:ascii="Arial" w:hAnsi="Arial" w:cs="Arial"/>
          <w:sz w:val="22"/>
          <w:szCs w:val="22"/>
        </w:rPr>
        <w:t xml:space="preserve">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0D57AC">
        <w:rPr>
          <w:rFonts w:ascii="Arial" w:hAnsi="Arial" w:cs="Arial"/>
          <w:i/>
          <w:iCs/>
          <w:sz w:val="22"/>
          <w:szCs w:val="22"/>
        </w:rPr>
        <w:t>Servlet</w:t>
      </w:r>
      <w:proofErr w:type="spellEnd"/>
      <w:r w:rsidRPr="000D57AC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Pr="000D57AC">
        <w:rPr>
          <w:rFonts w:ascii="Arial" w:hAnsi="Arial" w:cs="Arial"/>
          <w:i/>
          <w:iCs/>
          <w:sz w:val="22"/>
          <w:szCs w:val="22"/>
        </w:rPr>
        <w:t>Application</w:t>
      </w:r>
      <w:proofErr w:type="spellEnd"/>
      <w:r w:rsidRPr="000D57AC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Pr="000D57AC">
        <w:rPr>
          <w:rFonts w:ascii="Arial" w:hAnsi="Arial" w:cs="Arial"/>
          <w:i/>
          <w:iCs/>
          <w:sz w:val="22"/>
          <w:szCs w:val="22"/>
        </w:rPr>
        <w:t>Programming</w:t>
      </w:r>
      <w:proofErr w:type="spellEnd"/>
      <w:r w:rsidRPr="000D57AC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Pr="000D57AC">
        <w:rPr>
          <w:rFonts w:ascii="Arial" w:hAnsi="Arial" w:cs="Arial"/>
          <w:i/>
          <w:iCs/>
          <w:sz w:val="22"/>
          <w:szCs w:val="22"/>
        </w:rPr>
        <w:t>Interface</w:t>
      </w:r>
      <w:proofErr w:type="spellEnd"/>
      <w:r w:rsidRPr="000D57AC">
        <w:rPr>
          <w:rFonts w:ascii="Arial" w:hAnsi="Arial" w:cs="Arial"/>
          <w:i/>
          <w:iCs/>
          <w:sz w:val="22"/>
          <w:szCs w:val="22"/>
        </w:rPr>
        <w:t xml:space="preserve"> – </w:t>
      </w:r>
      <w:proofErr w:type="spellStart"/>
      <w:r w:rsidRPr="000D57AC">
        <w:rPr>
          <w:rFonts w:ascii="Arial" w:hAnsi="Arial" w:cs="Arial"/>
          <w:i/>
          <w:iCs/>
          <w:sz w:val="22"/>
          <w:szCs w:val="22"/>
        </w:rPr>
        <w:t>Servlet</w:t>
      </w:r>
      <w:proofErr w:type="spellEnd"/>
      <w:r w:rsidRPr="000D57AC">
        <w:rPr>
          <w:rFonts w:ascii="Arial" w:hAnsi="Arial" w:cs="Arial"/>
          <w:i/>
          <w:iCs/>
          <w:sz w:val="22"/>
          <w:szCs w:val="22"/>
        </w:rPr>
        <w:t xml:space="preserve"> API</w:t>
      </w:r>
      <w:r>
        <w:rPr>
          <w:rFonts w:ascii="Arial" w:hAnsi="Arial" w:cs="Arial"/>
          <w:sz w:val="22"/>
          <w:szCs w:val="22"/>
        </w:rPr>
        <w:t>)</w:t>
      </w:r>
    </w:p>
    <w:p w14:paraId="4DF5F433" w14:textId="26009D70" w:rsidR="00802897" w:rsidRDefault="00802897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API Web utičnice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802897">
        <w:rPr>
          <w:rFonts w:ascii="Arial" w:hAnsi="Arial" w:cs="Arial"/>
          <w:i/>
          <w:iCs/>
          <w:sz w:val="22"/>
          <w:szCs w:val="22"/>
        </w:rPr>
        <w:t>WebSocket</w:t>
      </w:r>
      <w:proofErr w:type="spellEnd"/>
      <w:r w:rsidRPr="00802897">
        <w:rPr>
          <w:rFonts w:ascii="Arial" w:hAnsi="Arial" w:cs="Arial"/>
          <w:i/>
          <w:iCs/>
          <w:sz w:val="22"/>
          <w:szCs w:val="22"/>
        </w:rPr>
        <w:t xml:space="preserve"> API</w:t>
      </w:r>
      <w:r>
        <w:rPr>
          <w:rFonts w:ascii="Arial" w:hAnsi="Arial" w:cs="Arial"/>
          <w:sz w:val="22"/>
          <w:szCs w:val="22"/>
        </w:rPr>
        <w:t>)</w:t>
      </w:r>
    </w:p>
    <w:p w14:paraId="00A4A516" w14:textId="25E89B6E" w:rsidR="00802897" w:rsidRDefault="00802897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služni programi za istodobno izvršavanje procesa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Concurrency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Utilities</w:t>
      </w:r>
      <w:proofErr w:type="spellEnd"/>
      <w:r>
        <w:rPr>
          <w:rFonts w:ascii="Arial" w:hAnsi="Arial" w:cs="Arial"/>
          <w:sz w:val="22"/>
          <w:szCs w:val="22"/>
        </w:rPr>
        <w:t>)</w:t>
      </w:r>
    </w:p>
    <w:p w14:paraId="679F89C0" w14:textId="29EA116F" w:rsidR="00802897" w:rsidRDefault="00802897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API za </w:t>
      </w:r>
      <w:r w:rsidR="000D57AC">
        <w:rPr>
          <w:rFonts w:ascii="Arial" w:hAnsi="Arial" w:cs="Arial"/>
          <w:sz w:val="22"/>
          <w:szCs w:val="22"/>
        </w:rPr>
        <w:t xml:space="preserve">povezivanje na </w:t>
      </w:r>
      <w:proofErr w:type="spellStart"/>
      <w:r w:rsidR="000D57AC">
        <w:rPr>
          <w:rFonts w:ascii="Arial" w:hAnsi="Arial" w:cs="Arial"/>
          <w:sz w:val="22"/>
          <w:szCs w:val="22"/>
        </w:rPr>
        <w:t>JavaScript</w:t>
      </w:r>
      <w:proofErr w:type="spellEnd"/>
      <w:r w:rsidR="000D57AC">
        <w:rPr>
          <w:rFonts w:ascii="Arial" w:hAnsi="Arial" w:cs="Arial"/>
          <w:sz w:val="22"/>
          <w:szCs w:val="22"/>
        </w:rPr>
        <w:t xml:space="preserve"> objekt notaciju</w:t>
      </w:r>
      <w:r>
        <w:rPr>
          <w:rFonts w:ascii="Arial" w:hAnsi="Arial" w:cs="Arial"/>
          <w:sz w:val="22"/>
          <w:szCs w:val="22"/>
        </w:rPr>
        <w:t xml:space="preserve">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JavaScript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Object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Notation</w:t>
      </w:r>
      <w:proofErr w:type="spellEnd"/>
      <w:r w:rsidR="000D57AC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0D57AC">
        <w:rPr>
          <w:rFonts w:ascii="Arial" w:hAnsi="Arial" w:cs="Arial"/>
          <w:i/>
          <w:iCs/>
          <w:sz w:val="22"/>
          <w:szCs w:val="22"/>
        </w:rPr>
        <w:t>Binding</w:t>
      </w:r>
      <w:proofErr w:type="spellEnd"/>
      <w:r w:rsidR="000D57AC">
        <w:rPr>
          <w:rFonts w:ascii="Arial" w:hAnsi="Arial" w:cs="Arial"/>
          <w:i/>
          <w:iCs/>
          <w:sz w:val="22"/>
          <w:szCs w:val="22"/>
        </w:rPr>
        <w:t xml:space="preserve"> API – JSON </w:t>
      </w:r>
      <w:proofErr w:type="spellStart"/>
      <w:r w:rsidR="000D57AC">
        <w:rPr>
          <w:rFonts w:ascii="Arial" w:hAnsi="Arial" w:cs="Arial"/>
          <w:i/>
          <w:iCs/>
          <w:sz w:val="22"/>
          <w:szCs w:val="22"/>
        </w:rPr>
        <w:t>Binding</w:t>
      </w:r>
      <w:proofErr w:type="spellEnd"/>
      <w:r w:rsidR="000D57AC">
        <w:rPr>
          <w:rFonts w:ascii="Arial" w:hAnsi="Arial" w:cs="Arial"/>
          <w:i/>
          <w:iCs/>
          <w:sz w:val="22"/>
          <w:szCs w:val="22"/>
        </w:rPr>
        <w:t xml:space="preserve"> API</w:t>
      </w:r>
      <w:r>
        <w:rPr>
          <w:rFonts w:ascii="Arial" w:hAnsi="Arial" w:cs="Arial"/>
          <w:sz w:val="22"/>
          <w:szCs w:val="22"/>
        </w:rPr>
        <w:t>)</w:t>
      </w:r>
    </w:p>
    <w:p w14:paraId="3765A93B" w14:textId="24D2897C" w:rsidR="00802897" w:rsidRDefault="00802897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Validacija zrna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Bean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validation</w:t>
      </w:r>
      <w:proofErr w:type="spellEnd"/>
      <w:r>
        <w:rPr>
          <w:rFonts w:ascii="Arial" w:hAnsi="Arial" w:cs="Arial"/>
          <w:sz w:val="22"/>
          <w:szCs w:val="22"/>
        </w:rPr>
        <w:t>)</w:t>
      </w:r>
    </w:p>
    <w:p w14:paraId="3BF1158A" w14:textId="3B524C8F" w:rsidR="00802897" w:rsidRDefault="000D57AC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Java API za postojanost </w:t>
      </w:r>
      <w:r w:rsidR="00802897">
        <w:rPr>
          <w:rFonts w:ascii="Arial" w:hAnsi="Arial" w:cs="Arial"/>
          <w:sz w:val="22"/>
          <w:szCs w:val="22"/>
        </w:rPr>
        <w:t>(</w:t>
      </w:r>
      <w:proofErr w:type="spellStart"/>
      <w:r w:rsidR="00802897">
        <w:rPr>
          <w:rFonts w:ascii="Arial" w:hAnsi="Arial" w:cs="Arial"/>
          <w:sz w:val="22"/>
          <w:szCs w:val="22"/>
        </w:rPr>
        <w:t>eng</w:t>
      </w:r>
      <w:proofErr w:type="spellEnd"/>
      <w:r w:rsidR="00802897">
        <w:rPr>
          <w:rFonts w:ascii="Arial" w:hAnsi="Arial" w:cs="Arial"/>
          <w:sz w:val="22"/>
          <w:szCs w:val="22"/>
        </w:rPr>
        <w:t xml:space="preserve">. </w:t>
      </w:r>
      <w:r w:rsidR="00802897">
        <w:rPr>
          <w:rFonts w:ascii="Arial" w:hAnsi="Arial" w:cs="Arial"/>
          <w:i/>
          <w:iCs/>
          <w:sz w:val="22"/>
          <w:szCs w:val="22"/>
        </w:rPr>
        <w:t xml:space="preserve">Java </w:t>
      </w:r>
      <w:proofErr w:type="spellStart"/>
      <w:r w:rsidR="00802897">
        <w:rPr>
          <w:rFonts w:ascii="Arial" w:hAnsi="Arial" w:cs="Arial"/>
          <w:i/>
          <w:iCs/>
          <w:sz w:val="22"/>
          <w:szCs w:val="22"/>
        </w:rPr>
        <w:t>Persistance</w:t>
      </w:r>
      <w:proofErr w:type="spellEnd"/>
      <w:r w:rsidR="00802897">
        <w:rPr>
          <w:rFonts w:ascii="Arial" w:hAnsi="Arial" w:cs="Arial"/>
          <w:i/>
          <w:iCs/>
          <w:sz w:val="22"/>
          <w:szCs w:val="22"/>
        </w:rPr>
        <w:t xml:space="preserve"> API</w:t>
      </w:r>
      <w:r>
        <w:rPr>
          <w:rFonts w:ascii="Arial" w:hAnsi="Arial" w:cs="Arial"/>
          <w:i/>
          <w:iCs/>
          <w:sz w:val="22"/>
          <w:szCs w:val="22"/>
        </w:rPr>
        <w:t xml:space="preserve"> - JPA</w:t>
      </w:r>
      <w:r w:rsidR="00802897">
        <w:rPr>
          <w:rFonts w:ascii="Arial" w:hAnsi="Arial" w:cs="Arial"/>
          <w:sz w:val="22"/>
          <w:szCs w:val="22"/>
        </w:rPr>
        <w:t>)</w:t>
      </w:r>
    </w:p>
    <w:p w14:paraId="6A6E17D0" w14:textId="141FA4F1" w:rsidR="00802897" w:rsidRDefault="000D57AC" w:rsidP="00802897">
      <w:pPr>
        <w:pStyle w:val="ListParagraph"/>
        <w:numPr>
          <w:ilvl w:val="0"/>
          <w:numId w:val="43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Java servis za poruke </w:t>
      </w:r>
      <w:r w:rsidR="00802897">
        <w:rPr>
          <w:rFonts w:ascii="Arial" w:hAnsi="Arial" w:cs="Arial"/>
          <w:sz w:val="22"/>
          <w:szCs w:val="22"/>
        </w:rPr>
        <w:t>(</w:t>
      </w:r>
      <w:proofErr w:type="spellStart"/>
      <w:r w:rsidR="00802897">
        <w:rPr>
          <w:rFonts w:ascii="Arial" w:hAnsi="Arial" w:cs="Arial"/>
          <w:sz w:val="22"/>
          <w:szCs w:val="22"/>
        </w:rPr>
        <w:t>eng</w:t>
      </w:r>
      <w:proofErr w:type="spellEnd"/>
      <w:r w:rsidR="00802897">
        <w:rPr>
          <w:rFonts w:ascii="Arial" w:hAnsi="Arial" w:cs="Arial"/>
          <w:sz w:val="22"/>
          <w:szCs w:val="22"/>
        </w:rPr>
        <w:t xml:space="preserve">. </w:t>
      </w:r>
      <w:r w:rsidR="00802897">
        <w:rPr>
          <w:rFonts w:ascii="Arial" w:hAnsi="Arial" w:cs="Arial"/>
          <w:i/>
          <w:iCs/>
          <w:sz w:val="22"/>
          <w:szCs w:val="22"/>
        </w:rPr>
        <w:t xml:space="preserve">Java </w:t>
      </w:r>
      <w:proofErr w:type="spellStart"/>
      <w:r w:rsidR="00802897">
        <w:rPr>
          <w:rFonts w:ascii="Arial" w:hAnsi="Arial" w:cs="Arial"/>
          <w:i/>
          <w:iCs/>
          <w:sz w:val="22"/>
          <w:szCs w:val="22"/>
        </w:rPr>
        <w:t>Message</w:t>
      </w:r>
      <w:proofErr w:type="spellEnd"/>
      <w:r w:rsidR="00802897">
        <w:rPr>
          <w:rFonts w:ascii="Arial" w:hAnsi="Arial" w:cs="Arial"/>
          <w:i/>
          <w:iCs/>
          <w:sz w:val="22"/>
          <w:szCs w:val="22"/>
        </w:rPr>
        <w:t xml:space="preserve"> Service</w:t>
      </w:r>
      <w:r>
        <w:rPr>
          <w:rFonts w:ascii="Arial" w:hAnsi="Arial" w:cs="Arial"/>
          <w:i/>
          <w:iCs/>
          <w:sz w:val="22"/>
          <w:szCs w:val="22"/>
        </w:rPr>
        <w:t xml:space="preserve"> -  JMS</w:t>
      </w:r>
      <w:r w:rsidR="00802897">
        <w:rPr>
          <w:rFonts w:ascii="Arial" w:hAnsi="Arial" w:cs="Arial"/>
          <w:sz w:val="22"/>
          <w:szCs w:val="22"/>
        </w:rPr>
        <w:t>)</w:t>
      </w:r>
      <w:r w:rsidR="00A643E3">
        <w:rPr>
          <w:rFonts w:ascii="Arial" w:hAnsi="Arial" w:cs="Arial"/>
          <w:sz w:val="22"/>
          <w:szCs w:val="22"/>
        </w:rPr>
        <w:t xml:space="preserve"> </w:t>
      </w:r>
    </w:p>
    <w:p w14:paraId="6092F0EA" w14:textId="35951F4F" w:rsidR="00A643E3" w:rsidRDefault="00A643E3" w:rsidP="00425F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Također po potrebi integriraju se i </w:t>
      </w:r>
      <w:r w:rsidR="000D57AC">
        <w:rPr>
          <w:rFonts w:ascii="Arial" w:hAnsi="Arial" w:cs="Arial"/>
          <w:sz w:val="22"/>
          <w:szCs w:val="22"/>
        </w:rPr>
        <w:t xml:space="preserve">Java Arhitektura konektora </w:t>
      </w:r>
      <w:r>
        <w:rPr>
          <w:rFonts w:ascii="Arial" w:hAnsi="Arial" w:cs="Arial"/>
          <w:sz w:val="22"/>
          <w:szCs w:val="22"/>
        </w:rPr>
        <w:t>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r w:rsidRPr="00425F0A">
        <w:rPr>
          <w:rFonts w:ascii="Arial" w:hAnsi="Arial" w:cs="Arial"/>
          <w:sz w:val="22"/>
          <w:szCs w:val="22"/>
        </w:rPr>
        <w:t xml:space="preserve">Java </w:t>
      </w:r>
      <w:proofErr w:type="spellStart"/>
      <w:r w:rsidRPr="00425F0A">
        <w:rPr>
          <w:rFonts w:ascii="Arial" w:hAnsi="Arial" w:cs="Arial"/>
          <w:sz w:val="22"/>
          <w:szCs w:val="22"/>
        </w:rPr>
        <w:t>Connector</w:t>
      </w:r>
      <w:proofErr w:type="spellEnd"/>
      <w:r w:rsidRPr="00425F0A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425F0A">
        <w:rPr>
          <w:rFonts w:ascii="Arial" w:hAnsi="Arial" w:cs="Arial"/>
          <w:sz w:val="22"/>
          <w:szCs w:val="22"/>
        </w:rPr>
        <w:t>Architecture</w:t>
      </w:r>
      <w:proofErr w:type="spellEnd"/>
      <w:r w:rsidR="000D57AC">
        <w:rPr>
          <w:rFonts w:ascii="Arial" w:hAnsi="Arial" w:cs="Arial"/>
          <w:sz w:val="22"/>
          <w:szCs w:val="22"/>
        </w:rPr>
        <w:t xml:space="preserve"> </w:t>
      </w:r>
      <w:r w:rsidR="000D57AC" w:rsidRPr="00425F0A">
        <w:rPr>
          <w:rFonts w:ascii="Arial" w:hAnsi="Arial" w:cs="Arial"/>
          <w:sz w:val="22"/>
          <w:szCs w:val="22"/>
        </w:rPr>
        <w:t>-  JCA</w:t>
      </w:r>
      <w:r>
        <w:rPr>
          <w:rFonts w:ascii="Arial" w:hAnsi="Arial" w:cs="Arial"/>
          <w:sz w:val="22"/>
          <w:szCs w:val="22"/>
        </w:rPr>
        <w:t xml:space="preserve">) te </w:t>
      </w:r>
      <w:r w:rsidR="000D57AC">
        <w:rPr>
          <w:rFonts w:ascii="Arial" w:hAnsi="Arial" w:cs="Arial"/>
          <w:sz w:val="22"/>
          <w:szCs w:val="22"/>
        </w:rPr>
        <w:t>Java Transakcijski API</w:t>
      </w:r>
      <w:r>
        <w:rPr>
          <w:rFonts w:ascii="Arial" w:hAnsi="Arial" w:cs="Arial"/>
          <w:sz w:val="22"/>
          <w:szCs w:val="22"/>
        </w:rPr>
        <w:t xml:space="preserve"> (eng. </w:t>
      </w:r>
      <w:r w:rsidR="000D57AC" w:rsidRPr="00425F0A">
        <w:rPr>
          <w:rFonts w:ascii="Arial" w:hAnsi="Arial" w:cs="Arial"/>
          <w:sz w:val="22"/>
          <w:szCs w:val="22"/>
        </w:rPr>
        <w:t xml:space="preserve">Java </w:t>
      </w:r>
      <w:proofErr w:type="spellStart"/>
      <w:r w:rsidR="000D57AC" w:rsidRPr="00425F0A">
        <w:rPr>
          <w:rFonts w:ascii="Arial" w:hAnsi="Arial" w:cs="Arial"/>
          <w:sz w:val="22"/>
          <w:szCs w:val="22"/>
        </w:rPr>
        <w:t>Transaction</w:t>
      </w:r>
      <w:proofErr w:type="spellEnd"/>
      <w:r w:rsidR="000D57AC" w:rsidRPr="00425F0A">
        <w:rPr>
          <w:rFonts w:ascii="Arial" w:hAnsi="Arial" w:cs="Arial"/>
          <w:sz w:val="22"/>
          <w:szCs w:val="22"/>
        </w:rPr>
        <w:t xml:space="preserve"> API – JTA</w:t>
      </w:r>
      <w:r w:rsidR="000D57AC">
        <w:rPr>
          <w:rFonts w:ascii="Arial" w:hAnsi="Arial" w:cs="Arial"/>
          <w:sz w:val="22"/>
          <w:szCs w:val="22"/>
        </w:rPr>
        <w:t>).</w:t>
      </w:r>
      <w:r w:rsidR="00054F3A">
        <w:rPr>
          <w:rFonts w:ascii="Arial" w:hAnsi="Arial" w:cs="Arial"/>
          <w:sz w:val="22"/>
          <w:szCs w:val="22"/>
        </w:rPr>
        <w:t xml:space="preserve"> </w:t>
      </w:r>
    </w:p>
    <w:p w14:paraId="34DEEA06" w14:textId="21C0D987" w:rsidR="00054F3A" w:rsidRDefault="00054F3A" w:rsidP="00425F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Od verzije 5.0, programski okvir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zahtjeva minimalno verziju 7 JAVA EE. Prema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6B2DCD">
        <w:rPr>
          <w:rFonts w:ascii="Arial" w:hAnsi="Arial" w:cs="Arial"/>
          <w:sz w:val="22"/>
          <w:szCs w:val="22"/>
        </w:rPr>
        <w:instrText>ADDIN CSL_CITATION {"citationItems":[{"id":"ITEM-1","itemData":{"URL":"https://spring.io/projects/spring-framework","accessed":{"date-parts":[["2020","7","24"]]},"author":[{"dropping-particle":"","family":"VMware","given":"Inc.","non-dropping-particle":"","parse-names":false,"suffix":""}],"id":"ITEM-1","issued":{"date-parts":[["2020"]]},"title":"Spring IO projekti - Spring Framework","type":"webpage"},"uris":["http://www.mendeley.com/documents/?uuid=4a9c37f9-80a2-4fb9-8c79-99d55d3d0fec"]}],"mendeley":{"formattedCitation":"(VMware, 2020c)","plainTextFormattedCitation":"(VMware, 2020c)","previouslyFormattedCitation":"(VMware, 2020c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F6539F" w:rsidRPr="00F6539F">
        <w:rPr>
          <w:rFonts w:ascii="Arial" w:hAnsi="Arial" w:cs="Arial"/>
          <w:noProof/>
          <w:sz w:val="22"/>
          <w:szCs w:val="22"/>
        </w:rPr>
        <w:t>(VMware, 2020c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, trenutna verzija programskog okvir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je 5.2.8. </w:t>
      </w:r>
    </w:p>
    <w:p w14:paraId="28148E9D" w14:textId="5C6B2236" w:rsidR="009520A1" w:rsidRDefault="009520A1" w:rsidP="00425F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137E1BC4" w14:textId="19B9E436" w:rsidR="009520A1" w:rsidRDefault="009520A1" w:rsidP="009520A1">
      <w:pPr>
        <w:spacing w:after="120" w:line="360" w:lineRule="auto"/>
        <w:ind w:firstLine="709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                  </w:t>
      </w:r>
      <w:r>
        <w:rPr>
          <w:rFonts w:ascii="Arial" w:hAnsi="Arial" w:cs="Arial"/>
          <w:noProof/>
          <w:sz w:val="22"/>
          <w:szCs w:val="22"/>
        </w:rPr>
        <w:drawing>
          <wp:inline distT="0" distB="0" distL="0" distR="0" wp14:anchorId="45D6D8D4" wp14:editId="5E4928D6">
            <wp:extent cx="3722336" cy="1816100"/>
            <wp:effectExtent l="0" t="0" r="0" b="0"/>
            <wp:docPr id="1" name="Picture 1" descr="A close up of a logo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close up of a logo&#10;&#10;Description automatically generated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88810" cy="18485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FBE6EC" w14:textId="28475F1D" w:rsidR="009520A1" w:rsidRDefault="009520A1" w:rsidP="009520A1">
      <w:pPr>
        <w:pStyle w:val="Naslovslike"/>
      </w:pPr>
      <w:r>
        <w:t xml:space="preserve">      </w:t>
      </w:r>
      <w:r w:rsidR="00BF45A8">
        <w:t>Slika 1.</w:t>
      </w:r>
      <w:r>
        <w:t xml:space="preserve"> </w:t>
      </w:r>
      <w:proofErr w:type="spellStart"/>
      <w:r>
        <w:t>Spring</w:t>
      </w:r>
      <w:proofErr w:type="spellEnd"/>
      <w:r>
        <w:t xml:space="preserve"> logo</w:t>
      </w:r>
      <w:r w:rsidR="005B3978">
        <w:t xml:space="preserve"> (Izvor:</w:t>
      </w:r>
      <w:r>
        <w:t xml:space="preserve"> </w:t>
      </w:r>
      <w:r>
        <w:fldChar w:fldCharType="begin" w:fldLock="1"/>
      </w:r>
      <w:r w:rsidR="006B2DCD">
        <w:instrText>ADDIN CSL_CITATION {"citationItems":[{"id":"ITEM-1","itemData":{"URL":"https://spring.io/images/OG-Spring.png","accessed":{"date-parts":[["2020","7","24"]]},"author":[{"dropping-particle":"","family":"VMware","given":"Inc.","non-dropping-particle":"","parse-names":false,"suffix":""}],"id":"ITEM-1","issued":{"date-parts":[["2020"]]},"title":"Spring logo","type":"webpage"},"uris":["http://www.mendeley.com/documents/?uuid=238c922e-45ae-4e6b-acb5-051075f3e6d5"]}],"mendeley":{"formattedCitation":"(VMware, 2020d)","plainTextFormattedCitation":"(VMware, 2020d)","previouslyFormattedCitation":"(VMware, 2020d)"},"properties":{"noteIndex":0},"schema":"https://github.com/citation-style-language/schema/raw/master/csl-citation.json"}</w:instrText>
      </w:r>
      <w:r>
        <w:fldChar w:fldCharType="separate"/>
      </w:r>
      <w:r w:rsidR="00F6539F" w:rsidRPr="00F6539F">
        <w:rPr>
          <w:noProof/>
        </w:rPr>
        <w:t>(VMware, 2020d)</w:t>
      </w:r>
      <w:r>
        <w:fldChar w:fldCharType="end"/>
      </w:r>
      <w:r w:rsidR="005B3978">
        <w:t>)</w:t>
      </w:r>
    </w:p>
    <w:p w14:paraId="150C49F6" w14:textId="77777777" w:rsidR="009520A1" w:rsidRPr="00A643E3" w:rsidRDefault="009520A1" w:rsidP="00425F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3FD6A29E" w14:textId="70ADF496" w:rsidR="00802897" w:rsidRDefault="00802897" w:rsidP="00E842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5C8D0D62" w14:textId="77777777" w:rsidR="009520A1" w:rsidRPr="00EC6BB3" w:rsidRDefault="009520A1" w:rsidP="00E842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2B25D847" w14:textId="764E22DF" w:rsidR="00EC6751" w:rsidRDefault="00EC6751" w:rsidP="00B4314A">
      <w:pPr>
        <w:pStyle w:val="FOINaslov2"/>
        <w:outlineLvl w:val="1"/>
      </w:pPr>
      <w:bookmarkStart w:id="6" w:name="_Toc46602449"/>
      <w:proofErr w:type="spellStart"/>
      <w:r>
        <w:lastRenderedPageBreak/>
        <w:t>Spring</w:t>
      </w:r>
      <w:proofErr w:type="spellEnd"/>
      <w:r>
        <w:t xml:space="preserve"> </w:t>
      </w:r>
      <w:proofErr w:type="spellStart"/>
      <w:r w:rsidR="00425F0A">
        <w:t>B</w:t>
      </w:r>
      <w:r>
        <w:t>oot</w:t>
      </w:r>
      <w:bookmarkEnd w:id="6"/>
      <w:proofErr w:type="spellEnd"/>
    </w:p>
    <w:p w14:paraId="0559F646" w14:textId="65E3229E" w:rsidR="003D46C4" w:rsidRDefault="00425F0A" w:rsidP="00F50825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</w:t>
      </w:r>
      <w:proofErr w:type="spellEnd"/>
      <w:r>
        <w:rPr>
          <w:rFonts w:ascii="Arial" w:hAnsi="Arial" w:cs="Arial"/>
          <w:sz w:val="22"/>
          <w:szCs w:val="22"/>
        </w:rPr>
        <w:t xml:space="preserve"> predstavlja jedan od projekata iz obitelji projekata nastalih na temelju programskog okvir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>.</w:t>
      </w:r>
      <w:r w:rsidR="001F54DF">
        <w:rPr>
          <w:rFonts w:ascii="Arial" w:hAnsi="Arial" w:cs="Arial"/>
          <w:sz w:val="22"/>
          <w:szCs w:val="22"/>
        </w:rPr>
        <w:t xml:space="preserve"> U ovom radu biti će pokazano kako na temelju upravo toga projekta izgraditi jednu funkcionalnu web aplikaciju. </w:t>
      </w:r>
      <w:r w:rsidR="00F6539F">
        <w:rPr>
          <w:rFonts w:ascii="Arial" w:hAnsi="Arial" w:cs="Arial"/>
          <w:sz w:val="22"/>
          <w:szCs w:val="22"/>
        </w:rPr>
        <w:t xml:space="preserve">Na službenoj stranici </w:t>
      </w:r>
      <w:proofErr w:type="spellStart"/>
      <w:r w:rsidR="00F6539F">
        <w:rPr>
          <w:rFonts w:ascii="Arial" w:hAnsi="Arial" w:cs="Arial"/>
          <w:sz w:val="22"/>
          <w:szCs w:val="22"/>
        </w:rPr>
        <w:t>Spring</w:t>
      </w:r>
      <w:proofErr w:type="spellEnd"/>
      <w:r w:rsidR="00F6539F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F6539F">
        <w:rPr>
          <w:rFonts w:ascii="Arial" w:hAnsi="Arial" w:cs="Arial"/>
          <w:sz w:val="22"/>
          <w:szCs w:val="22"/>
        </w:rPr>
        <w:t>Boot</w:t>
      </w:r>
      <w:proofErr w:type="spellEnd"/>
      <w:r w:rsidR="00F6539F">
        <w:rPr>
          <w:rFonts w:ascii="Arial" w:hAnsi="Arial" w:cs="Arial"/>
          <w:sz w:val="22"/>
          <w:szCs w:val="22"/>
        </w:rPr>
        <w:t xml:space="preserve"> projekta </w:t>
      </w:r>
      <w:r w:rsidR="00F6539F">
        <w:rPr>
          <w:rFonts w:ascii="Arial" w:hAnsi="Arial" w:cs="Arial"/>
          <w:sz w:val="22"/>
          <w:szCs w:val="22"/>
        </w:rPr>
        <w:fldChar w:fldCharType="begin" w:fldLock="1"/>
      </w:r>
      <w:r w:rsidR="006B2DCD">
        <w:rPr>
          <w:rFonts w:ascii="Arial" w:hAnsi="Arial" w:cs="Arial"/>
          <w:sz w:val="22"/>
          <w:szCs w:val="22"/>
        </w:rPr>
        <w:instrText>ADDIN CSL_CITATION {"citationItems":[{"id":"ITEM-1","itemData":{"URL":"https://spring.io/projects/spring-boot","accessed":{"date-parts":[["2020","7","22"]]},"author":[{"dropping-particle":"","family":"VMware","given":"Inc.","non-dropping-particle":"","parse-names":false,"suffix":""}],"id":"ITEM-1","issued":{"date-parts":[["2020"]]},"title":"Spring IO projekti - Spring Boot","type":"webpage"},"uris":["http://www.mendeley.com/documents/?uuid=5bbe1536-68c2-4772-a11b-a670f33c9950"]}],"mendeley":{"formattedCitation":"(VMware, 2020b)","plainTextFormattedCitation":"(VMware, 2020b)","previouslyFormattedCitation":"(VMware, 2020b)"},"properties":{"noteIndex":0},"schema":"https://github.com/citation-style-language/schema/raw/master/csl-citation.json"}</w:instrText>
      </w:r>
      <w:r w:rsidR="00F6539F">
        <w:rPr>
          <w:rFonts w:ascii="Arial" w:hAnsi="Arial" w:cs="Arial"/>
          <w:sz w:val="22"/>
          <w:szCs w:val="22"/>
        </w:rPr>
        <w:fldChar w:fldCharType="separate"/>
      </w:r>
      <w:r w:rsidR="00F6539F" w:rsidRPr="00F6539F">
        <w:rPr>
          <w:rFonts w:ascii="Arial" w:hAnsi="Arial" w:cs="Arial"/>
          <w:noProof/>
          <w:sz w:val="22"/>
          <w:szCs w:val="22"/>
        </w:rPr>
        <w:t>(VMware, 2020b)</w:t>
      </w:r>
      <w:r w:rsidR="00F6539F">
        <w:rPr>
          <w:rFonts w:ascii="Arial" w:hAnsi="Arial" w:cs="Arial"/>
          <w:sz w:val="22"/>
          <w:szCs w:val="22"/>
        </w:rPr>
        <w:fldChar w:fldCharType="end"/>
      </w:r>
      <w:r w:rsidR="00636E6C">
        <w:rPr>
          <w:rFonts w:ascii="Arial" w:hAnsi="Arial" w:cs="Arial"/>
          <w:sz w:val="22"/>
          <w:szCs w:val="22"/>
        </w:rPr>
        <w:t xml:space="preserve"> navodi se kako </w:t>
      </w:r>
      <w:proofErr w:type="spellStart"/>
      <w:r w:rsidR="00636E6C">
        <w:rPr>
          <w:rFonts w:ascii="Arial" w:hAnsi="Arial" w:cs="Arial"/>
          <w:sz w:val="22"/>
          <w:szCs w:val="22"/>
        </w:rPr>
        <w:t>Spring</w:t>
      </w:r>
      <w:proofErr w:type="spellEnd"/>
      <w:r w:rsidR="00636E6C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636E6C">
        <w:rPr>
          <w:rFonts w:ascii="Arial" w:hAnsi="Arial" w:cs="Arial"/>
          <w:sz w:val="22"/>
          <w:szCs w:val="22"/>
        </w:rPr>
        <w:t>Boot</w:t>
      </w:r>
      <w:proofErr w:type="spellEnd"/>
      <w:r w:rsidR="00636E6C">
        <w:rPr>
          <w:rFonts w:ascii="Arial" w:hAnsi="Arial" w:cs="Arial"/>
          <w:sz w:val="22"/>
          <w:szCs w:val="22"/>
        </w:rPr>
        <w:t xml:space="preserve"> olakšava razvoj samostalnih aplikacija</w:t>
      </w:r>
      <w:r w:rsidR="003D46C4">
        <w:rPr>
          <w:rFonts w:ascii="Arial" w:hAnsi="Arial" w:cs="Arial"/>
          <w:sz w:val="22"/>
          <w:szCs w:val="22"/>
        </w:rPr>
        <w:t xml:space="preserve"> nastalih na temelju </w:t>
      </w:r>
      <w:proofErr w:type="spellStart"/>
      <w:r w:rsidR="003D46C4">
        <w:rPr>
          <w:rFonts w:ascii="Arial" w:hAnsi="Arial" w:cs="Arial"/>
          <w:sz w:val="22"/>
          <w:szCs w:val="22"/>
        </w:rPr>
        <w:t>Springa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koje su</w:t>
      </w:r>
      <w:r w:rsidR="00636E6C">
        <w:rPr>
          <w:rFonts w:ascii="Arial" w:hAnsi="Arial" w:cs="Arial"/>
          <w:sz w:val="22"/>
          <w:szCs w:val="22"/>
        </w:rPr>
        <w:t xml:space="preserve"> zrel</w:t>
      </w:r>
      <w:r w:rsidR="003D46C4">
        <w:rPr>
          <w:rFonts w:ascii="Arial" w:hAnsi="Arial" w:cs="Arial"/>
          <w:sz w:val="22"/>
          <w:szCs w:val="22"/>
        </w:rPr>
        <w:t>e</w:t>
      </w:r>
      <w:r w:rsidR="00636E6C">
        <w:rPr>
          <w:rFonts w:ascii="Arial" w:hAnsi="Arial" w:cs="Arial"/>
          <w:sz w:val="22"/>
          <w:szCs w:val="22"/>
        </w:rPr>
        <w:t xml:space="preserve"> za</w:t>
      </w:r>
      <w:r w:rsidR="003D46C4">
        <w:rPr>
          <w:rFonts w:ascii="Arial" w:hAnsi="Arial" w:cs="Arial"/>
          <w:sz w:val="22"/>
          <w:szCs w:val="22"/>
        </w:rPr>
        <w:t xml:space="preserve"> produkciju. Programer može početi razvijati prema svojim potrebama vrlo brzo. Naime, za razliku od nekih ostalih programskih okvira, </w:t>
      </w:r>
      <w:proofErr w:type="spellStart"/>
      <w:r w:rsidR="003D46C4">
        <w:rPr>
          <w:rFonts w:ascii="Arial" w:hAnsi="Arial" w:cs="Arial"/>
          <w:sz w:val="22"/>
          <w:szCs w:val="22"/>
        </w:rPr>
        <w:t>Spring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3D46C4">
        <w:rPr>
          <w:rFonts w:ascii="Arial" w:hAnsi="Arial" w:cs="Arial"/>
          <w:sz w:val="22"/>
          <w:szCs w:val="22"/>
        </w:rPr>
        <w:t>Boot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dolazi sa nekim već unaprijed učitanima konfiguracijama kako bi što više olakšali posao programeru. Također se navodi kako većinu </w:t>
      </w:r>
      <w:proofErr w:type="spellStart"/>
      <w:r w:rsidR="003D46C4">
        <w:rPr>
          <w:rFonts w:ascii="Arial" w:hAnsi="Arial" w:cs="Arial"/>
          <w:sz w:val="22"/>
          <w:szCs w:val="22"/>
        </w:rPr>
        <w:t>Spring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3D46C4">
        <w:rPr>
          <w:rFonts w:ascii="Arial" w:hAnsi="Arial" w:cs="Arial"/>
          <w:sz w:val="22"/>
          <w:szCs w:val="22"/>
        </w:rPr>
        <w:t>Boot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aplikacija treba dodati tek minimalno </w:t>
      </w:r>
      <w:proofErr w:type="spellStart"/>
      <w:r w:rsidR="003D46C4">
        <w:rPr>
          <w:rFonts w:ascii="Arial" w:hAnsi="Arial" w:cs="Arial"/>
          <w:sz w:val="22"/>
          <w:szCs w:val="22"/>
        </w:rPr>
        <w:t>konfigurarati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sa </w:t>
      </w:r>
      <w:proofErr w:type="spellStart"/>
      <w:r w:rsidR="003D46C4">
        <w:rPr>
          <w:rFonts w:ascii="Arial" w:hAnsi="Arial" w:cs="Arial"/>
          <w:sz w:val="22"/>
          <w:szCs w:val="22"/>
        </w:rPr>
        <w:t>Spring</w:t>
      </w:r>
      <w:proofErr w:type="spellEnd"/>
      <w:r w:rsidR="003D46C4">
        <w:rPr>
          <w:rFonts w:ascii="Arial" w:hAnsi="Arial" w:cs="Arial"/>
          <w:sz w:val="22"/>
          <w:szCs w:val="22"/>
        </w:rPr>
        <w:t xml:space="preserve"> opcijama.</w:t>
      </w:r>
      <w:r w:rsidR="005352A7">
        <w:rPr>
          <w:rFonts w:ascii="Arial" w:hAnsi="Arial" w:cs="Arial"/>
          <w:sz w:val="22"/>
          <w:szCs w:val="22"/>
        </w:rPr>
        <w:t xml:space="preserve"> </w:t>
      </w:r>
    </w:p>
    <w:p w14:paraId="55B3E489" w14:textId="77777777" w:rsidR="00F50825" w:rsidRDefault="00F50825" w:rsidP="00F50825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0A417FDF" w14:textId="07C8204D" w:rsidR="003D46C4" w:rsidRDefault="003D46C4" w:rsidP="00425F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Neke od funkcionalnosti koje se na službenoj stranici spominju su:</w:t>
      </w:r>
    </w:p>
    <w:p w14:paraId="756E9F6D" w14:textId="699BEBC1" w:rsidR="006F756A" w:rsidRDefault="006F756A" w:rsidP="006F756A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Kreiranje </w:t>
      </w:r>
      <w:proofErr w:type="spellStart"/>
      <w:r>
        <w:rPr>
          <w:rFonts w:ascii="Arial" w:hAnsi="Arial" w:cs="Arial"/>
          <w:sz w:val="22"/>
          <w:szCs w:val="22"/>
        </w:rPr>
        <w:t>samostalih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aplikacija</w:t>
      </w:r>
    </w:p>
    <w:p w14:paraId="0B3BF958" w14:textId="7872977F" w:rsidR="006F756A" w:rsidRDefault="006F756A" w:rsidP="006F756A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klapanje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Embed</w:t>
      </w:r>
      <w:proofErr w:type="spellEnd"/>
      <w:r>
        <w:rPr>
          <w:rFonts w:ascii="Arial" w:hAnsi="Arial" w:cs="Arial"/>
          <w:sz w:val="22"/>
          <w:szCs w:val="22"/>
        </w:rPr>
        <w:t xml:space="preserve">) servera poput: </w:t>
      </w:r>
      <w:proofErr w:type="spellStart"/>
      <w:r>
        <w:rPr>
          <w:rFonts w:ascii="Arial" w:hAnsi="Arial" w:cs="Arial"/>
          <w:sz w:val="22"/>
          <w:szCs w:val="22"/>
        </w:rPr>
        <w:t>Tomcat</w:t>
      </w:r>
      <w:proofErr w:type="spellEnd"/>
      <w:r>
        <w:rPr>
          <w:rFonts w:ascii="Arial" w:hAnsi="Arial" w:cs="Arial"/>
          <w:sz w:val="22"/>
          <w:szCs w:val="22"/>
        </w:rPr>
        <w:t xml:space="preserve">, </w:t>
      </w:r>
      <w:proofErr w:type="spellStart"/>
      <w:r>
        <w:rPr>
          <w:rFonts w:ascii="Arial" w:hAnsi="Arial" w:cs="Arial"/>
          <w:sz w:val="22"/>
          <w:szCs w:val="22"/>
        </w:rPr>
        <w:t>Jetty</w:t>
      </w:r>
      <w:proofErr w:type="spellEnd"/>
      <w:r>
        <w:rPr>
          <w:rFonts w:ascii="Arial" w:hAnsi="Arial" w:cs="Arial"/>
          <w:sz w:val="22"/>
          <w:szCs w:val="22"/>
        </w:rPr>
        <w:t xml:space="preserve"> ili </w:t>
      </w:r>
      <w:proofErr w:type="spellStart"/>
      <w:r>
        <w:rPr>
          <w:rFonts w:ascii="Arial" w:hAnsi="Arial" w:cs="Arial"/>
          <w:sz w:val="22"/>
          <w:szCs w:val="22"/>
        </w:rPr>
        <w:t>Undertow</w:t>
      </w:r>
      <w:proofErr w:type="spellEnd"/>
      <w:r>
        <w:rPr>
          <w:rFonts w:ascii="Arial" w:hAnsi="Arial" w:cs="Arial"/>
          <w:sz w:val="22"/>
          <w:szCs w:val="22"/>
        </w:rPr>
        <w:t xml:space="preserve"> kako bi se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</w:t>
      </w:r>
      <w:proofErr w:type="spellEnd"/>
      <w:r>
        <w:rPr>
          <w:rFonts w:ascii="Arial" w:hAnsi="Arial" w:cs="Arial"/>
          <w:sz w:val="22"/>
          <w:szCs w:val="22"/>
        </w:rPr>
        <w:t xml:space="preserve"> aplikacija direktno instalirala, nema potrebe za manualnom instalaciju .</w:t>
      </w:r>
      <w:proofErr w:type="spellStart"/>
      <w:r>
        <w:rPr>
          <w:rFonts w:ascii="Arial" w:hAnsi="Arial" w:cs="Arial"/>
          <w:sz w:val="22"/>
          <w:szCs w:val="22"/>
        </w:rPr>
        <w:t>war</w:t>
      </w:r>
      <w:proofErr w:type="spellEnd"/>
      <w:r>
        <w:rPr>
          <w:rFonts w:ascii="Arial" w:hAnsi="Arial" w:cs="Arial"/>
          <w:sz w:val="22"/>
          <w:szCs w:val="22"/>
        </w:rPr>
        <w:t xml:space="preserve"> datoteke nastale prilikom izgradnje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build</w:t>
      </w:r>
      <w:proofErr w:type="spellEnd"/>
      <w:r>
        <w:rPr>
          <w:rFonts w:ascii="Arial" w:hAnsi="Arial" w:cs="Arial"/>
          <w:sz w:val="22"/>
          <w:szCs w:val="22"/>
        </w:rPr>
        <w:t xml:space="preserve">)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</w:t>
      </w:r>
      <w:proofErr w:type="spellEnd"/>
      <w:r>
        <w:rPr>
          <w:rFonts w:ascii="Arial" w:hAnsi="Arial" w:cs="Arial"/>
          <w:sz w:val="22"/>
          <w:szCs w:val="22"/>
        </w:rPr>
        <w:t xml:space="preserve"> aplikacije</w:t>
      </w:r>
    </w:p>
    <w:p w14:paraId="5F2ADD45" w14:textId="78A16419" w:rsidR="006F756A" w:rsidRDefault="006F756A" w:rsidP="006F756A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Opcija za korištenjem tzv. Početnih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r>
        <w:rPr>
          <w:rFonts w:ascii="Arial" w:hAnsi="Arial" w:cs="Arial"/>
          <w:i/>
          <w:iCs/>
          <w:sz w:val="22"/>
          <w:szCs w:val="22"/>
        </w:rPr>
        <w:t>Starter</w:t>
      </w:r>
      <w:r>
        <w:rPr>
          <w:rFonts w:ascii="Arial" w:hAnsi="Arial" w:cs="Arial"/>
          <w:sz w:val="22"/>
          <w:szCs w:val="22"/>
        </w:rPr>
        <w:t>) ovisnosti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Dependency</w:t>
      </w:r>
      <w:proofErr w:type="spellEnd"/>
      <w:r>
        <w:rPr>
          <w:rFonts w:ascii="Arial" w:hAnsi="Arial" w:cs="Arial"/>
          <w:sz w:val="22"/>
          <w:szCs w:val="22"/>
        </w:rPr>
        <w:t xml:space="preserve">) </w:t>
      </w:r>
      <w:r w:rsidR="009A42AD">
        <w:rPr>
          <w:rFonts w:ascii="Arial" w:hAnsi="Arial" w:cs="Arial"/>
          <w:sz w:val="22"/>
          <w:szCs w:val="22"/>
        </w:rPr>
        <w:t xml:space="preserve">koje pružaju širok spektar </w:t>
      </w:r>
      <w:proofErr w:type="spellStart"/>
      <w:r w:rsidR="009A42AD">
        <w:rPr>
          <w:rFonts w:ascii="Arial" w:hAnsi="Arial" w:cs="Arial"/>
          <w:sz w:val="22"/>
          <w:szCs w:val="22"/>
        </w:rPr>
        <w:t>funckionalnosti</w:t>
      </w:r>
      <w:proofErr w:type="spellEnd"/>
    </w:p>
    <w:p w14:paraId="628A0F3D" w14:textId="24743B27" w:rsidR="009A42AD" w:rsidRDefault="009A42AD" w:rsidP="006F756A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Automatska konfiguracija </w:t>
      </w:r>
      <w:proofErr w:type="spellStart"/>
      <w:r>
        <w:rPr>
          <w:rFonts w:ascii="Arial" w:hAnsi="Arial" w:cs="Arial"/>
          <w:sz w:val="22"/>
          <w:szCs w:val="22"/>
        </w:rPr>
        <w:t>Springa</w:t>
      </w:r>
      <w:proofErr w:type="spellEnd"/>
      <w:r>
        <w:rPr>
          <w:rFonts w:ascii="Arial" w:hAnsi="Arial" w:cs="Arial"/>
          <w:sz w:val="22"/>
          <w:szCs w:val="22"/>
        </w:rPr>
        <w:t xml:space="preserve"> te također i nekih ostalih biblioteka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9A42AD">
        <w:rPr>
          <w:rFonts w:ascii="Arial" w:hAnsi="Arial" w:cs="Arial"/>
          <w:i/>
          <w:iCs/>
          <w:sz w:val="22"/>
          <w:szCs w:val="22"/>
        </w:rPr>
        <w:t>Library</w:t>
      </w:r>
      <w:proofErr w:type="spellEnd"/>
      <w:r>
        <w:rPr>
          <w:rFonts w:ascii="Arial" w:hAnsi="Arial" w:cs="Arial"/>
          <w:sz w:val="22"/>
          <w:szCs w:val="22"/>
        </w:rPr>
        <w:t>) stranih proizvođača kada god je to moguće</w:t>
      </w:r>
    </w:p>
    <w:p w14:paraId="1A0E0A28" w14:textId="6553D877" w:rsidR="009A42AD" w:rsidRDefault="009A42AD" w:rsidP="006F756A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ružanje produkcijskih </w:t>
      </w:r>
      <w:proofErr w:type="spellStart"/>
      <w:r>
        <w:rPr>
          <w:rFonts w:ascii="Arial" w:hAnsi="Arial" w:cs="Arial"/>
          <w:sz w:val="22"/>
          <w:szCs w:val="22"/>
        </w:rPr>
        <w:t>funckionalnosti</w:t>
      </w:r>
      <w:proofErr w:type="spellEnd"/>
      <w:r>
        <w:rPr>
          <w:rFonts w:ascii="Arial" w:hAnsi="Arial" w:cs="Arial"/>
          <w:sz w:val="22"/>
          <w:szCs w:val="22"/>
        </w:rPr>
        <w:t xml:space="preserve"> poput metrika, provjera zdravlja sustava i slično</w:t>
      </w:r>
    </w:p>
    <w:p w14:paraId="62AEB974" w14:textId="788D156D" w:rsidR="006F756A" w:rsidRDefault="009A42AD" w:rsidP="00292783">
      <w:pPr>
        <w:pStyle w:val="ListParagraph"/>
        <w:numPr>
          <w:ilvl w:val="0"/>
          <w:numId w:val="46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Za razliku od </w:t>
      </w:r>
      <w:proofErr w:type="spellStart"/>
      <w:r>
        <w:rPr>
          <w:rFonts w:ascii="Arial" w:hAnsi="Arial" w:cs="Arial"/>
          <w:sz w:val="22"/>
          <w:szCs w:val="22"/>
        </w:rPr>
        <w:t>Springa</w:t>
      </w:r>
      <w:proofErr w:type="spellEnd"/>
      <w:r>
        <w:rPr>
          <w:rFonts w:ascii="Arial" w:hAnsi="Arial" w:cs="Arial"/>
          <w:sz w:val="22"/>
          <w:szCs w:val="22"/>
        </w:rPr>
        <w:t xml:space="preserve"> gdje se konfiguracije pišu u XML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Extensible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Markup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Language</w:t>
      </w:r>
      <w:proofErr w:type="spellEnd"/>
      <w:r>
        <w:rPr>
          <w:rFonts w:ascii="Arial" w:hAnsi="Arial" w:cs="Arial"/>
          <w:sz w:val="22"/>
          <w:szCs w:val="22"/>
        </w:rPr>
        <w:t xml:space="preserve">) formatu, u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u</w:t>
      </w:r>
      <w:proofErr w:type="spellEnd"/>
      <w:r>
        <w:rPr>
          <w:rFonts w:ascii="Arial" w:hAnsi="Arial" w:cs="Arial"/>
          <w:sz w:val="22"/>
          <w:szCs w:val="22"/>
        </w:rPr>
        <w:t xml:space="preserve"> se konfiguracije pišu u programskom kodu, što je po mom mišljenju puno bolje rješenje</w:t>
      </w:r>
    </w:p>
    <w:p w14:paraId="577BF66D" w14:textId="2D5A774F" w:rsidR="00292783" w:rsidRDefault="00292783" w:rsidP="00292783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</w:p>
    <w:p w14:paraId="029FCEEB" w14:textId="6F154757" w:rsidR="00292783" w:rsidRPr="00292783" w:rsidRDefault="00292783" w:rsidP="006B2DCD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Trenutna verzij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a</w:t>
      </w:r>
      <w:proofErr w:type="spellEnd"/>
      <w:r>
        <w:rPr>
          <w:rFonts w:ascii="Arial" w:hAnsi="Arial" w:cs="Arial"/>
          <w:sz w:val="22"/>
          <w:szCs w:val="22"/>
        </w:rPr>
        <w:t xml:space="preserve"> je 2.3.1. Upravo tu verziju koristiti ću i u ovome radu</w:t>
      </w:r>
      <w:r w:rsidR="006B2DCD">
        <w:rPr>
          <w:rFonts w:ascii="Arial" w:hAnsi="Arial" w:cs="Arial"/>
          <w:sz w:val="22"/>
          <w:szCs w:val="22"/>
        </w:rPr>
        <w:t>, tj. aplikaciji</w:t>
      </w:r>
      <w:r>
        <w:rPr>
          <w:rFonts w:ascii="Arial" w:hAnsi="Arial" w:cs="Arial"/>
          <w:sz w:val="22"/>
          <w:szCs w:val="22"/>
        </w:rPr>
        <w:t xml:space="preserve">. </w:t>
      </w:r>
      <w:r w:rsidR="006B2DCD">
        <w:rPr>
          <w:rFonts w:ascii="Arial" w:hAnsi="Arial" w:cs="Arial"/>
          <w:sz w:val="22"/>
          <w:szCs w:val="22"/>
        </w:rPr>
        <w:t xml:space="preserve">Na službenoj </w:t>
      </w:r>
      <w:proofErr w:type="spellStart"/>
      <w:r w:rsidR="006B2DCD">
        <w:rPr>
          <w:rFonts w:ascii="Arial" w:hAnsi="Arial" w:cs="Arial"/>
          <w:sz w:val="22"/>
          <w:szCs w:val="22"/>
        </w:rPr>
        <w:t>Spring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6B2DCD">
        <w:rPr>
          <w:rFonts w:ascii="Arial" w:hAnsi="Arial" w:cs="Arial"/>
          <w:sz w:val="22"/>
          <w:szCs w:val="22"/>
        </w:rPr>
        <w:t>Boot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dokumentaciji </w:t>
      </w:r>
      <w:r w:rsidR="006B2DCD">
        <w:rPr>
          <w:rFonts w:ascii="Arial" w:hAnsi="Arial" w:cs="Arial"/>
          <w:sz w:val="22"/>
          <w:szCs w:val="22"/>
        </w:rPr>
        <w:fldChar w:fldCharType="begin" w:fldLock="1"/>
      </w:r>
      <w:r w:rsidR="006D3445">
        <w:rPr>
          <w:rFonts w:ascii="Arial" w:hAnsi="Arial" w:cs="Arial"/>
          <w:sz w:val="22"/>
          <w:szCs w:val="22"/>
        </w:rPr>
        <w:instrText>ADDIN CSL_CITATION {"citationItems":[{"id":"ITEM-1","itemData":{"URL":"https://docs.spring.io/spring-boot/docs/current/reference/htmlsingle/","accessed":{"date-parts":[["2020","7","24"]]},"author":[{"dropping-particle":"","family":"Pivotal","given":"Inc.","non-dropping-particle":"","parse-names":false,"suffix":""}],"id":"ITEM-1","issued":{"date-parts":[["2020"]]},"title":"Spring Boot dokumentacija","type":"webpage"},"uris":["http://www.mendeley.com/documents/?uuid=f42c6601-417a-44d6-b3d8-2c8df4544bca"]}],"mendeley":{"formattedCitation":"(Pivotal, 2020a)","plainTextFormattedCitation":"(Pivotal, 2020a)","previouslyFormattedCitation":"(Pivotal, 2020a)"},"properties":{"noteIndex":0},"schema":"https://github.com/citation-style-language/schema/raw/master/csl-citation.json"}</w:instrText>
      </w:r>
      <w:r w:rsidR="006B2DCD">
        <w:rPr>
          <w:rFonts w:ascii="Arial" w:hAnsi="Arial" w:cs="Arial"/>
          <w:sz w:val="22"/>
          <w:szCs w:val="22"/>
        </w:rPr>
        <w:fldChar w:fldCharType="separate"/>
      </w:r>
      <w:r w:rsidR="006B2DCD" w:rsidRPr="006B2DCD">
        <w:rPr>
          <w:rFonts w:ascii="Arial" w:hAnsi="Arial" w:cs="Arial"/>
          <w:noProof/>
          <w:sz w:val="22"/>
          <w:szCs w:val="22"/>
        </w:rPr>
        <w:t>(Pivotal, 2020a)</w:t>
      </w:r>
      <w:r w:rsidR="006B2DCD">
        <w:rPr>
          <w:rFonts w:ascii="Arial" w:hAnsi="Arial" w:cs="Arial"/>
          <w:sz w:val="22"/>
          <w:szCs w:val="22"/>
        </w:rPr>
        <w:fldChar w:fldCharType="end"/>
      </w:r>
      <w:r w:rsidR="006B2DCD">
        <w:rPr>
          <w:rFonts w:ascii="Arial" w:hAnsi="Arial" w:cs="Arial"/>
          <w:sz w:val="22"/>
          <w:szCs w:val="22"/>
        </w:rPr>
        <w:t xml:space="preserve"> se navodi kako </w:t>
      </w:r>
      <w:proofErr w:type="spellStart"/>
      <w:r w:rsidR="006B2DCD">
        <w:rPr>
          <w:rFonts w:ascii="Arial" w:hAnsi="Arial" w:cs="Arial"/>
          <w:sz w:val="22"/>
          <w:szCs w:val="22"/>
        </w:rPr>
        <w:t>n</w:t>
      </w:r>
      <w:r>
        <w:rPr>
          <w:rFonts w:ascii="Arial" w:hAnsi="Arial" w:cs="Arial"/>
          <w:sz w:val="22"/>
          <w:szCs w:val="22"/>
        </w:rPr>
        <w:t>avedna</w:t>
      </w:r>
      <w:proofErr w:type="spellEnd"/>
      <w:r>
        <w:rPr>
          <w:rFonts w:ascii="Arial" w:hAnsi="Arial" w:cs="Arial"/>
          <w:sz w:val="22"/>
          <w:szCs w:val="22"/>
        </w:rPr>
        <w:t xml:space="preserve"> verzija zahtjeva Java verziju 8 kao minimum te je kompatibilno i sa Javom 14</w:t>
      </w:r>
      <w:r w:rsidR="006B2DCD">
        <w:rPr>
          <w:rFonts w:ascii="Arial" w:hAnsi="Arial" w:cs="Arial"/>
          <w:sz w:val="22"/>
          <w:szCs w:val="22"/>
        </w:rPr>
        <w:t xml:space="preserve">. Također uvjet je i verzija programskog okvira </w:t>
      </w:r>
      <w:proofErr w:type="spellStart"/>
      <w:r w:rsidR="006B2DCD">
        <w:rPr>
          <w:rFonts w:ascii="Arial" w:hAnsi="Arial" w:cs="Arial"/>
          <w:sz w:val="22"/>
          <w:szCs w:val="22"/>
        </w:rPr>
        <w:t>Spring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5.2.7 ili veća. U mojoj aplikacija upravo ta verzija programskog okvira </w:t>
      </w:r>
      <w:proofErr w:type="spellStart"/>
      <w:r w:rsidR="006B2DCD">
        <w:rPr>
          <w:rFonts w:ascii="Arial" w:hAnsi="Arial" w:cs="Arial"/>
          <w:sz w:val="22"/>
          <w:szCs w:val="22"/>
        </w:rPr>
        <w:t>Spring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je korištena. Također se navodi kako se alati poput Apache </w:t>
      </w:r>
      <w:proofErr w:type="spellStart"/>
      <w:r w:rsidR="006B2DCD">
        <w:rPr>
          <w:rFonts w:ascii="Arial" w:hAnsi="Arial" w:cs="Arial"/>
          <w:sz w:val="22"/>
          <w:szCs w:val="22"/>
        </w:rPr>
        <w:t>Maven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-a (verzija minimalno 3.3) ili </w:t>
      </w:r>
      <w:proofErr w:type="spellStart"/>
      <w:r w:rsidR="006B2DCD">
        <w:rPr>
          <w:rFonts w:ascii="Arial" w:hAnsi="Arial" w:cs="Arial"/>
          <w:sz w:val="22"/>
          <w:szCs w:val="22"/>
        </w:rPr>
        <w:t>Gradle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(verzija minimalno 6.3) podržavaju izgradnju </w:t>
      </w:r>
      <w:proofErr w:type="spellStart"/>
      <w:r w:rsidR="006B2DCD">
        <w:rPr>
          <w:rFonts w:ascii="Arial" w:hAnsi="Arial" w:cs="Arial"/>
          <w:sz w:val="22"/>
          <w:szCs w:val="22"/>
        </w:rPr>
        <w:t>Spring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6B2DCD">
        <w:rPr>
          <w:rFonts w:ascii="Arial" w:hAnsi="Arial" w:cs="Arial"/>
          <w:sz w:val="22"/>
          <w:szCs w:val="22"/>
        </w:rPr>
        <w:t>Boot</w:t>
      </w:r>
      <w:proofErr w:type="spellEnd"/>
      <w:r w:rsidR="006B2DCD">
        <w:rPr>
          <w:rFonts w:ascii="Arial" w:hAnsi="Arial" w:cs="Arial"/>
          <w:sz w:val="22"/>
          <w:szCs w:val="22"/>
        </w:rPr>
        <w:t xml:space="preserve"> aplikacija. </w:t>
      </w:r>
      <w:r w:rsidR="00F50825">
        <w:rPr>
          <w:rFonts w:ascii="Arial" w:hAnsi="Arial" w:cs="Arial"/>
          <w:sz w:val="22"/>
          <w:szCs w:val="22"/>
        </w:rPr>
        <w:t xml:space="preserve">Kasnije će biti više riječ o Apache </w:t>
      </w:r>
      <w:proofErr w:type="spellStart"/>
      <w:r w:rsidR="00F50825">
        <w:rPr>
          <w:rFonts w:ascii="Arial" w:hAnsi="Arial" w:cs="Arial"/>
          <w:sz w:val="22"/>
          <w:szCs w:val="22"/>
        </w:rPr>
        <w:t>Mavenu</w:t>
      </w:r>
      <w:proofErr w:type="spellEnd"/>
      <w:r w:rsidR="006B2DCD">
        <w:rPr>
          <w:rFonts w:ascii="Arial" w:hAnsi="Arial" w:cs="Arial"/>
          <w:sz w:val="22"/>
          <w:szCs w:val="22"/>
        </w:rPr>
        <w:t>.</w:t>
      </w:r>
    </w:p>
    <w:p w14:paraId="572E1F9D" w14:textId="06CBB62B" w:rsidR="00EC6751" w:rsidRDefault="003417D5" w:rsidP="00F50825">
      <w:pPr>
        <w:pStyle w:val="FOINaslov1"/>
      </w:pPr>
      <w:bookmarkStart w:id="7" w:name="_Toc46602450"/>
      <w:proofErr w:type="spellStart"/>
      <w:r>
        <w:lastRenderedPageBreak/>
        <w:t>Kotlin</w:t>
      </w:r>
      <w:bookmarkEnd w:id="7"/>
      <w:proofErr w:type="spellEnd"/>
    </w:p>
    <w:p w14:paraId="501854A1" w14:textId="35E93573" w:rsidR="00AC0D01" w:rsidRDefault="00AC0D01" w:rsidP="00AC0D0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AC0D01">
        <w:rPr>
          <w:rFonts w:ascii="Arial" w:hAnsi="Arial" w:cs="Arial"/>
          <w:sz w:val="22"/>
          <w:szCs w:val="22"/>
        </w:rPr>
        <w:t xml:space="preserve">U uvodu sam već </w:t>
      </w:r>
      <w:proofErr w:type="spellStart"/>
      <w:r w:rsidRPr="00AC0D01">
        <w:rPr>
          <w:rFonts w:ascii="Arial" w:hAnsi="Arial" w:cs="Arial"/>
          <w:sz w:val="22"/>
          <w:szCs w:val="22"/>
        </w:rPr>
        <w:t>napomenio</w:t>
      </w:r>
      <w:proofErr w:type="spellEnd"/>
      <w:r w:rsidRPr="00AC0D01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kako je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relativno mlad programski jezik koji stječe sve veću popularnost. Na </w:t>
      </w:r>
      <w:proofErr w:type="spellStart"/>
      <w:r>
        <w:rPr>
          <w:rFonts w:ascii="Arial" w:hAnsi="Arial" w:cs="Arial"/>
          <w:sz w:val="22"/>
          <w:szCs w:val="22"/>
        </w:rPr>
        <w:t>Kotlinovoj</w:t>
      </w:r>
      <w:proofErr w:type="spellEnd"/>
      <w:r>
        <w:rPr>
          <w:rFonts w:ascii="Arial" w:hAnsi="Arial" w:cs="Arial"/>
          <w:sz w:val="22"/>
          <w:szCs w:val="22"/>
        </w:rPr>
        <w:t xml:space="preserve"> službenoj stranici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DC313F">
        <w:rPr>
          <w:rFonts w:ascii="Arial" w:hAnsi="Arial" w:cs="Arial"/>
          <w:sz w:val="22"/>
          <w:szCs w:val="22"/>
        </w:rPr>
        <w:instrText>ADDIN CSL_CITATION {"citationItems":[{"id":"ITEM-1","itemData":{"URL":"https://kotlinlang.org/","accessed":{"date-parts":[["2020","7","24"]]},"author":[{"dropping-particle":"","family":"JetBrains s.r.o.","given":"","non-dropping-particle":"","parse-names":false,"suffix":""}],"id":"ITEM-1","issued":{"date-parts":[["2020"]]},"title":"kotlinlang.org","type":"webpage"},"uris":["http://www.mendeley.com/documents/?uuid=17e8f62a-5fb9-4043-9e92-cc4db3c24f1c"]}],"mendeley":{"formattedCitation":"(JetBrains s.r.o., 2020m)","plainTextFormattedCitation":"(JetBrains s.r.o., 2020m)","previouslyFormattedCitation":"(JetBrains s.r.o., 2020l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DC313F" w:rsidRPr="00DC313F">
        <w:rPr>
          <w:rFonts w:ascii="Arial" w:hAnsi="Arial" w:cs="Arial"/>
          <w:noProof/>
          <w:sz w:val="22"/>
          <w:szCs w:val="22"/>
        </w:rPr>
        <w:t>(JetBrains s.r.o., 2020m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navodi se kako je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trenutno prikladan za sljedeće:</w:t>
      </w:r>
    </w:p>
    <w:p w14:paraId="141A7B97" w14:textId="520005AB" w:rsidR="00AC0D01" w:rsidRDefault="00AC0D01" w:rsidP="00AC0D01">
      <w:pPr>
        <w:pStyle w:val="ListParagraph"/>
        <w:numPr>
          <w:ilvl w:val="0"/>
          <w:numId w:val="4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Razvoj programskog koda koji može biti pokrenut na više mobilnih platformi, dakle </w:t>
      </w:r>
      <w:proofErr w:type="spellStart"/>
      <w:r w:rsidR="00BF45A8">
        <w:rPr>
          <w:rFonts w:ascii="Arial" w:hAnsi="Arial" w:cs="Arial"/>
          <w:sz w:val="22"/>
          <w:szCs w:val="22"/>
        </w:rPr>
        <w:t>i</w:t>
      </w:r>
      <w:r>
        <w:rPr>
          <w:rFonts w:ascii="Arial" w:hAnsi="Arial" w:cs="Arial"/>
          <w:sz w:val="22"/>
          <w:szCs w:val="22"/>
        </w:rPr>
        <w:t>OS</w:t>
      </w:r>
      <w:proofErr w:type="spellEnd"/>
      <w:r>
        <w:rPr>
          <w:rFonts w:ascii="Arial" w:hAnsi="Arial" w:cs="Arial"/>
          <w:sz w:val="22"/>
          <w:szCs w:val="22"/>
        </w:rPr>
        <w:t xml:space="preserve"> i Android</w:t>
      </w:r>
    </w:p>
    <w:p w14:paraId="19D19A6F" w14:textId="37577CA4" w:rsidR="00AC0D01" w:rsidRDefault="00BF45A8" w:rsidP="00BF45A8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                         </w:t>
      </w:r>
      <w:r>
        <w:rPr>
          <w:noProof/>
        </w:rPr>
        <w:drawing>
          <wp:inline distT="0" distB="0" distL="0" distR="0" wp14:anchorId="1E1DEDCE" wp14:editId="17DF233B">
            <wp:extent cx="4271332" cy="3689862"/>
            <wp:effectExtent l="0" t="0" r="0" b="6350"/>
            <wp:docPr id="2" name="Picture 2" descr="A close up of electronic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A close up of electronics&#10;&#10;Description automatically generated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85597" cy="37021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34C7EE" w14:textId="77777777" w:rsidR="005B3978" w:rsidRDefault="00BF45A8" w:rsidP="00BF45A8">
      <w:pPr>
        <w:pStyle w:val="Naslovslike"/>
      </w:pPr>
      <w:r>
        <w:t xml:space="preserve">Slika 2. Prikaz korištenja Kotlina više </w:t>
      </w:r>
      <w:proofErr w:type="spellStart"/>
      <w:r>
        <w:t>mobilinih</w:t>
      </w:r>
      <w:proofErr w:type="spellEnd"/>
      <w:r>
        <w:t xml:space="preserve"> platformi</w:t>
      </w:r>
      <w:r w:rsidR="005B3978">
        <w:t xml:space="preserve"> </w:t>
      </w:r>
    </w:p>
    <w:p w14:paraId="32557440" w14:textId="24AF42AF" w:rsidR="00BF45A8" w:rsidRDefault="005B3978" w:rsidP="00BF45A8">
      <w:pPr>
        <w:pStyle w:val="Naslovslike"/>
      </w:pPr>
      <w:r>
        <w:t>(izvor:</w:t>
      </w:r>
      <w:r w:rsidR="00BF45A8">
        <w:t xml:space="preserve"> </w:t>
      </w:r>
      <w:r w:rsidR="00BF45A8">
        <w:fldChar w:fldCharType="begin" w:fldLock="1"/>
      </w:r>
      <w:r w:rsidR="00DC313F">
        <w:instrText>ADDIN CSL_CITATION {"citationItems":[{"id":"ITEM-1","itemData":{"URL":"https://www.jetbrains.com/lp/mobilecrossplatform/","accessed":{"date-parts":[["2020","7","24"]]},"author":[{"dropping-particle":"","family":"JetBrains s.r.o.","given":"","non-dropping-particle":"","parse-names":false,"suffix":""}],"id":"ITEM-1","issued":{"date-parts":[["2020"]]},"title":"Slika Kotlin više mobilnih platformi","type":"webpage"},"uris":["http://www.mendeley.com/documents/?uuid=8e2b1925-9bdb-42e6-9937-0778a1f7d4b3"]}],"mendeley":{"formattedCitation":"(JetBrains s.r.o., 2020p)","plainTextFormattedCitation":"(JetBrains s.r.o., 2020p)","previouslyFormattedCitation":"(JetBrains s.r.o., 2020o)"},"properties":{"noteIndex":0},"schema":"https://github.com/citation-style-language/schema/raw/master/csl-citation.json"}</w:instrText>
      </w:r>
      <w:r w:rsidR="00BF45A8">
        <w:fldChar w:fldCharType="separate"/>
      </w:r>
      <w:r w:rsidR="00DC313F" w:rsidRPr="00DC313F">
        <w:rPr>
          <w:noProof/>
        </w:rPr>
        <w:t>(JetBrains s.r.o., 2020p)</w:t>
      </w:r>
      <w:r w:rsidR="00BF45A8">
        <w:fldChar w:fldCharType="end"/>
      </w:r>
      <w:r>
        <w:t>)</w:t>
      </w:r>
    </w:p>
    <w:p w14:paraId="63EBAE1D" w14:textId="77777777" w:rsidR="00BF45A8" w:rsidRPr="00BF45A8" w:rsidRDefault="00BF45A8" w:rsidP="00BF45A8">
      <w:pPr>
        <w:pStyle w:val="Naslovslike"/>
      </w:pPr>
    </w:p>
    <w:p w14:paraId="62B4EB2E" w14:textId="1430F1CB" w:rsidR="00AC0D01" w:rsidRDefault="00BF45A8" w:rsidP="00AC0D01">
      <w:pPr>
        <w:pStyle w:val="ListParagraph"/>
        <w:numPr>
          <w:ilvl w:val="0"/>
          <w:numId w:val="4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Razvoj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programskog koda koji se pretvara u izvorni kod u binarnom obliku kako bi se izbjegla potreba za korištenjem dodatnog okruženja. Dakle dodaje se mogućnost pokretanja koda napisanog u Kotlinu na više platformi, neke od tih platformi su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DC313F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native-overview.html","accessed":{"date-parts":[["2020","7","24"]]},"author":[{"dropping-particle":"","family":"JetBrains s.r.o.","given":"","non-dropping-particle":"","parse-names":false,"suffix":""}],"id":"ITEM-1","issued":{"date-parts":[["2020"]]},"title":"Kotlin Native","type":"webpage"},"uris":["http://www.mendeley.com/documents/?uuid=64a4071e-ca05-47bd-a027-5c343a3bec70"]}],"mendeley":{"formattedCitation":"(JetBrains s.r.o., 2020f)","plainTextFormattedCitation":"(JetBrains s.r.o., 2020f)","previouslyFormattedCitation":"(JetBrains s.r.o., 2020e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DC313F" w:rsidRPr="00DC313F">
        <w:rPr>
          <w:rFonts w:ascii="Arial" w:hAnsi="Arial" w:cs="Arial"/>
          <w:noProof/>
          <w:sz w:val="22"/>
          <w:szCs w:val="22"/>
        </w:rPr>
        <w:t>(JetBrains s.r.o., 2020f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iOS</w:t>
      </w:r>
      <w:proofErr w:type="spellEnd"/>
      <w:r>
        <w:rPr>
          <w:rFonts w:ascii="Arial" w:hAnsi="Arial" w:cs="Arial"/>
          <w:sz w:val="22"/>
          <w:szCs w:val="22"/>
        </w:rPr>
        <w:t xml:space="preserve">, </w:t>
      </w:r>
      <w:proofErr w:type="spellStart"/>
      <w:r>
        <w:rPr>
          <w:rFonts w:ascii="Arial" w:hAnsi="Arial" w:cs="Arial"/>
          <w:sz w:val="22"/>
          <w:szCs w:val="22"/>
        </w:rPr>
        <w:t>macOS</w:t>
      </w:r>
      <w:proofErr w:type="spellEnd"/>
      <w:r>
        <w:rPr>
          <w:rFonts w:ascii="Arial" w:hAnsi="Arial" w:cs="Arial"/>
          <w:sz w:val="22"/>
          <w:szCs w:val="22"/>
        </w:rPr>
        <w:t xml:space="preserve">, </w:t>
      </w:r>
      <w:proofErr w:type="spellStart"/>
      <w:r>
        <w:rPr>
          <w:rFonts w:ascii="Arial" w:hAnsi="Arial" w:cs="Arial"/>
          <w:sz w:val="22"/>
          <w:szCs w:val="22"/>
        </w:rPr>
        <w:t>watchOS</w:t>
      </w:r>
      <w:proofErr w:type="spellEnd"/>
      <w:r>
        <w:rPr>
          <w:rFonts w:ascii="Arial" w:hAnsi="Arial" w:cs="Arial"/>
          <w:sz w:val="22"/>
          <w:szCs w:val="22"/>
        </w:rPr>
        <w:t xml:space="preserve">, </w:t>
      </w:r>
      <w:proofErr w:type="spellStart"/>
      <w:r>
        <w:rPr>
          <w:rFonts w:ascii="Arial" w:hAnsi="Arial" w:cs="Arial"/>
          <w:sz w:val="22"/>
          <w:szCs w:val="22"/>
        </w:rPr>
        <w:t>tvOS</w:t>
      </w:r>
      <w:proofErr w:type="spellEnd"/>
      <w:r>
        <w:rPr>
          <w:rFonts w:ascii="Arial" w:hAnsi="Arial" w:cs="Arial"/>
          <w:sz w:val="22"/>
          <w:szCs w:val="22"/>
        </w:rPr>
        <w:t xml:space="preserve">, Android, Windows, Linux, </w:t>
      </w:r>
      <w:proofErr w:type="spellStart"/>
      <w:r>
        <w:rPr>
          <w:rFonts w:ascii="Arial" w:hAnsi="Arial" w:cs="Arial"/>
          <w:sz w:val="22"/>
          <w:szCs w:val="22"/>
        </w:rPr>
        <w:t>WebAssembly</w:t>
      </w:r>
      <w:proofErr w:type="spellEnd"/>
    </w:p>
    <w:p w14:paraId="10F1E5A7" w14:textId="2B536A19" w:rsidR="00BF45A8" w:rsidRDefault="00BF45A8" w:rsidP="00AC0D01">
      <w:pPr>
        <w:pStyle w:val="ListParagraph"/>
        <w:numPr>
          <w:ilvl w:val="0"/>
          <w:numId w:val="4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Korištenje Kotlina </w:t>
      </w:r>
      <w:r w:rsidR="005017AF">
        <w:rPr>
          <w:rFonts w:ascii="Arial" w:hAnsi="Arial" w:cs="Arial"/>
          <w:sz w:val="22"/>
          <w:szCs w:val="22"/>
        </w:rPr>
        <w:t>u području</w:t>
      </w:r>
      <w:r>
        <w:rPr>
          <w:rFonts w:ascii="Arial" w:hAnsi="Arial" w:cs="Arial"/>
          <w:sz w:val="22"/>
          <w:szCs w:val="22"/>
        </w:rPr>
        <w:t xml:space="preserve"> </w:t>
      </w:r>
      <w:r w:rsidR="005017AF">
        <w:rPr>
          <w:rFonts w:ascii="Arial" w:hAnsi="Arial" w:cs="Arial"/>
          <w:sz w:val="22"/>
          <w:szCs w:val="22"/>
        </w:rPr>
        <w:t>znanosti o podacima (</w:t>
      </w:r>
      <w:proofErr w:type="spellStart"/>
      <w:r w:rsidR="005017AF">
        <w:rPr>
          <w:rFonts w:ascii="Arial" w:hAnsi="Arial" w:cs="Arial"/>
          <w:sz w:val="22"/>
          <w:szCs w:val="22"/>
        </w:rPr>
        <w:t>eng</w:t>
      </w:r>
      <w:proofErr w:type="spellEnd"/>
      <w:r w:rsidR="005017AF">
        <w:rPr>
          <w:rFonts w:ascii="Arial" w:hAnsi="Arial" w:cs="Arial"/>
          <w:sz w:val="22"/>
          <w:szCs w:val="22"/>
        </w:rPr>
        <w:t xml:space="preserve">. </w:t>
      </w:r>
      <w:r w:rsidR="005017AF">
        <w:rPr>
          <w:rFonts w:ascii="Arial" w:hAnsi="Arial" w:cs="Arial"/>
          <w:i/>
          <w:iCs/>
          <w:sz w:val="22"/>
          <w:szCs w:val="22"/>
        </w:rPr>
        <w:t>Data Science</w:t>
      </w:r>
      <w:r w:rsidR="005017AF">
        <w:rPr>
          <w:rFonts w:ascii="Arial" w:hAnsi="Arial" w:cs="Arial"/>
          <w:sz w:val="22"/>
          <w:szCs w:val="22"/>
        </w:rPr>
        <w:t>)</w:t>
      </w:r>
    </w:p>
    <w:p w14:paraId="5E89C114" w14:textId="7DB2AAEF" w:rsidR="005017AF" w:rsidRDefault="005017AF" w:rsidP="00AC0D01">
      <w:pPr>
        <w:pStyle w:val="ListParagraph"/>
        <w:numPr>
          <w:ilvl w:val="0"/>
          <w:numId w:val="4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Korištenje Kotlina za razvoj na serverskoj strani, upravo ovu </w:t>
      </w:r>
      <w:proofErr w:type="spellStart"/>
      <w:r>
        <w:rPr>
          <w:rFonts w:ascii="Arial" w:hAnsi="Arial" w:cs="Arial"/>
          <w:sz w:val="22"/>
          <w:szCs w:val="22"/>
        </w:rPr>
        <w:t>funckionalnost</w:t>
      </w:r>
      <w:proofErr w:type="spellEnd"/>
      <w:r>
        <w:rPr>
          <w:rFonts w:ascii="Arial" w:hAnsi="Arial" w:cs="Arial"/>
          <w:sz w:val="22"/>
          <w:szCs w:val="22"/>
        </w:rPr>
        <w:t xml:space="preserve"> Kotlina koristiti ću u svome radu, upariti ću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sa </w:t>
      </w:r>
      <w:proofErr w:type="spellStart"/>
      <w:r>
        <w:rPr>
          <w:rFonts w:ascii="Arial" w:hAnsi="Arial" w:cs="Arial"/>
          <w:sz w:val="22"/>
          <w:szCs w:val="22"/>
        </w:rPr>
        <w:t>Spring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Bootom</w:t>
      </w:r>
      <w:proofErr w:type="spellEnd"/>
      <w:r>
        <w:rPr>
          <w:rFonts w:ascii="Arial" w:hAnsi="Arial" w:cs="Arial"/>
          <w:sz w:val="22"/>
          <w:szCs w:val="22"/>
        </w:rPr>
        <w:t xml:space="preserve"> na serverskoj strani</w:t>
      </w:r>
    </w:p>
    <w:p w14:paraId="4A547F8B" w14:textId="5766B53E" w:rsidR="005017AF" w:rsidRDefault="005017AF" w:rsidP="00AC0D01">
      <w:pPr>
        <w:pStyle w:val="ListParagraph"/>
        <w:numPr>
          <w:ilvl w:val="0"/>
          <w:numId w:val="4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lastRenderedPageBreak/>
        <w:t xml:space="preserve">Korištenje Kotlina za razvoj na Webu, tj. mogućnost pretvorbe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koda u </w:t>
      </w:r>
      <w:proofErr w:type="spellStart"/>
      <w:r>
        <w:rPr>
          <w:rFonts w:ascii="Arial" w:hAnsi="Arial" w:cs="Arial"/>
          <w:sz w:val="22"/>
          <w:szCs w:val="22"/>
        </w:rPr>
        <w:t>JavaScript</w:t>
      </w:r>
      <w:proofErr w:type="spellEnd"/>
      <w:r>
        <w:rPr>
          <w:rFonts w:ascii="Arial" w:hAnsi="Arial" w:cs="Arial"/>
          <w:sz w:val="22"/>
          <w:szCs w:val="22"/>
        </w:rPr>
        <w:t xml:space="preserve"> kod te programiranje na klijentskoj strani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DC313F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js-overview.html","accessed":{"date-parts":[["2020","7","24"]]},"author":[{"dropping-particle":"","family":"JetBrains s.r.o.","given":"","non-dropping-particle":"","parse-names":false,"suffix":""}],"id":"ITEM-1","issued":{"date-parts":[["2020"]]},"title":"Kotlin JavaScript","type":"webpage"},"uris":["http://www.mendeley.com/documents/?uuid=4f3bdc71-84a2-499a-8a64-f2a2277e260c"]}],"mendeley":{"formattedCitation":"(JetBrains s.r.o., 2020e)","plainTextFormattedCitation":"(JetBrains s.r.o., 2020e)","previouslyFormattedCitation":"(JetBrains s.r.o., 2020d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DC313F" w:rsidRPr="00DC313F">
        <w:rPr>
          <w:rFonts w:ascii="Arial" w:hAnsi="Arial" w:cs="Arial"/>
          <w:noProof/>
          <w:sz w:val="22"/>
          <w:szCs w:val="22"/>
        </w:rPr>
        <w:t>(JetBrains s.r.o., 2020e)</w:t>
      </w:r>
      <w:r>
        <w:rPr>
          <w:rFonts w:ascii="Arial" w:hAnsi="Arial" w:cs="Arial"/>
          <w:sz w:val="22"/>
          <w:szCs w:val="22"/>
        </w:rPr>
        <w:fldChar w:fldCharType="end"/>
      </w:r>
    </w:p>
    <w:p w14:paraId="318BE43C" w14:textId="3A1A0FC2" w:rsidR="005017AF" w:rsidRDefault="005017AF" w:rsidP="00AC0D01">
      <w:pPr>
        <w:pStyle w:val="ListParagraph"/>
        <w:numPr>
          <w:ilvl w:val="0"/>
          <w:numId w:val="47"/>
        </w:num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Možda i najpoznatija funkcionalnost, korištenje Kotlina za razvoj Android aplikacija</w:t>
      </w:r>
    </w:p>
    <w:p w14:paraId="14DB54AE" w14:textId="0DA7BFD7" w:rsidR="005017AF" w:rsidRDefault="00E4486B" w:rsidP="005017AF">
      <w:pPr>
        <w:pStyle w:val="FOINaslov2"/>
        <w:outlineLvl w:val="1"/>
      </w:pPr>
      <w:bookmarkStart w:id="8" w:name="_Toc46602451"/>
      <w:r>
        <w:t>Jezik</w:t>
      </w:r>
      <w:bookmarkEnd w:id="8"/>
    </w:p>
    <w:p w14:paraId="7480F399" w14:textId="77777777" w:rsidR="00832D03" w:rsidRDefault="00E4486B" w:rsidP="00711A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Mogu </w:t>
      </w:r>
      <w:proofErr w:type="spellStart"/>
      <w:r>
        <w:rPr>
          <w:rFonts w:ascii="Arial" w:hAnsi="Arial" w:cs="Arial"/>
          <w:sz w:val="22"/>
          <w:szCs w:val="22"/>
        </w:rPr>
        <w:t>primjetiti</w:t>
      </w:r>
      <w:proofErr w:type="spellEnd"/>
      <w:r>
        <w:rPr>
          <w:rFonts w:ascii="Arial" w:hAnsi="Arial" w:cs="Arial"/>
          <w:sz w:val="22"/>
          <w:szCs w:val="22"/>
        </w:rPr>
        <w:t xml:space="preserve"> da se jezik kao takav ne razlikuje mnogo od Jave. Štoviše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čak pod</w:t>
      </w:r>
      <w:r w:rsidR="00832D03">
        <w:rPr>
          <w:rFonts w:ascii="Arial" w:hAnsi="Arial" w:cs="Arial"/>
          <w:sz w:val="22"/>
          <w:szCs w:val="22"/>
        </w:rPr>
        <w:t xml:space="preserve">ržava pozivanje Java biblioteka unutar </w:t>
      </w:r>
      <w:proofErr w:type="spellStart"/>
      <w:r w:rsidR="00832D03">
        <w:rPr>
          <w:rFonts w:ascii="Arial" w:hAnsi="Arial" w:cs="Arial"/>
          <w:sz w:val="22"/>
          <w:szCs w:val="22"/>
        </w:rPr>
        <w:t>Kotlin</w:t>
      </w:r>
      <w:proofErr w:type="spellEnd"/>
      <w:r w:rsidR="00832D03">
        <w:rPr>
          <w:rFonts w:ascii="Arial" w:hAnsi="Arial" w:cs="Arial"/>
          <w:sz w:val="22"/>
          <w:szCs w:val="22"/>
        </w:rPr>
        <w:t xml:space="preserve"> koda. Tvorac </w:t>
      </w:r>
      <w:proofErr w:type="spellStart"/>
      <w:r w:rsidR="00832D03">
        <w:rPr>
          <w:rFonts w:ascii="Arial" w:hAnsi="Arial" w:cs="Arial"/>
          <w:sz w:val="22"/>
          <w:szCs w:val="22"/>
        </w:rPr>
        <w:t>Kotlin</w:t>
      </w:r>
      <w:proofErr w:type="spellEnd"/>
      <w:r w:rsidR="00832D03">
        <w:rPr>
          <w:rFonts w:ascii="Arial" w:hAnsi="Arial" w:cs="Arial"/>
          <w:sz w:val="22"/>
          <w:szCs w:val="22"/>
        </w:rPr>
        <w:t xml:space="preserve">-a, tvrtka </w:t>
      </w:r>
      <w:proofErr w:type="spellStart"/>
      <w:r w:rsidR="00832D03">
        <w:rPr>
          <w:rFonts w:ascii="Arial" w:hAnsi="Arial" w:cs="Arial"/>
          <w:sz w:val="22"/>
          <w:szCs w:val="22"/>
        </w:rPr>
        <w:t>JetBrains</w:t>
      </w:r>
      <w:proofErr w:type="spellEnd"/>
      <w:r w:rsidR="00832D03">
        <w:rPr>
          <w:rFonts w:ascii="Arial" w:hAnsi="Arial" w:cs="Arial"/>
          <w:sz w:val="22"/>
          <w:szCs w:val="22"/>
        </w:rPr>
        <w:t xml:space="preserve">, u  svom je razvojnom okruženju naziva </w:t>
      </w:r>
      <w:proofErr w:type="spellStart"/>
      <w:r w:rsidR="00832D03">
        <w:rPr>
          <w:rFonts w:ascii="Arial" w:hAnsi="Arial" w:cs="Arial"/>
          <w:sz w:val="22"/>
          <w:szCs w:val="22"/>
        </w:rPr>
        <w:t>Intellij</w:t>
      </w:r>
      <w:proofErr w:type="spellEnd"/>
      <w:r w:rsidR="00832D03">
        <w:rPr>
          <w:rFonts w:ascii="Arial" w:hAnsi="Arial" w:cs="Arial"/>
          <w:sz w:val="22"/>
          <w:szCs w:val="22"/>
        </w:rPr>
        <w:t xml:space="preserve"> čak dodao mogućnost pretvorbe Java datoteke u </w:t>
      </w:r>
      <w:proofErr w:type="spellStart"/>
      <w:r w:rsidR="00832D03">
        <w:rPr>
          <w:rFonts w:ascii="Arial" w:hAnsi="Arial" w:cs="Arial"/>
          <w:sz w:val="22"/>
          <w:szCs w:val="22"/>
        </w:rPr>
        <w:t>Kotlin</w:t>
      </w:r>
      <w:proofErr w:type="spellEnd"/>
      <w:r w:rsidR="00832D03">
        <w:rPr>
          <w:rFonts w:ascii="Arial" w:hAnsi="Arial" w:cs="Arial"/>
          <w:sz w:val="22"/>
          <w:szCs w:val="22"/>
        </w:rPr>
        <w:t xml:space="preserve"> datoteku. U ovom radu upravo će </w:t>
      </w:r>
      <w:proofErr w:type="spellStart"/>
      <w:r w:rsidR="00832D03">
        <w:rPr>
          <w:rFonts w:ascii="Arial" w:hAnsi="Arial" w:cs="Arial"/>
          <w:sz w:val="22"/>
          <w:szCs w:val="22"/>
        </w:rPr>
        <w:t>Intellij</w:t>
      </w:r>
      <w:proofErr w:type="spellEnd"/>
      <w:r w:rsidR="00832D03">
        <w:rPr>
          <w:rFonts w:ascii="Arial" w:hAnsi="Arial" w:cs="Arial"/>
          <w:sz w:val="22"/>
          <w:szCs w:val="22"/>
        </w:rPr>
        <w:t xml:space="preserve"> biti korišteno razvojno okruženje.</w:t>
      </w:r>
      <w:r w:rsidR="003B0FC3">
        <w:rPr>
          <w:rFonts w:ascii="Arial" w:hAnsi="Arial" w:cs="Arial"/>
          <w:sz w:val="22"/>
          <w:szCs w:val="22"/>
        </w:rPr>
        <w:t xml:space="preserve"> Iako programski jezik Java znam od prije te opcija pretvorbe Java koda u </w:t>
      </w:r>
      <w:proofErr w:type="spellStart"/>
      <w:r w:rsidR="003B0FC3">
        <w:rPr>
          <w:rFonts w:ascii="Arial" w:hAnsi="Arial" w:cs="Arial"/>
          <w:sz w:val="22"/>
          <w:szCs w:val="22"/>
        </w:rPr>
        <w:t>Kotlin</w:t>
      </w:r>
      <w:proofErr w:type="spellEnd"/>
      <w:r w:rsidR="003B0FC3">
        <w:rPr>
          <w:rFonts w:ascii="Arial" w:hAnsi="Arial" w:cs="Arial"/>
          <w:sz w:val="22"/>
          <w:szCs w:val="22"/>
        </w:rPr>
        <w:t xml:space="preserve"> zvuči vrlo zanimljivo, nisam ju koristio pošto sam htio samostalno pisati </w:t>
      </w:r>
      <w:proofErr w:type="spellStart"/>
      <w:r w:rsidR="003B0FC3">
        <w:rPr>
          <w:rFonts w:ascii="Arial" w:hAnsi="Arial" w:cs="Arial"/>
          <w:sz w:val="22"/>
          <w:szCs w:val="22"/>
        </w:rPr>
        <w:t>Kotlin</w:t>
      </w:r>
      <w:proofErr w:type="spellEnd"/>
      <w:r w:rsidR="003B0FC3">
        <w:rPr>
          <w:rFonts w:ascii="Arial" w:hAnsi="Arial" w:cs="Arial"/>
          <w:sz w:val="22"/>
          <w:szCs w:val="22"/>
        </w:rPr>
        <w:t xml:space="preserve"> kod te naučiti sintaksu istoga. </w:t>
      </w:r>
      <w:r w:rsidR="00F91D73">
        <w:rPr>
          <w:rFonts w:ascii="Arial" w:hAnsi="Arial" w:cs="Arial"/>
          <w:sz w:val="22"/>
          <w:szCs w:val="22"/>
        </w:rPr>
        <w:t xml:space="preserve"> Kasnije u radu ću opisati sličnosti i razlike sa programskim jezikom Java.</w:t>
      </w:r>
    </w:p>
    <w:p w14:paraId="06FA1F3C" w14:textId="120E3743" w:rsidR="00832D03" w:rsidRDefault="00832D03" w:rsidP="00167238">
      <w:pPr>
        <w:pStyle w:val="FOINaslov3"/>
        <w:outlineLvl w:val="2"/>
      </w:pPr>
      <w:bookmarkStart w:id="9" w:name="_Toc46602452"/>
      <w:r>
        <w:t>Osnovna sintaksa</w:t>
      </w:r>
      <w:bookmarkEnd w:id="9"/>
    </w:p>
    <w:p w14:paraId="097A8439" w14:textId="30D53625" w:rsidR="00832D03" w:rsidRDefault="00832D03" w:rsidP="00832D03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Slijedi prikaz sintakse jezika te nekih osnovnih elemenata prema službenoj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dokumentaciji</w:t>
      </w:r>
      <w:r w:rsidR="00F91D73">
        <w:rPr>
          <w:rFonts w:ascii="Arial" w:hAnsi="Arial" w:cs="Arial"/>
          <w:sz w:val="22"/>
          <w:szCs w:val="22"/>
        </w:rPr>
        <w:t xml:space="preserve"> </w:t>
      </w:r>
      <w:r w:rsidR="00F91D73">
        <w:rPr>
          <w:rFonts w:ascii="Arial" w:hAnsi="Arial" w:cs="Arial"/>
          <w:sz w:val="22"/>
          <w:szCs w:val="22"/>
        </w:rPr>
        <w:fldChar w:fldCharType="begin" w:fldLock="1"/>
      </w:r>
      <w:r w:rsidR="00DC313F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basic-syntax.html","accessed":{"date-parts":[["2020","7","24"]]},"author":[{"dropping-particle":"","family":"JetBrains s.r.o.","given":"","non-dropping-particle":"","parse-names":false,"suffix":""}],"id":"ITEM-1","issued":{"date-parts":[["2020"]]},"title":"Kotlin osnovna sintaksa","type":"webpage"},"uris":["http://www.mendeley.com/documents/?uuid=ca9fec93-54f4-4b6c-b15f-00cd7593c706"]}],"mendeley":{"formattedCitation":"(JetBrains s.r.o., 2020i)","plainTextFormattedCitation":"(JetBrains s.r.o., 2020i)","previouslyFormattedCitation":"(JetBrains s.r.o., 2020h)"},"properties":{"noteIndex":0},"schema":"https://github.com/citation-style-language/schema/raw/master/csl-citation.json"}</w:instrText>
      </w:r>
      <w:r w:rsidR="00F91D73">
        <w:rPr>
          <w:rFonts w:ascii="Arial" w:hAnsi="Arial" w:cs="Arial"/>
          <w:sz w:val="22"/>
          <w:szCs w:val="22"/>
        </w:rPr>
        <w:fldChar w:fldCharType="separate"/>
      </w:r>
      <w:r w:rsidR="00DC313F" w:rsidRPr="00DC313F">
        <w:rPr>
          <w:rFonts w:ascii="Arial" w:hAnsi="Arial" w:cs="Arial"/>
          <w:noProof/>
          <w:sz w:val="22"/>
          <w:szCs w:val="22"/>
        </w:rPr>
        <w:t>(JetBrains s.r.o., 2020i)</w:t>
      </w:r>
      <w:r w:rsidR="00F91D73">
        <w:rPr>
          <w:rFonts w:ascii="Arial" w:hAnsi="Arial" w:cs="Arial"/>
          <w:sz w:val="22"/>
          <w:szCs w:val="22"/>
        </w:rPr>
        <w:fldChar w:fldCharType="end"/>
      </w:r>
    </w:p>
    <w:p w14:paraId="77AB9EEF" w14:textId="484B7C28" w:rsidR="00F91D73" w:rsidRDefault="00950C76" w:rsidP="00167238">
      <w:pPr>
        <w:pStyle w:val="FOINaslov4"/>
        <w:outlineLvl w:val="3"/>
      </w:pPr>
      <w:bookmarkStart w:id="10" w:name="_Toc46602453"/>
      <w:r>
        <w:t>Rad s paketima</w:t>
      </w:r>
      <w:bookmarkEnd w:id="10"/>
    </w:p>
    <w:p w14:paraId="43B8679F" w14:textId="23FA97B6" w:rsidR="00F91D73" w:rsidRDefault="00F91D73" w:rsidP="003C0AF8">
      <w:pPr>
        <w:spacing w:after="120" w:line="360" w:lineRule="auto"/>
        <w:ind w:firstLine="709"/>
        <w:jc w:val="both"/>
        <w:rPr>
          <w:rFonts w:ascii="Courier New" w:hAnsi="Courier New" w:cs="Courier New"/>
          <w:sz w:val="20"/>
          <w:szCs w:val="20"/>
        </w:rPr>
      </w:pPr>
      <w:r w:rsidRPr="00F91D73">
        <w:rPr>
          <w:rFonts w:ascii="Arial" w:hAnsi="Arial" w:cs="Arial"/>
          <w:sz w:val="22"/>
          <w:szCs w:val="22"/>
        </w:rPr>
        <w:t>Definicija paketa je identična onoj u javi</w:t>
      </w:r>
      <w:r>
        <w:rPr>
          <w:rFonts w:ascii="Arial" w:hAnsi="Arial" w:cs="Arial"/>
          <w:sz w:val="22"/>
          <w:szCs w:val="22"/>
        </w:rPr>
        <w:t xml:space="preserve">. Dakle koristi se ključna riječ </w:t>
      </w:r>
      <w:proofErr w:type="spellStart"/>
      <w:r w:rsidRPr="00F91D73">
        <w:rPr>
          <w:rFonts w:ascii="Arial" w:hAnsi="Arial" w:cs="Arial"/>
          <w:b/>
          <w:bCs/>
          <w:i/>
          <w:iCs/>
          <w:sz w:val="22"/>
          <w:szCs w:val="22"/>
        </w:rPr>
        <w:t>package</w:t>
      </w:r>
      <w:proofErr w:type="spellEnd"/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te naziv paketa.</w:t>
      </w:r>
      <w:r w:rsidR="003C0AF8">
        <w:rPr>
          <w:rFonts w:ascii="Arial" w:hAnsi="Arial" w:cs="Arial"/>
          <w:sz w:val="22"/>
          <w:szCs w:val="22"/>
        </w:rPr>
        <w:t xml:space="preserve"> Na primjer: </w:t>
      </w:r>
      <w:proofErr w:type="spellStart"/>
      <w:r w:rsidR="003C0AF8" w:rsidRPr="003C0AF8">
        <w:rPr>
          <w:rFonts w:ascii="Courier New" w:hAnsi="Courier New" w:cs="Courier New"/>
          <w:sz w:val="20"/>
          <w:szCs w:val="20"/>
        </w:rPr>
        <w:t>package</w:t>
      </w:r>
      <w:proofErr w:type="spellEnd"/>
      <w:r w:rsidR="003C0AF8" w:rsidRPr="003C0AF8">
        <w:rPr>
          <w:rFonts w:ascii="Courier New" w:hAnsi="Courier New" w:cs="Courier New"/>
          <w:sz w:val="20"/>
          <w:szCs w:val="20"/>
        </w:rPr>
        <w:t xml:space="preserve"> </w:t>
      </w:r>
      <w:proofErr w:type="spellStart"/>
      <w:r w:rsidR="003C0AF8">
        <w:rPr>
          <w:rFonts w:ascii="Courier New" w:hAnsi="Courier New" w:cs="Courier New"/>
          <w:sz w:val="20"/>
          <w:szCs w:val="20"/>
        </w:rPr>
        <w:t>hranj.marijan.diplomskirad</w:t>
      </w:r>
      <w:proofErr w:type="spellEnd"/>
    </w:p>
    <w:p w14:paraId="04C147FD" w14:textId="72D13306" w:rsidR="003C0AF8" w:rsidRDefault="003C0AF8" w:rsidP="003C0AF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3C0AF8">
        <w:rPr>
          <w:rFonts w:ascii="Arial" w:hAnsi="Arial" w:cs="Arial"/>
          <w:sz w:val="22"/>
          <w:szCs w:val="22"/>
        </w:rPr>
        <w:t>U</w:t>
      </w:r>
      <w:r>
        <w:rPr>
          <w:rFonts w:ascii="Arial" w:hAnsi="Arial" w:cs="Arial"/>
          <w:sz w:val="22"/>
          <w:szCs w:val="22"/>
        </w:rPr>
        <w:t xml:space="preserve">koliko programer želi koristiti značajke nekih drugih paketa, mora koristiti ključnu riječ </w:t>
      </w:r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import </w:t>
      </w:r>
      <w:r>
        <w:rPr>
          <w:rFonts w:ascii="Arial" w:hAnsi="Arial" w:cs="Arial"/>
          <w:sz w:val="22"/>
          <w:szCs w:val="22"/>
        </w:rPr>
        <w:t xml:space="preserve">te naziv paketa i naziv klase ili funkcije koju želi koristiti. Na primjer: </w:t>
      </w:r>
    </w:p>
    <w:p w14:paraId="4868EF9C" w14:textId="5E9F69EF" w:rsidR="003C0AF8" w:rsidRDefault="003C0AF8" w:rsidP="003C0AF8">
      <w:pPr>
        <w:spacing w:after="120" w:line="360" w:lineRule="auto"/>
        <w:ind w:firstLine="709"/>
        <w:jc w:val="both"/>
        <w:rPr>
          <w:rFonts w:ascii="Courier New" w:hAnsi="Courier New" w:cs="Courier New"/>
          <w:sz w:val="20"/>
          <w:szCs w:val="20"/>
        </w:rPr>
      </w:pPr>
      <w:r w:rsidRPr="003C0AF8">
        <w:rPr>
          <w:rFonts w:ascii="Courier New" w:hAnsi="Courier New" w:cs="Courier New"/>
          <w:sz w:val="20"/>
          <w:szCs w:val="20"/>
        </w:rPr>
        <w:t xml:space="preserve">import </w:t>
      </w:r>
      <w:proofErr w:type="spellStart"/>
      <w:r w:rsidRPr="003C0AF8">
        <w:rPr>
          <w:rFonts w:ascii="Courier New" w:hAnsi="Courier New" w:cs="Courier New"/>
          <w:sz w:val="20"/>
          <w:szCs w:val="20"/>
        </w:rPr>
        <w:t>org.springframework.boot.</w:t>
      </w:r>
      <w:r>
        <w:rPr>
          <w:rFonts w:ascii="Courier New" w:hAnsi="Courier New" w:cs="Courier New"/>
          <w:sz w:val="20"/>
          <w:szCs w:val="20"/>
        </w:rPr>
        <w:t>runApplication</w:t>
      </w:r>
      <w:proofErr w:type="spellEnd"/>
    </w:p>
    <w:p w14:paraId="24AFE04D" w14:textId="63027BEE" w:rsidR="003C0AF8" w:rsidRDefault="003C0AF8" w:rsidP="003C0AF8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 w:rsidRPr="003C0AF8">
        <w:rPr>
          <w:rFonts w:ascii="Arial" w:hAnsi="Arial" w:cs="Arial"/>
          <w:sz w:val="22"/>
          <w:szCs w:val="22"/>
        </w:rPr>
        <w:t>zna</w:t>
      </w:r>
      <w:r>
        <w:rPr>
          <w:rFonts w:ascii="Arial" w:hAnsi="Arial" w:cs="Arial"/>
          <w:sz w:val="22"/>
          <w:szCs w:val="22"/>
        </w:rPr>
        <w:t xml:space="preserve">či da programer </w:t>
      </w:r>
      <w:r w:rsidR="008D7838">
        <w:rPr>
          <w:rFonts w:ascii="Arial" w:hAnsi="Arial" w:cs="Arial"/>
          <w:sz w:val="22"/>
          <w:szCs w:val="22"/>
        </w:rPr>
        <w:t>može</w:t>
      </w:r>
      <w:r>
        <w:rPr>
          <w:rFonts w:ascii="Arial" w:hAnsi="Arial" w:cs="Arial"/>
          <w:sz w:val="22"/>
          <w:szCs w:val="22"/>
        </w:rPr>
        <w:t xml:space="preserve"> koristiti </w:t>
      </w:r>
      <w:proofErr w:type="spellStart"/>
      <w:r>
        <w:rPr>
          <w:rFonts w:ascii="Arial" w:hAnsi="Arial" w:cs="Arial"/>
          <w:sz w:val="22"/>
          <w:szCs w:val="22"/>
        </w:rPr>
        <w:t>funckiju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runApplication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iz navedenog paketa.</w:t>
      </w:r>
    </w:p>
    <w:p w14:paraId="226D1318" w14:textId="553DAF06" w:rsidR="00950C76" w:rsidRDefault="00950C76" w:rsidP="00167238">
      <w:pPr>
        <w:pStyle w:val="FOINaslov4"/>
        <w:outlineLvl w:val="3"/>
      </w:pPr>
      <w:bookmarkStart w:id="11" w:name="_Toc46602454"/>
      <w:r>
        <w:t>Funkcije</w:t>
      </w:r>
      <w:bookmarkEnd w:id="11"/>
    </w:p>
    <w:p w14:paraId="09BBB15F" w14:textId="308F30FC" w:rsidR="00950C76" w:rsidRDefault="00950C76" w:rsidP="00950C76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očetni dio svake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aplikacije je tzv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main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funkcija. Kako bi označili da je odabrana funkcija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main</w:t>
      </w:r>
      <w:proofErr w:type="spellEnd"/>
      <w:r>
        <w:rPr>
          <w:rFonts w:ascii="Arial" w:hAnsi="Arial" w:cs="Arial"/>
          <w:sz w:val="22"/>
          <w:szCs w:val="22"/>
        </w:rPr>
        <w:t xml:space="preserve">, ona mora imati naziv </w:t>
      </w:r>
      <w:proofErr w:type="spellStart"/>
      <w:r>
        <w:rPr>
          <w:rFonts w:ascii="Arial" w:hAnsi="Arial" w:cs="Arial"/>
          <w:b/>
          <w:bCs/>
          <w:i/>
          <w:iCs/>
          <w:sz w:val="22"/>
          <w:szCs w:val="22"/>
        </w:rPr>
        <w:t>main</w:t>
      </w:r>
      <w:proofErr w:type="spellEnd"/>
      <w:r>
        <w:rPr>
          <w:rFonts w:ascii="Arial" w:hAnsi="Arial" w:cs="Arial"/>
          <w:sz w:val="22"/>
          <w:szCs w:val="22"/>
        </w:rPr>
        <w:t>, slijedi primjer takve funkcije:</w:t>
      </w:r>
    </w:p>
    <w:p w14:paraId="45913B26" w14:textId="6DFB866F" w:rsidR="00950C76" w:rsidRDefault="00950C76" w:rsidP="00950C76">
      <w:pPr>
        <w:pStyle w:val="HTMLPreformatted"/>
        <w:spacing w:after="120"/>
        <w:ind w:left="357"/>
      </w:pPr>
      <w:r>
        <w:tab/>
      </w:r>
      <w:proofErr w:type="spellStart"/>
      <w:r>
        <w:t>f</w:t>
      </w:r>
      <w:r w:rsidRPr="00950C76">
        <w:t>un</w:t>
      </w:r>
      <w:proofErr w:type="spellEnd"/>
      <w:r w:rsidRPr="00950C76">
        <w:t xml:space="preserve"> </w:t>
      </w:r>
      <w:proofErr w:type="spellStart"/>
      <w:r w:rsidRPr="00F608D2">
        <w:rPr>
          <w:b/>
          <w:bCs/>
        </w:rPr>
        <w:t>main</w:t>
      </w:r>
      <w:proofErr w:type="spellEnd"/>
      <w:r w:rsidRPr="00950C76">
        <w:t>() {</w:t>
      </w:r>
    </w:p>
    <w:p w14:paraId="134EC03E" w14:textId="50D64325" w:rsidR="00950C76" w:rsidRPr="00950C76" w:rsidRDefault="00950C76" w:rsidP="00950C76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>(</w:t>
      </w:r>
      <w:r w:rsidRPr="00950C76">
        <w:t>"</w:t>
      </w:r>
      <w:r>
        <w:t xml:space="preserve">Ja sam </w:t>
      </w:r>
      <w:proofErr w:type="spellStart"/>
      <w:r>
        <w:t>main</w:t>
      </w:r>
      <w:proofErr w:type="spellEnd"/>
      <w:r>
        <w:t xml:space="preserve"> funkcija!</w:t>
      </w:r>
      <w:r w:rsidRPr="00950C76">
        <w:t>"</w:t>
      </w:r>
      <w:r>
        <w:t>)</w:t>
      </w:r>
    </w:p>
    <w:p w14:paraId="0056F902" w14:textId="302485FA" w:rsidR="00950C76" w:rsidRDefault="00950C76" w:rsidP="00950C76">
      <w:pPr>
        <w:pStyle w:val="HTMLPreformatted"/>
        <w:spacing w:after="120"/>
        <w:ind w:left="357"/>
      </w:pPr>
      <w:r>
        <w:tab/>
      </w:r>
      <w:r w:rsidRPr="00950C76">
        <w:t>}</w:t>
      </w:r>
    </w:p>
    <w:p w14:paraId="04349CB8" w14:textId="77777777" w:rsidR="00B02B10" w:rsidRDefault="00B02B10" w:rsidP="00950C76">
      <w:pPr>
        <w:pStyle w:val="HTMLPreformatted"/>
        <w:spacing w:after="120"/>
        <w:ind w:left="357"/>
      </w:pPr>
    </w:p>
    <w:p w14:paraId="26B75420" w14:textId="77777777" w:rsidR="00EE25BB" w:rsidRDefault="00950C76" w:rsidP="004E41B8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 w:rsidRPr="00950C76">
        <w:rPr>
          <w:rFonts w:ascii="Arial" w:hAnsi="Arial" w:cs="Arial"/>
          <w:sz w:val="22"/>
          <w:szCs w:val="22"/>
        </w:rPr>
        <w:t>Kao što</w:t>
      </w:r>
      <w:r>
        <w:rPr>
          <w:rFonts w:ascii="Arial" w:hAnsi="Arial" w:cs="Arial"/>
          <w:sz w:val="22"/>
          <w:szCs w:val="22"/>
        </w:rPr>
        <w:t xml:space="preserve"> se već može zaključiti</w:t>
      </w:r>
      <w:r w:rsidR="00442309">
        <w:rPr>
          <w:rFonts w:ascii="Arial" w:hAnsi="Arial" w:cs="Arial"/>
          <w:sz w:val="22"/>
          <w:szCs w:val="22"/>
        </w:rPr>
        <w:t>,</w:t>
      </w:r>
      <w:r>
        <w:rPr>
          <w:rFonts w:ascii="Arial" w:hAnsi="Arial" w:cs="Arial"/>
          <w:sz w:val="22"/>
          <w:szCs w:val="22"/>
        </w:rPr>
        <w:t xml:space="preserve"> ključna riječ za definiranje funkcije je </w:t>
      </w:r>
      <w:proofErr w:type="spellStart"/>
      <w:r w:rsidRPr="00442309">
        <w:rPr>
          <w:rFonts w:ascii="Arial" w:hAnsi="Arial" w:cs="Arial"/>
          <w:b/>
          <w:bCs/>
          <w:i/>
          <w:iCs/>
          <w:sz w:val="22"/>
          <w:szCs w:val="22"/>
        </w:rPr>
        <w:t>fun</w:t>
      </w:r>
      <w:proofErr w:type="spellEnd"/>
      <w:r>
        <w:rPr>
          <w:rFonts w:ascii="Arial" w:hAnsi="Arial" w:cs="Arial"/>
          <w:sz w:val="22"/>
          <w:szCs w:val="22"/>
        </w:rPr>
        <w:t xml:space="preserve">. Nakon ključne riječi slijede opcionalni parametri te opcionalni povratni tip funkcije. </w:t>
      </w:r>
    </w:p>
    <w:p w14:paraId="04817636" w14:textId="711DFE72" w:rsidR="00711A0A" w:rsidRPr="00EE25BB" w:rsidRDefault="00950C76" w:rsidP="004E41B8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lastRenderedPageBreak/>
        <w:t xml:space="preserve">Na sljedećem primjeru </w:t>
      </w:r>
      <w:r w:rsidR="00442309">
        <w:rPr>
          <w:rFonts w:ascii="Arial" w:hAnsi="Arial" w:cs="Arial"/>
          <w:sz w:val="22"/>
          <w:szCs w:val="22"/>
        </w:rPr>
        <w:t xml:space="preserve">objasniti ću navedene koncepte. </w:t>
      </w:r>
      <w:r w:rsidR="00711A0A">
        <w:rPr>
          <w:rFonts w:ascii="Arial" w:hAnsi="Arial" w:cs="Arial"/>
          <w:sz w:val="22"/>
          <w:szCs w:val="22"/>
        </w:rPr>
        <w:t>Ukoliko se promotri</w:t>
      </w:r>
      <w:r w:rsidR="00442309">
        <w:rPr>
          <w:rFonts w:ascii="Arial" w:hAnsi="Arial" w:cs="Arial"/>
          <w:sz w:val="22"/>
          <w:szCs w:val="22"/>
        </w:rPr>
        <w:t xml:space="preserve"> funkcij</w:t>
      </w:r>
      <w:r w:rsidR="00711A0A">
        <w:rPr>
          <w:rFonts w:ascii="Arial" w:hAnsi="Arial" w:cs="Arial"/>
          <w:sz w:val="22"/>
          <w:szCs w:val="22"/>
        </w:rPr>
        <w:t>a</w:t>
      </w:r>
      <w:r w:rsidR="00442309">
        <w:rPr>
          <w:rFonts w:ascii="Arial" w:hAnsi="Arial" w:cs="Arial"/>
          <w:sz w:val="22"/>
          <w:szCs w:val="22"/>
        </w:rPr>
        <w:t xml:space="preserve"> koja množi dva broja:</w:t>
      </w:r>
      <w:r w:rsidR="00442309">
        <w:tab/>
      </w:r>
    </w:p>
    <w:p w14:paraId="074F9035" w14:textId="6680E700" w:rsidR="00442309" w:rsidRPr="00711A0A" w:rsidRDefault="00711A0A" w:rsidP="00711A0A">
      <w:pPr>
        <w:pStyle w:val="HTMLPreformatted"/>
        <w:spacing w:after="120"/>
        <w:ind w:left="357"/>
      </w:pPr>
      <w:r>
        <w:tab/>
      </w:r>
      <w:proofErr w:type="spellStart"/>
      <w:r w:rsidR="00442309" w:rsidRPr="00F608D2">
        <w:rPr>
          <w:b/>
          <w:bCs/>
        </w:rPr>
        <w:t>fun</w:t>
      </w:r>
      <w:proofErr w:type="spellEnd"/>
      <w:r w:rsidR="00442309" w:rsidRPr="00950C76">
        <w:t xml:space="preserve"> </w:t>
      </w:r>
      <w:proofErr w:type="spellStart"/>
      <w:r w:rsidR="00442309">
        <w:t>pomnozi</w:t>
      </w:r>
      <w:proofErr w:type="spellEnd"/>
      <w:r w:rsidR="00442309" w:rsidRPr="00950C76">
        <w:t>(</w:t>
      </w:r>
      <w:proofErr w:type="spellStart"/>
      <w:r w:rsidR="00442309">
        <w:t>mnozenik</w:t>
      </w:r>
      <w:proofErr w:type="spellEnd"/>
      <w:r w:rsidR="00442309">
        <w:t xml:space="preserve">: </w:t>
      </w:r>
      <w:proofErr w:type="spellStart"/>
      <w:r w:rsidR="00442309" w:rsidRPr="00F608D2">
        <w:rPr>
          <w:b/>
          <w:bCs/>
        </w:rPr>
        <w:t>Int</w:t>
      </w:r>
      <w:proofErr w:type="spellEnd"/>
      <w:r w:rsidR="00442309">
        <w:t xml:space="preserve">, </w:t>
      </w:r>
      <w:proofErr w:type="spellStart"/>
      <w:r w:rsidR="00442309">
        <w:t>mnozitelj</w:t>
      </w:r>
      <w:proofErr w:type="spellEnd"/>
      <w:r w:rsidR="00442309">
        <w:t xml:space="preserve">: </w:t>
      </w:r>
      <w:proofErr w:type="spellStart"/>
      <w:r w:rsidR="00442309" w:rsidRPr="00F608D2">
        <w:rPr>
          <w:b/>
          <w:bCs/>
        </w:rPr>
        <w:t>Int</w:t>
      </w:r>
      <w:proofErr w:type="spellEnd"/>
      <w:r w:rsidR="00442309" w:rsidRPr="00950C76">
        <w:t>)</w:t>
      </w:r>
      <w:r w:rsidR="00442309">
        <w:t xml:space="preserve">: </w:t>
      </w:r>
      <w:proofErr w:type="spellStart"/>
      <w:r w:rsidR="00442309" w:rsidRPr="00F608D2">
        <w:rPr>
          <w:b/>
          <w:bCs/>
        </w:rPr>
        <w:t>Int</w:t>
      </w:r>
      <w:proofErr w:type="spellEnd"/>
      <w:r w:rsidR="00442309" w:rsidRPr="00950C76">
        <w:t xml:space="preserve"> {</w:t>
      </w:r>
    </w:p>
    <w:p w14:paraId="125BE96B" w14:textId="5214C050" w:rsidR="00442309" w:rsidRPr="00950C76" w:rsidRDefault="00442309" w:rsidP="00442309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return</w:t>
      </w:r>
      <w:proofErr w:type="spellEnd"/>
      <w:r>
        <w:t xml:space="preserve"> </w:t>
      </w:r>
      <w:proofErr w:type="spellStart"/>
      <w:r>
        <w:t>mnozenik</w:t>
      </w:r>
      <w:proofErr w:type="spellEnd"/>
      <w:r>
        <w:t xml:space="preserve"> * </w:t>
      </w:r>
      <w:proofErr w:type="spellStart"/>
      <w:r>
        <w:t>mnozitelj</w:t>
      </w:r>
      <w:proofErr w:type="spellEnd"/>
    </w:p>
    <w:p w14:paraId="6B166F22" w14:textId="49BCC341" w:rsidR="00442309" w:rsidRDefault="00442309" w:rsidP="00442309">
      <w:pPr>
        <w:pStyle w:val="HTMLPreformatted"/>
        <w:spacing w:after="120"/>
        <w:ind w:left="357"/>
      </w:pPr>
      <w:r>
        <w:tab/>
      </w:r>
      <w:r w:rsidRPr="00950C76">
        <w:t>}</w:t>
      </w:r>
    </w:p>
    <w:p w14:paraId="577B19AF" w14:textId="77777777" w:rsidR="00442309" w:rsidRDefault="00442309" w:rsidP="00442309">
      <w:pPr>
        <w:pStyle w:val="HTMLPreformatted"/>
        <w:spacing w:after="120"/>
      </w:pPr>
    </w:p>
    <w:p w14:paraId="16493449" w14:textId="024218D6" w:rsidR="00442309" w:rsidRDefault="00442309" w:rsidP="004E41B8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Za razliku od </w:t>
      </w:r>
      <w:proofErr w:type="spellStart"/>
      <w:r w:rsidRPr="00442309">
        <w:rPr>
          <w:rFonts w:ascii="Arial" w:hAnsi="Arial" w:cs="Arial"/>
          <w:sz w:val="22"/>
          <w:szCs w:val="22"/>
        </w:rPr>
        <w:t>main</w:t>
      </w:r>
      <w:proofErr w:type="spellEnd"/>
      <w:r w:rsidRPr="00442309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funkcije koja nema parametara niti povratnog tipa, </w:t>
      </w:r>
      <w:proofErr w:type="spellStart"/>
      <w:r>
        <w:rPr>
          <w:rFonts w:ascii="Arial" w:hAnsi="Arial" w:cs="Arial"/>
          <w:sz w:val="22"/>
          <w:szCs w:val="22"/>
        </w:rPr>
        <w:t>funckija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pomnozi</w:t>
      </w:r>
      <w:proofErr w:type="spellEnd"/>
      <w:r>
        <w:rPr>
          <w:rFonts w:ascii="Arial" w:hAnsi="Arial" w:cs="Arial"/>
          <w:sz w:val="22"/>
          <w:szCs w:val="22"/>
        </w:rPr>
        <w:t xml:space="preserve"> prima dva</w:t>
      </w:r>
      <w:r w:rsidR="00FE0847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parametra. Spomenuti parametri su: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mnozenik</w:t>
      </w:r>
      <w:proofErr w:type="spellEnd"/>
      <w:r>
        <w:rPr>
          <w:rFonts w:ascii="Arial" w:hAnsi="Arial" w:cs="Arial"/>
          <w:sz w:val="22"/>
          <w:szCs w:val="22"/>
        </w:rPr>
        <w:t xml:space="preserve"> te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mnozitelj</w:t>
      </w:r>
      <w:proofErr w:type="spellEnd"/>
      <w:r>
        <w:rPr>
          <w:rFonts w:ascii="Arial" w:hAnsi="Arial" w:cs="Arial"/>
          <w:sz w:val="22"/>
          <w:szCs w:val="22"/>
        </w:rPr>
        <w:t xml:space="preserve">. Oba parametra su podatkovnog tipa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Int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što u Kotlinu predstavlja cijeli broj. Također kao povratni tip funkcije je zadan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Int</w:t>
      </w:r>
      <w:proofErr w:type="spellEnd"/>
      <w:r>
        <w:rPr>
          <w:rFonts w:ascii="Arial" w:hAnsi="Arial" w:cs="Arial"/>
          <w:sz w:val="22"/>
          <w:szCs w:val="22"/>
        </w:rPr>
        <w:t xml:space="preserve">, što upravo i predstavlja umnožak dva cijela broja. Kako bi funkcija nešto „vratila“, koristi se ključna riječ </w:t>
      </w:r>
      <w:proofErr w:type="spellStart"/>
      <w:r>
        <w:rPr>
          <w:rFonts w:ascii="Arial" w:hAnsi="Arial" w:cs="Arial"/>
          <w:b/>
          <w:bCs/>
          <w:i/>
          <w:iCs/>
          <w:sz w:val="22"/>
          <w:szCs w:val="22"/>
        </w:rPr>
        <w:t>return</w:t>
      </w:r>
      <w:proofErr w:type="spellEnd"/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a zatim izraz koji treba biti „vraćen“.</w:t>
      </w:r>
    </w:p>
    <w:p w14:paraId="0FDE8CD3" w14:textId="1C73982C" w:rsidR="00837DEB" w:rsidRDefault="00837DEB" w:rsidP="00167238">
      <w:pPr>
        <w:pStyle w:val="FOINaslov4"/>
        <w:outlineLvl w:val="3"/>
      </w:pPr>
      <w:bookmarkStart w:id="12" w:name="_Toc46602455"/>
      <w:r>
        <w:t>Varijable</w:t>
      </w:r>
      <w:bookmarkEnd w:id="12"/>
    </w:p>
    <w:p w14:paraId="71FDC41F" w14:textId="1B9A60B1" w:rsidR="00B87246" w:rsidRDefault="00B87246" w:rsidP="00837DEB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rethodno spomenuti koncepti su, možemo reći, vrlo slični Javi. Prva veća promjena koju sam uočio u odnosu na Javu je deklaracija odnosno inicijalizacija varijabli. Naime ovdje do izražaja dolaze dvije ključne riječi: </w:t>
      </w:r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val </w:t>
      </w:r>
      <w:r>
        <w:rPr>
          <w:rFonts w:ascii="Arial" w:hAnsi="Arial" w:cs="Arial"/>
          <w:sz w:val="22"/>
          <w:szCs w:val="22"/>
        </w:rPr>
        <w:t xml:space="preserve">i </w:t>
      </w:r>
      <w:r>
        <w:rPr>
          <w:rFonts w:ascii="Arial" w:hAnsi="Arial" w:cs="Arial"/>
          <w:b/>
          <w:bCs/>
          <w:i/>
          <w:iCs/>
          <w:sz w:val="22"/>
          <w:szCs w:val="22"/>
        </w:rPr>
        <w:t>var</w:t>
      </w:r>
      <w:r>
        <w:rPr>
          <w:rFonts w:ascii="Arial" w:hAnsi="Arial" w:cs="Arial"/>
          <w:sz w:val="22"/>
          <w:szCs w:val="22"/>
        </w:rPr>
        <w:t xml:space="preserve">. Ukoliko se ispred deklaracije odnosno inicijalizacije varijable stavi ključna riječ </w:t>
      </w:r>
      <w:r>
        <w:rPr>
          <w:rFonts w:ascii="Arial" w:hAnsi="Arial" w:cs="Arial"/>
          <w:b/>
          <w:bCs/>
          <w:i/>
          <w:iCs/>
          <w:sz w:val="22"/>
          <w:szCs w:val="22"/>
        </w:rPr>
        <w:t>val</w:t>
      </w:r>
      <w:r>
        <w:rPr>
          <w:rFonts w:ascii="Arial" w:hAnsi="Arial" w:cs="Arial"/>
          <w:sz w:val="22"/>
          <w:szCs w:val="22"/>
        </w:rPr>
        <w:t xml:space="preserve">, daje se na znanje Kotlinu kako se vrijednost te varijable više neće </w:t>
      </w:r>
      <w:proofErr w:type="spellStart"/>
      <w:r>
        <w:rPr>
          <w:rFonts w:ascii="Arial" w:hAnsi="Arial" w:cs="Arial"/>
          <w:sz w:val="22"/>
          <w:szCs w:val="22"/>
        </w:rPr>
        <w:t>mjenjati</w:t>
      </w:r>
      <w:proofErr w:type="spellEnd"/>
      <w:r>
        <w:rPr>
          <w:rFonts w:ascii="Arial" w:hAnsi="Arial" w:cs="Arial"/>
          <w:sz w:val="22"/>
          <w:szCs w:val="22"/>
        </w:rPr>
        <w:t xml:space="preserve">. Prilikom označavanja varijable sa </w:t>
      </w:r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val </w:t>
      </w:r>
      <w:r>
        <w:rPr>
          <w:rFonts w:ascii="Arial" w:hAnsi="Arial" w:cs="Arial"/>
          <w:sz w:val="22"/>
          <w:szCs w:val="22"/>
        </w:rPr>
        <w:t>generira se zadana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default</w:t>
      </w:r>
      <w:proofErr w:type="spellEnd"/>
      <w:r>
        <w:rPr>
          <w:rFonts w:ascii="Arial" w:hAnsi="Arial" w:cs="Arial"/>
          <w:i/>
          <w:iCs/>
          <w:sz w:val="22"/>
          <w:szCs w:val="22"/>
        </w:rPr>
        <w:t>)</w:t>
      </w:r>
      <w:r>
        <w:rPr>
          <w:rFonts w:ascii="Arial" w:hAnsi="Arial" w:cs="Arial"/>
          <w:sz w:val="22"/>
          <w:szCs w:val="22"/>
        </w:rPr>
        <w:t xml:space="preserve"> </w:t>
      </w:r>
      <w:r w:rsidR="00780883">
        <w:rPr>
          <w:rFonts w:ascii="Arial" w:hAnsi="Arial" w:cs="Arial"/>
          <w:i/>
          <w:iCs/>
          <w:sz w:val="22"/>
          <w:szCs w:val="22"/>
        </w:rPr>
        <w:t>„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getter</w:t>
      </w:r>
      <w:proofErr w:type="spellEnd"/>
      <w:r w:rsidR="00780883">
        <w:rPr>
          <w:rFonts w:ascii="Arial" w:hAnsi="Arial" w:cs="Arial"/>
          <w:i/>
          <w:iCs/>
          <w:sz w:val="22"/>
          <w:szCs w:val="22"/>
        </w:rPr>
        <w:t>“</w:t>
      </w:r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funkcija za navedenu varijablu. </w:t>
      </w:r>
    </w:p>
    <w:p w14:paraId="73FFE4C3" w14:textId="77777777" w:rsidR="00780883" w:rsidRDefault="00B87246" w:rsidP="00837DEB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Za razliku od </w:t>
      </w:r>
      <w:r>
        <w:rPr>
          <w:rFonts w:ascii="Arial" w:hAnsi="Arial" w:cs="Arial"/>
          <w:b/>
          <w:bCs/>
          <w:i/>
          <w:iCs/>
          <w:sz w:val="22"/>
          <w:szCs w:val="22"/>
        </w:rPr>
        <w:t>val</w:t>
      </w:r>
      <w:r>
        <w:rPr>
          <w:rFonts w:ascii="Arial" w:hAnsi="Arial" w:cs="Arial"/>
          <w:sz w:val="22"/>
          <w:szCs w:val="22"/>
        </w:rPr>
        <w:t xml:space="preserve">, ključna riječ </w:t>
      </w:r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var </w:t>
      </w:r>
      <w:r>
        <w:rPr>
          <w:rFonts w:ascii="Arial" w:hAnsi="Arial" w:cs="Arial"/>
          <w:sz w:val="22"/>
          <w:szCs w:val="22"/>
        </w:rPr>
        <w:t xml:space="preserve">dopušta kasniju promjenu vrijednosti varijable. Prilikom označavanja varijable sa </w:t>
      </w:r>
      <w:r>
        <w:rPr>
          <w:rFonts w:ascii="Arial" w:hAnsi="Arial" w:cs="Arial"/>
          <w:b/>
          <w:bCs/>
          <w:i/>
          <w:iCs/>
          <w:sz w:val="22"/>
          <w:szCs w:val="22"/>
        </w:rPr>
        <w:t>var</w:t>
      </w:r>
      <w:r w:rsidR="00780883">
        <w:rPr>
          <w:rFonts w:ascii="Arial" w:hAnsi="Arial" w:cs="Arial"/>
          <w:sz w:val="22"/>
          <w:szCs w:val="22"/>
        </w:rPr>
        <w:t>, generiraju se zadane i „</w:t>
      </w:r>
      <w:proofErr w:type="spellStart"/>
      <w:r w:rsidR="00780883" w:rsidRPr="00780883">
        <w:rPr>
          <w:rFonts w:ascii="Arial" w:hAnsi="Arial" w:cs="Arial"/>
          <w:i/>
          <w:iCs/>
          <w:sz w:val="22"/>
          <w:szCs w:val="22"/>
        </w:rPr>
        <w:t>getter</w:t>
      </w:r>
      <w:proofErr w:type="spellEnd"/>
      <w:r w:rsidR="00780883">
        <w:rPr>
          <w:rFonts w:ascii="Arial" w:hAnsi="Arial" w:cs="Arial"/>
          <w:i/>
          <w:iCs/>
          <w:sz w:val="22"/>
          <w:szCs w:val="22"/>
        </w:rPr>
        <w:t>“</w:t>
      </w:r>
      <w:r w:rsidR="00780883">
        <w:rPr>
          <w:rFonts w:ascii="Arial" w:hAnsi="Arial" w:cs="Arial"/>
          <w:sz w:val="22"/>
          <w:szCs w:val="22"/>
        </w:rPr>
        <w:t xml:space="preserve"> i „</w:t>
      </w:r>
      <w:proofErr w:type="spellStart"/>
      <w:r w:rsidR="00780883" w:rsidRPr="00780883">
        <w:rPr>
          <w:rFonts w:ascii="Arial" w:hAnsi="Arial" w:cs="Arial"/>
          <w:i/>
          <w:iCs/>
          <w:sz w:val="22"/>
          <w:szCs w:val="22"/>
        </w:rPr>
        <w:t>setter</w:t>
      </w:r>
      <w:proofErr w:type="spellEnd"/>
      <w:r w:rsidR="00780883">
        <w:rPr>
          <w:rFonts w:ascii="Arial" w:hAnsi="Arial" w:cs="Arial"/>
          <w:i/>
          <w:iCs/>
          <w:sz w:val="22"/>
          <w:szCs w:val="22"/>
        </w:rPr>
        <w:t>“</w:t>
      </w:r>
      <w:r w:rsidR="00780883">
        <w:rPr>
          <w:rFonts w:ascii="Arial" w:hAnsi="Arial" w:cs="Arial"/>
          <w:sz w:val="22"/>
          <w:szCs w:val="22"/>
        </w:rPr>
        <w:t xml:space="preserve"> funkcije za navedenu varijablu. </w:t>
      </w:r>
    </w:p>
    <w:p w14:paraId="19E950BC" w14:textId="7EF0C208" w:rsidR="00780883" w:rsidRDefault="00780883" w:rsidP="00780883">
      <w:pPr>
        <w:pStyle w:val="HTMLPreformatted"/>
        <w:spacing w:after="120"/>
        <w:ind w:left="357"/>
      </w:pPr>
      <w:r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ab/>
      </w:r>
      <w:r w:rsidRPr="00F608D2">
        <w:rPr>
          <w:b/>
          <w:bCs/>
        </w:rPr>
        <w:t>val</w:t>
      </w:r>
      <w:r>
        <w:t xml:space="preserve"> a: </w:t>
      </w:r>
      <w:proofErr w:type="spellStart"/>
      <w:r>
        <w:t>Int</w:t>
      </w:r>
      <w:proofErr w:type="spellEnd"/>
      <w:r w:rsidR="005B3978">
        <w:t xml:space="preserve"> = 1</w:t>
      </w:r>
      <w:r>
        <w:t xml:space="preserve"> // varijabla a tipa </w:t>
      </w:r>
      <w:proofErr w:type="spellStart"/>
      <w:r>
        <w:t>Int</w:t>
      </w:r>
      <w:proofErr w:type="spellEnd"/>
      <w:r w:rsidR="00167238">
        <w:t xml:space="preserve">, </w:t>
      </w:r>
      <w:proofErr w:type="spellStart"/>
      <w:r w:rsidR="00167238">
        <w:t>getter</w:t>
      </w:r>
      <w:proofErr w:type="spellEnd"/>
      <w:r w:rsidR="00167238">
        <w:t xml:space="preserve"> generiran</w:t>
      </w:r>
    </w:p>
    <w:p w14:paraId="4E76A3DF" w14:textId="04B67F40" w:rsidR="00837DEB" w:rsidRDefault="00780883" w:rsidP="00780883">
      <w:pPr>
        <w:pStyle w:val="HTMLPreformatted"/>
        <w:spacing w:after="120"/>
        <w:ind w:left="357"/>
      </w:pPr>
      <w:r>
        <w:tab/>
        <w:t xml:space="preserve">val b = 2 // </w:t>
      </w:r>
      <w:proofErr w:type="spellStart"/>
      <w:r>
        <w:t>Kotlin</w:t>
      </w:r>
      <w:proofErr w:type="spellEnd"/>
      <w:r>
        <w:t xml:space="preserve"> prepoznaje tip bez potrebnog navođenja</w:t>
      </w:r>
    </w:p>
    <w:p w14:paraId="19A187E2" w14:textId="681562A1" w:rsidR="00837DEB" w:rsidRDefault="00167238" w:rsidP="00685CC5">
      <w:pPr>
        <w:pStyle w:val="HTMLPreformatted"/>
        <w:spacing w:after="120"/>
        <w:ind w:left="357"/>
      </w:pPr>
      <w:r>
        <w:tab/>
        <w:t xml:space="preserve">b = 3 // greška u kodu, val </w:t>
      </w:r>
      <w:r w:rsidR="00685CC5">
        <w:t xml:space="preserve">varijable se ne može </w:t>
      </w:r>
      <w:proofErr w:type="spellStart"/>
      <w:r w:rsidR="00685CC5">
        <w:t>mjenjati</w:t>
      </w:r>
      <w:proofErr w:type="spellEnd"/>
    </w:p>
    <w:p w14:paraId="79901141" w14:textId="26F2D58A" w:rsidR="00685CC5" w:rsidRDefault="00685CC5" w:rsidP="00685CC5">
      <w:pPr>
        <w:pStyle w:val="HTMLPreformatted"/>
        <w:spacing w:after="120"/>
      </w:pPr>
    </w:p>
    <w:p w14:paraId="4EA949A2" w14:textId="487E56F1" w:rsidR="00685CC5" w:rsidRDefault="00685CC5" w:rsidP="00685CC5">
      <w:pPr>
        <w:pStyle w:val="HTMLPreformatted"/>
        <w:spacing w:after="120"/>
        <w:ind w:left="357"/>
      </w:pPr>
      <w:r>
        <w:tab/>
      </w:r>
      <w:r w:rsidRPr="00F608D2">
        <w:rPr>
          <w:b/>
          <w:bCs/>
        </w:rPr>
        <w:t>var</w:t>
      </w:r>
      <w:r>
        <w:t xml:space="preserve"> a = 2 //varijabla tipa </w:t>
      </w:r>
      <w:proofErr w:type="spellStart"/>
      <w:r>
        <w:t>Int</w:t>
      </w:r>
      <w:proofErr w:type="spellEnd"/>
      <w:r>
        <w:t xml:space="preserve">, generirani </w:t>
      </w:r>
      <w:proofErr w:type="spellStart"/>
      <w:r>
        <w:t>getter</w:t>
      </w:r>
      <w:proofErr w:type="spellEnd"/>
      <w:r>
        <w:t xml:space="preserve"> i </w:t>
      </w:r>
      <w:proofErr w:type="spellStart"/>
      <w:r>
        <w:t>setter</w:t>
      </w:r>
      <w:proofErr w:type="spellEnd"/>
    </w:p>
    <w:p w14:paraId="4CF6CA67" w14:textId="7AB2F767" w:rsidR="00685CC5" w:rsidRPr="00442309" w:rsidRDefault="00685CC5" w:rsidP="00685CC5">
      <w:pPr>
        <w:pStyle w:val="HTMLPreformatted"/>
        <w:spacing w:after="120"/>
        <w:ind w:left="357"/>
      </w:pPr>
      <w:r>
        <w:tab/>
        <w:t xml:space="preserve">a = 3 // nema greške u kodu </w:t>
      </w:r>
    </w:p>
    <w:p w14:paraId="0E9E27B2" w14:textId="755097FA" w:rsidR="00442309" w:rsidRDefault="00442309" w:rsidP="00442309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</w:p>
    <w:p w14:paraId="2FE34164" w14:textId="587A0361" w:rsidR="005B3978" w:rsidRDefault="005B3978" w:rsidP="00EB7AC0">
      <w:pPr>
        <w:pStyle w:val="FOINaslov4"/>
        <w:outlineLvl w:val="3"/>
      </w:pPr>
      <w:bookmarkStart w:id="13" w:name="_Toc46602456"/>
      <w:proofErr w:type="spellStart"/>
      <w:r>
        <w:t>String</w:t>
      </w:r>
      <w:proofErr w:type="spellEnd"/>
      <w:r>
        <w:t xml:space="preserve"> predlošci</w:t>
      </w:r>
      <w:bookmarkEnd w:id="13"/>
    </w:p>
    <w:p w14:paraId="5BE08398" w14:textId="283CDC1F" w:rsidR="005B3978" w:rsidRDefault="005B3978" w:rsidP="005B397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Vrlo korisna stvar koja postoji u Kotlinu naziva se </w:t>
      </w:r>
      <w:proofErr w:type="spellStart"/>
      <w:r>
        <w:rPr>
          <w:rFonts w:ascii="Arial" w:hAnsi="Arial" w:cs="Arial"/>
          <w:sz w:val="22"/>
          <w:szCs w:val="22"/>
        </w:rPr>
        <w:t>String</w:t>
      </w:r>
      <w:proofErr w:type="spellEnd"/>
      <w:r>
        <w:rPr>
          <w:rFonts w:ascii="Arial" w:hAnsi="Arial" w:cs="Arial"/>
          <w:sz w:val="22"/>
          <w:szCs w:val="22"/>
        </w:rPr>
        <w:t xml:space="preserve"> predložak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String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template</w:t>
      </w:r>
      <w:r>
        <w:rPr>
          <w:rFonts w:ascii="Arial" w:hAnsi="Arial" w:cs="Arial"/>
          <w:sz w:val="22"/>
          <w:szCs w:val="22"/>
        </w:rPr>
        <w:t xml:space="preserve">). Naime korištenjem navedenog koncepta, moguće je izbjeći po meni vrlo nepregledno spajanje </w:t>
      </w:r>
      <w:proofErr w:type="spellStart"/>
      <w:r>
        <w:rPr>
          <w:rFonts w:ascii="Arial" w:hAnsi="Arial" w:cs="Arial"/>
          <w:sz w:val="22"/>
          <w:szCs w:val="22"/>
        </w:rPr>
        <w:t>Stringova</w:t>
      </w:r>
      <w:proofErr w:type="spellEnd"/>
      <w:r>
        <w:rPr>
          <w:rFonts w:ascii="Arial" w:hAnsi="Arial" w:cs="Arial"/>
          <w:sz w:val="22"/>
          <w:szCs w:val="22"/>
        </w:rPr>
        <w:t xml:space="preserve"> sa operatorom </w:t>
      </w:r>
      <w:r w:rsidR="004B6BA6">
        <w:rPr>
          <w:rFonts w:ascii="Arial" w:hAnsi="Arial" w:cs="Arial"/>
          <w:sz w:val="22"/>
          <w:szCs w:val="22"/>
        </w:rPr>
        <w:t>„+“</w:t>
      </w:r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>
        <w:rPr>
          <w:rFonts w:ascii="Arial" w:hAnsi="Arial" w:cs="Arial"/>
          <w:sz w:val="22"/>
          <w:szCs w:val="22"/>
        </w:rPr>
        <w:t>String</w:t>
      </w:r>
      <w:proofErr w:type="spellEnd"/>
      <w:r>
        <w:rPr>
          <w:rFonts w:ascii="Arial" w:hAnsi="Arial" w:cs="Arial"/>
          <w:sz w:val="22"/>
          <w:szCs w:val="22"/>
        </w:rPr>
        <w:t xml:space="preserve"> u Kotlinu </w:t>
      </w:r>
      <w:proofErr w:type="spellStart"/>
      <w:r>
        <w:rPr>
          <w:rFonts w:ascii="Arial" w:hAnsi="Arial" w:cs="Arial"/>
          <w:sz w:val="22"/>
          <w:szCs w:val="22"/>
        </w:rPr>
        <w:t>predstavlji</w:t>
      </w:r>
      <w:proofErr w:type="spellEnd"/>
      <w:r>
        <w:rPr>
          <w:rFonts w:ascii="Arial" w:hAnsi="Arial" w:cs="Arial"/>
          <w:sz w:val="22"/>
          <w:szCs w:val="22"/>
        </w:rPr>
        <w:t xml:space="preserve"> identični tip podataka kao u Javi, dakle skup znakova. Slijedi primjer korištenja </w:t>
      </w:r>
      <w:proofErr w:type="spellStart"/>
      <w:r>
        <w:rPr>
          <w:rFonts w:ascii="Arial" w:hAnsi="Arial" w:cs="Arial"/>
          <w:sz w:val="22"/>
          <w:szCs w:val="22"/>
        </w:rPr>
        <w:t>String</w:t>
      </w:r>
      <w:proofErr w:type="spellEnd"/>
      <w:r>
        <w:rPr>
          <w:rFonts w:ascii="Arial" w:hAnsi="Arial" w:cs="Arial"/>
          <w:sz w:val="22"/>
          <w:szCs w:val="22"/>
        </w:rPr>
        <w:t xml:space="preserve"> predložaka:</w:t>
      </w:r>
    </w:p>
    <w:p w14:paraId="3B422D54" w14:textId="06065643" w:rsidR="005B3978" w:rsidRDefault="005B3978" w:rsidP="005B3978">
      <w:pPr>
        <w:pStyle w:val="HTMLPreformatted"/>
        <w:spacing w:after="120"/>
        <w:ind w:left="357"/>
      </w:pPr>
    </w:p>
    <w:p w14:paraId="43EA4CD1" w14:textId="77777777" w:rsidR="00711A0A" w:rsidRDefault="00711A0A" w:rsidP="004B6BA6">
      <w:pPr>
        <w:pStyle w:val="HTMLPreformatted"/>
        <w:spacing w:after="120"/>
      </w:pPr>
    </w:p>
    <w:p w14:paraId="28108C08" w14:textId="6AB1D94D" w:rsidR="005B3978" w:rsidRDefault="005B3978" w:rsidP="004B6BA6">
      <w:pPr>
        <w:pStyle w:val="HTMLPreformatted"/>
        <w:spacing w:after="120"/>
      </w:pPr>
      <w:r>
        <w:lastRenderedPageBreak/>
        <w:tab/>
        <w:t xml:space="preserve">val </w:t>
      </w:r>
      <w:r w:rsidR="004B6BA6">
        <w:t>danas</w:t>
      </w:r>
      <w:r>
        <w:t xml:space="preserve"> = </w:t>
      </w:r>
      <w:proofErr w:type="spellStart"/>
      <w:r w:rsidR="004B6BA6">
        <w:t>LocalDate.now</w:t>
      </w:r>
      <w:proofErr w:type="spellEnd"/>
      <w:r w:rsidR="004B6BA6">
        <w:t>()</w:t>
      </w:r>
      <w:r>
        <w:t xml:space="preserve"> </w:t>
      </w:r>
    </w:p>
    <w:p w14:paraId="37317EDB" w14:textId="14195819" w:rsidR="005B3978" w:rsidRDefault="005B3978" w:rsidP="005B3978">
      <w:pPr>
        <w:pStyle w:val="HTMLPreformatted"/>
        <w:spacing w:after="120"/>
        <w:ind w:left="357"/>
      </w:pPr>
      <w:r>
        <w:tab/>
      </w:r>
      <w:proofErr w:type="spellStart"/>
      <w:r w:rsidR="004B6BA6">
        <w:t>println</w:t>
      </w:r>
      <w:proofErr w:type="spellEnd"/>
      <w:r w:rsidR="004B6BA6">
        <w:t>(</w:t>
      </w:r>
      <w:r w:rsidR="004B6BA6" w:rsidRPr="004B6BA6">
        <w:t>"</w:t>
      </w:r>
      <w:r w:rsidR="004B6BA6">
        <w:t xml:space="preserve">Danas je datum: </w:t>
      </w:r>
      <w:r w:rsidR="004B6BA6" w:rsidRPr="00F608D2">
        <w:rPr>
          <w:b/>
          <w:bCs/>
        </w:rPr>
        <w:t>$</w:t>
      </w:r>
      <w:r w:rsidR="004B6BA6">
        <w:t>danas</w:t>
      </w:r>
      <w:r w:rsidR="004B6BA6" w:rsidRPr="004B6BA6">
        <w:t>"</w:t>
      </w:r>
      <w:r w:rsidR="004B6BA6">
        <w:t xml:space="preserve">) </w:t>
      </w:r>
      <w:r w:rsidR="000D5BBF">
        <w:t xml:space="preserve">// korištenje </w:t>
      </w:r>
      <w:proofErr w:type="spellStart"/>
      <w:r w:rsidR="000D5BBF">
        <w:t>String</w:t>
      </w:r>
      <w:proofErr w:type="spellEnd"/>
      <w:r w:rsidR="000D5BBF">
        <w:t xml:space="preserve"> predložaka</w:t>
      </w:r>
    </w:p>
    <w:p w14:paraId="2B556876" w14:textId="3477BE7A" w:rsidR="000D5BBF" w:rsidRDefault="000D5BBF" w:rsidP="005B3978">
      <w:pPr>
        <w:pStyle w:val="HTMLPreformatted"/>
        <w:spacing w:after="120"/>
        <w:ind w:left="357"/>
      </w:pPr>
      <w:r>
        <w:tab/>
      </w:r>
      <w:proofErr w:type="spellStart"/>
      <w:r>
        <w:t>println</w:t>
      </w:r>
      <w:proofErr w:type="spellEnd"/>
      <w:r>
        <w:t>(</w:t>
      </w:r>
      <w:r w:rsidRPr="004B6BA6">
        <w:t>"</w:t>
      </w:r>
      <w:r>
        <w:t xml:space="preserve">Danas je datum:" + danas) // korištenje operatora </w:t>
      </w:r>
      <w:r w:rsidR="006D5958">
        <w:t>"</w:t>
      </w:r>
      <w:r>
        <w:t>+</w:t>
      </w:r>
      <w:r w:rsidR="006D5958">
        <w:t>"</w:t>
      </w:r>
    </w:p>
    <w:p w14:paraId="65B2904E" w14:textId="4AC0D3E0" w:rsidR="004B6BA6" w:rsidRDefault="004B6BA6" w:rsidP="004B6BA6">
      <w:pPr>
        <w:pStyle w:val="HTMLPreformatted"/>
        <w:spacing w:after="120"/>
      </w:pPr>
      <w:r>
        <w:tab/>
      </w:r>
      <w:proofErr w:type="spellStart"/>
      <w:r>
        <w:t>println</w:t>
      </w:r>
      <w:proofErr w:type="spellEnd"/>
      <w:r>
        <w:t>(</w:t>
      </w:r>
      <w:r w:rsidRPr="004B6BA6">
        <w:t>"</w:t>
      </w:r>
      <w:r>
        <w:t xml:space="preserve">Sutra je datum: </w:t>
      </w:r>
      <w:r w:rsidRPr="00F608D2">
        <w:rPr>
          <w:b/>
          <w:bCs/>
        </w:rPr>
        <w:t>${</w:t>
      </w:r>
      <w:proofErr w:type="spellStart"/>
      <w:r>
        <w:t>danas.plusDays</w:t>
      </w:r>
      <w:proofErr w:type="spellEnd"/>
      <w:r>
        <w:t>(1)</w:t>
      </w:r>
      <w:r w:rsidRPr="00F608D2">
        <w:rPr>
          <w:b/>
          <w:bCs/>
        </w:rPr>
        <w:t>}</w:t>
      </w:r>
      <w:r w:rsidRPr="004B6BA6">
        <w:t>"</w:t>
      </w:r>
      <w:r>
        <w:t>)</w:t>
      </w:r>
      <w:r w:rsidR="000D5BBF">
        <w:t xml:space="preserve"> // izraz</w:t>
      </w:r>
    </w:p>
    <w:p w14:paraId="6F2B6B1F" w14:textId="3A77C26D" w:rsidR="004B6BA6" w:rsidRPr="000D5BBF" w:rsidRDefault="004B6BA6" w:rsidP="000D5BBF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4B71AEE3" w14:textId="0E91D2B5" w:rsidR="009A2722" w:rsidRDefault="004B6BA6" w:rsidP="00711A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0D5BBF">
        <w:rPr>
          <w:rFonts w:ascii="Arial" w:hAnsi="Arial" w:cs="Arial"/>
          <w:sz w:val="22"/>
          <w:szCs w:val="22"/>
        </w:rPr>
        <w:t xml:space="preserve">Kao što se iz navedenih primjera može vidjeti, za korištenje </w:t>
      </w:r>
      <w:proofErr w:type="spellStart"/>
      <w:r w:rsidR="000D5BBF" w:rsidRPr="000D5BBF">
        <w:rPr>
          <w:rFonts w:ascii="Arial" w:hAnsi="Arial" w:cs="Arial"/>
          <w:sz w:val="22"/>
          <w:szCs w:val="22"/>
        </w:rPr>
        <w:t>String</w:t>
      </w:r>
      <w:proofErr w:type="spellEnd"/>
      <w:r w:rsidR="000D5BBF" w:rsidRPr="000D5BBF">
        <w:rPr>
          <w:rFonts w:ascii="Arial" w:hAnsi="Arial" w:cs="Arial"/>
          <w:sz w:val="22"/>
          <w:szCs w:val="22"/>
        </w:rPr>
        <w:t xml:space="preserve"> predložaka koristi se operator </w:t>
      </w:r>
      <w:r w:rsidR="000D5BBF" w:rsidRPr="000D5BBF">
        <w:rPr>
          <w:rFonts w:ascii="Arial" w:hAnsi="Arial" w:cs="Arial"/>
          <w:b/>
          <w:bCs/>
          <w:sz w:val="22"/>
          <w:szCs w:val="22"/>
        </w:rPr>
        <w:t>$</w:t>
      </w:r>
      <w:r w:rsidR="000D5BBF" w:rsidRPr="000D5BBF">
        <w:rPr>
          <w:rFonts w:ascii="Arial" w:hAnsi="Arial" w:cs="Arial"/>
          <w:sz w:val="22"/>
          <w:szCs w:val="22"/>
        </w:rPr>
        <w:t xml:space="preserve"> te </w:t>
      </w:r>
      <w:r w:rsidR="000D5BBF">
        <w:rPr>
          <w:rFonts w:ascii="Arial" w:hAnsi="Arial" w:cs="Arial"/>
          <w:sz w:val="22"/>
          <w:szCs w:val="22"/>
        </w:rPr>
        <w:t>potom ime</w:t>
      </w:r>
      <w:r w:rsidR="000D5BBF" w:rsidRPr="000D5BBF">
        <w:rPr>
          <w:rFonts w:ascii="Arial" w:hAnsi="Arial" w:cs="Arial"/>
          <w:sz w:val="22"/>
          <w:szCs w:val="22"/>
        </w:rPr>
        <w:t xml:space="preserve"> varijable</w:t>
      </w:r>
      <w:r w:rsidR="000D5BBF">
        <w:rPr>
          <w:rFonts w:ascii="Arial" w:hAnsi="Arial" w:cs="Arial"/>
          <w:sz w:val="22"/>
          <w:szCs w:val="22"/>
        </w:rPr>
        <w:t>. Također je moguće navesti neki izraz umjesto varijable, no u tom slučaju izraz je potrebno staviti unutar vitičastih zagrada</w:t>
      </w:r>
      <w:r w:rsidR="000D5BBF" w:rsidRPr="000D5BBF">
        <w:rPr>
          <w:rFonts w:ascii="Arial" w:hAnsi="Arial" w:cs="Arial"/>
          <w:sz w:val="22"/>
          <w:szCs w:val="22"/>
        </w:rPr>
        <w:t>.</w:t>
      </w:r>
      <w:r w:rsidR="000D5BBF">
        <w:rPr>
          <w:rFonts w:ascii="Arial" w:hAnsi="Arial" w:cs="Arial"/>
          <w:sz w:val="22"/>
          <w:szCs w:val="22"/>
        </w:rPr>
        <w:t xml:space="preserve"> Prava korist ove </w:t>
      </w:r>
      <w:proofErr w:type="spellStart"/>
      <w:r w:rsidR="000D5BBF">
        <w:rPr>
          <w:rFonts w:ascii="Arial" w:hAnsi="Arial" w:cs="Arial"/>
          <w:sz w:val="22"/>
          <w:szCs w:val="22"/>
        </w:rPr>
        <w:t>funckionalnosti</w:t>
      </w:r>
      <w:proofErr w:type="spellEnd"/>
      <w:r w:rsidR="000D5BBF">
        <w:rPr>
          <w:rFonts w:ascii="Arial" w:hAnsi="Arial" w:cs="Arial"/>
          <w:sz w:val="22"/>
          <w:szCs w:val="22"/>
        </w:rPr>
        <w:t xml:space="preserve"> ističe se ponajviše onda kada treba sastaviti dugačak </w:t>
      </w:r>
      <w:proofErr w:type="spellStart"/>
      <w:r w:rsidR="000D5BBF">
        <w:rPr>
          <w:rFonts w:ascii="Arial" w:hAnsi="Arial" w:cs="Arial"/>
          <w:sz w:val="22"/>
          <w:szCs w:val="22"/>
        </w:rPr>
        <w:t>String</w:t>
      </w:r>
      <w:proofErr w:type="spellEnd"/>
      <w:r w:rsidR="000D5BBF">
        <w:rPr>
          <w:rFonts w:ascii="Arial" w:hAnsi="Arial" w:cs="Arial"/>
          <w:sz w:val="22"/>
          <w:szCs w:val="22"/>
        </w:rPr>
        <w:t xml:space="preserve"> sa mnoštvom vrijednosti koje se čitaju iz varijabli ili izraza.</w:t>
      </w:r>
    </w:p>
    <w:p w14:paraId="6C04436B" w14:textId="66821C3D" w:rsidR="009A2722" w:rsidRDefault="009A2722" w:rsidP="00EB7AC0">
      <w:pPr>
        <w:pStyle w:val="FOINaslov4"/>
        <w:outlineLvl w:val="3"/>
      </w:pPr>
      <w:bookmarkStart w:id="14" w:name="_Toc46602457"/>
      <w:r>
        <w:t>Uvjetni izrazi</w:t>
      </w:r>
      <w:bookmarkEnd w:id="14"/>
    </w:p>
    <w:p w14:paraId="2EEFF950" w14:textId="0FBAC2BF" w:rsidR="00C941A8" w:rsidRDefault="009A2722" w:rsidP="00711A0A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C941A8">
        <w:rPr>
          <w:rFonts w:ascii="Arial" w:hAnsi="Arial" w:cs="Arial"/>
          <w:sz w:val="22"/>
          <w:szCs w:val="22"/>
        </w:rPr>
        <w:t xml:space="preserve">Poput velike većine programskih jezika i </w:t>
      </w:r>
      <w:proofErr w:type="spellStart"/>
      <w:r w:rsidRPr="00C941A8">
        <w:rPr>
          <w:rFonts w:ascii="Arial" w:hAnsi="Arial" w:cs="Arial"/>
          <w:sz w:val="22"/>
          <w:szCs w:val="22"/>
        </w:rPr>
        <w:t>Kotlin</w:t>
      </w:r>
      <w:proofErr w:type="spellEnd"/>
      <w:r w:rsidRPr="00C941A8">
        <w:rPr>
          <w:rFonts w:ascii="Arial" w:hAnsi="Arial" w:cs="Arial"/>
          <w:sz w:val="22"/>
          <w:szCs w:val="22"/>
        </w:rPr>
        <w:t xml:space="preserve"> podržava grananje u programskom kodu. </w:t>
      </w:r>
      <w:r w:rsidR="00C941A8" w:rsidRPr="00C941A8">
        <w:rPr>
          <w:rFonts w:ascii="Arial" w:hAnsi="Arial" w:cs="Arial"/>
          <w:sz w:val="22"/>
          <w:szCs w:val="22"/>
        </w:rPr>
        <w:t xml:space="preserve">Uvjetni </w:t>
      </w:r>
      <w:r w:rsidR="003065AD">
        <w:rPr>
          <w:rFonts w:ascii="Arial" w:hAnsi="Arial" w:cs="Arial"/>
          <w:sz w:val="22"/>
          <w:szCs w:val="22"/>
        </w:rPr>
        <w:t>blok</w:t>
      </w:r>
      <w:r w:rsidR="00C941A8" w:rsidRPr="00C941A8">
        <w:rPr>
          <w:rFonts w:ascii="Arial" w:hAnsi="Arial" w:cs="Arial"/>
          <w:sz w:val="22"/>
          <w:szCs w:val="22"/>
        </w:rPr>
        <w:t xml:space="preserve">, tj. kondicionalni </w:t>
      </w:r>
      <w:r w:rsidR="003065AD">
        <w:rPr>
          <w:rFonts w:ascii="Arial" w:hAnsi="Arial" w:cs="Arial"/>
          <w:sz w:val="22"/>
          <w:szCs w:val="22"/>
        </w:rPr>
        <w:t>blok</w:t>
      </w:r>
      <w:r w:rsidR="00C941A8" w:rsidRPr="00C941A8">
        <w:rPr>
          <w:rFonts w:ascii="Arial" w:hAnsi="Arial" w:cs="Arial"/>
          <w:sz w:val="22"/>
          <w:szCs w:val="22"/>
        </w:rPr>
        <w:t xml:space="preserve"> </w:t>
      </w:r>
      <w:r w:rsidR="00C941A8">
        <w:rPr>
          <w:rFonts w:ascii="Arial" w:hAnsi="Arial" w:cs="Arial"/>
          <w:sz w:val="22"/>
          <w:szCs w:val="22"/>
        </w:rPr>
        <w:t>ili kako se često u žargonu spominje „</w:t>
      </w:r>
      <w:proofErr w:type="spellStart"/>
      <w:r w:rsidR="00C941A8" w:rsidRPr="00C941A8">
        <w:rPr>
          <w:rFonts w:ascii="Arial" w:hAnsi="Arial" w:cs="Arial"/>
          <w:i/>
          <w:iCs/>
          <w:sz w:val="22"/>
          <w:szCs w:val="22"/>
        </w:rPr>
        <w:t>if</w:t>
      </w:r>
      <w:proofErr w:type="spellEnd"/>
      <w:r w:rsidR="00C941A8" w:rsidRPr="00C941A8">
        <w:rPr>
          <w:rFonts w:ascii="Arial" w:hAnsi="Arial" w:cs="Arial"/>
          <w:i/>
          <w:iCs/>
          <w:sz w:val="22"/>
          <w:szCs w:val="22"/>
        </w:rPr>
        <w:t xml:space="preserve"> uvjeti</w:t>
      </w:r>
      <w:r w:rsidR="00C941A8">
        <w:rPr>
          <w:rFonts w:ascii="Arial" w:hAnsi="Arial" w:cs="Arial"/>
          <w:sz w:val="22"/>
          <w:szCs w:val="22"/>
        </w:rPr>
        <w:t xml:space="preserve">“ </w:t>
      </w:r>
      <w:r w:rsidR="00C941A8" w:rsidRPr="00C941A8">
        <w:rPr>
          <w:rFonts w:ascii="Arial" w:hAnsi="Arial" w:cs="Arial"/>
          <w:sz w:val="22"/>
          <w:szCs w:val="22"/>
        </w:rPr>
        <w:t>u Kotlinu izgledaju identično kao u p</w:t>
      </w:r>
      <w:r w:rsidR="00C941A8">
        <w:rPr>
          <w:rFonts w:ascii="Arial" w:hAnsi="Arial" w:cs="Arial"/>
          <w:sz w:val="22"/>
          <w:szCs w:val="22"/>
        </w:rPr>
        <w:t>r</w:t>
      </w:r>
      <w:r w:rsidR="00C941A8" w:rsidRPr="00C941A8">
        <w:rPr>
          <w:rFonts w:ascii="Arial" w:hAnsi="Arial" w:cs="Arial"/>
          <w:sz w:val="22"/>
          <w:szCs w:val="22"/>
        </w:rPr>
        <w:t>ogramskom jeziku Java</w:t>
      </w:r>
      <w:r w:rsidR="00C941A8">
        <w:rPr>
          <w:rFonts w:ascii="Arial" w:hAnsi="Arial" w:cs="Arial"/>
          <w:sz w:val="22"/>
          <w:szCs w:val="22"/>
        </w:rPr>
        <w:t xml:space="preserve"> uz neke sitne dodatne mogućnosti</w:t>
      </w:r>
      <w:r w:rsidR="00C941A8" w:rsidRPr="00C941A8">
        <w:rPr>
          <w:rFonts w:ascii="Arial" w:hAnsi="Arial" w:cs="Arial"/>
          <w:sz w:val="22"/>
          <w:szCs w:val="22"/>
        </w:rPr>
        <w:t xml:space="preserve">. </w:t>
      </w:r>
      <w:r w:rsidR="00C941A8">
        <w:rPr>
          <w:rFonts w:ascii="Arial" w:hAnsi="Arial" w:cs="Arial"/>
          <w:sz w:val="22"/>
          <w:szCs w:val="22"/>
        </w:rPr>
        <w:t xml:space="preserve">Dodatna funkcionalnost je ta što </w:t>
      </w:r>
      <w:proofErr w:type="spellStart"/>
      <w:r w:rsidR="00C941A8">
        <w:rPr>
          <w:rFonts w:ascii="Arial" w:hAnsi="Arial" w:cs="Arial"/>
          <w:i/>
          <w:iCs/>
          <w:sz w:val="22"/>
          <w:szCs w:val="22"/>
        </w:rPr>
        <w:t>if</w:t>
      </w:r>
      <w:proofErr w:type="spellEnd"/>
      <w:r w:rsidR="00C941A8">
        <w:rPr>
          <w:rFonts w:ascii="Arial" w:hAnsi="Arial" w:cs="Arial"/>
          <w:sz w:val="22"/>
          <w:szCs w:val="22"/>
        </w:rPr>
        <w:t>, odnosno uvjetni</w:t>
      </w:r>
      <w:r w:rsidR="00C941A8">
        <w:rPr>
          <w:rFonts w:ascii="Arial" w:hAnsi="Arial" w:cs="Arial"/>
          <w:i/>
          <w:iCs/>
          <w:sz w:val="22"/>
          <w:szCs w:val="22"/>
        </w:rPr>
        <w:t xml:space="preserve"> </w:t>
      </w:r>
      <w:r w:rsidR="0054737B">
        <w:rPr>
          <w:rFonts w:ascii="Arial" w:hAnsi="Arial" w:cs="Arial"/>
          <w:sz w:val="22"/>
          <w:szCs w:val="22"/>
        </w:rPr>
        <w:t>blok koda</w:t>
      </w:r>
      <w:r w:rsidR="00C941A8">
        <w:rPr>
          <w:rFonts w:ascii="Arial" w:hAnsi="Arial" w:cs="Arial"/>
          <w:sz w:val="22"/>
          <w:szCs w:val="22"/>
        </w:rPr>
        <w:t xml:space="preserve"> može „vratiti“ određenu vrijednost. </w:t>
      </w:r>
    </w:p>
    <w:p w14:paraId="08B71E4E" w14:textId="65CBA37A" w:rsidR="00C941A8" w:rsidRDefault="00C941A8" w:rsidP="00C941A8">
      <w:pPr>
        <w:pStyle w:val="HTMLPreformatted"/>
        <w:spacing w:after="120"/>
        <w:ind w:left="357"/>
      </w:pPr>
      <w:r>
        <w:tab/>
      </w:r>
      <w:proofErr w:type="spellStart"/>
      <w:r w:rsidRPr="00BD0286">
        <w:rPr>
          <w:b/>
          <w:bCs/>
        </w:rPr>
        <w:t>if</w:t>
      </w:r>
      <w:proofErr w:type="spellEnd"/>
      <w:r w:rsidRPr="00950C76">
        <w:t xml:space="preserve"> (</w:t>
      </w:r>
      <w:r>
        <w:t>a &gt; b</w:t>
      </w:r>
      <w:r w:rsidRPr="00950C76">
        <w:t>)</w:t>
      </w:r>
      <w:r>
        <w:t xml:space="preserve"> </w:t>
      </w:r>
      <w:r w:rsidRPr="00950C76">
        <w:t>{</w:t>
      </w:r>
    </w:p>
    <w:p w14:paraId="741254C0" w14:textId="2A866F8B" w:rsidR="00C941A8" w:rsidRPr="00950C76" w:rsidRDefault="00C941A8" w:rsidP="00C941A8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>("Varijabla a je veća od varijable b")</w:t>
      </w:r>
    </w:p>
    <w:p w14:paraId="3B1FADF7" w14:textId="2FBB0F00" w:rsidR="00C941A8" w:rsidRDefault="00C941A8" w:rsidP="00C941A8">
      <w:pPr>
        <w:pStyle w:val="HTMLPreformatted"/>
        <w:spacing w:after="120"/>
        <w:ind w:left="357"/>
      </w:pPr>
      <w:r>
        <w:tab/>
      </w:r>
      <w:r w:rsidRPr="00950C76">
        <w:t>}</w:t>
      </w:r>
      <w:r>
        <w:t xml:space="preserve"> </w:t>
      </w:r>
      <w:proofErr w:type="spellStart"/>
      <w:r w:rsidRPr="00BD0286">
        <w:rPr>
          <w:b/>
          <w:bCs/>
        </w:rPr>
        <w:t>else</w:t>
      </w:r>
      <w:proofErr w:type="spellEnd"/>
      <w:r w:rsidRPr="00BD0286">
        <w:rPr>
          <w:b/>
          <w:bCs/>
        </w:rPr>
        <w:t xml:space="preserve"> </w:t>
      </w:r>
      <w:proofErr w:type="spellStart"/>
      <w:r w:rsidRPr="00BD0286">
        <w:rPr>
          <w:b/>
          <w:bCs/>
        </w:rPr>
        <w:t>if</w:t>
      </w:r>
      <w:proofErr w:type="spellEnd"/>
      <w:r>
        <w:t xml:space="preserve"> (b &gt; a) {</w:t>
      </w:r>
    </w:p>
    <w:p w14:paraId="415E7679" w14:textId="0724797D" w:rsidR="00C941A8" w:rsidRDefault="00C941A8" w:rsidP="00C941A8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>("Varijabla b je veća od varijable a")</w:t>
      </w:r>
    </w:p>
    <w:p w14:paraId="1EDAB657" w14:textId="77777777" w:rsidR="00C941A8" w:rsidRDefault="00C941A8" w:rsidP="00C941A8">
      <w:pPr>
        <w:pStyle w:val="HTMLPreformatted"/>
        <w:spacing w:after="120"/>
        <w:ind w:left="357"/>
      </w:pPr>
      <w:r>
        <w:tab/>
        <w:t xml:space="preserve">} </w:t>
      </w:r>
      <w:proofErr w:type="spellStart"/>
      <w:r w:rsidRPr="00BD0286">
        <w:rPr>
          <w:b/>
          <w:bCs/>
        </w:rPr>
        <w:t>else</w:t>
      </w:r>
      <w:proofErr w:type="spellEnd"/>
      <w:r>
        <w:t xml:space="preserve"> {</w:t>
      </w:r>
    </w:p>
    <w:p w14:paraId="42C4F855" w14:textId="45044070" w:rsidR="00C941A8" w:rsidRDefault="00C941A8" w:rsidP="00C941A8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>("Varijable imaju jednaku vrijednost")</w:t>
      </w:r>
    </w:p>
    <w:p w14:paraId="7E4A2F59" w14:textId="20EBD726" w:rsidR="00C941A8" w:rsidRDefault="00C941A8" w:rsidP="00C941A8">
      <w:pPr>
        <w:pStyle w:val="HTMLPreformatted"/>
        <w:spacing w:after="120"/>
        <w:ind w:left="357"/>
      </w:pPr>
      <w:r>
        <w:tab/>
        <w:t xml:space="preserve">} // prikaz klasičnog korištenja </w:t>
      </w:r>
      <w:proofErr w:type="spellStart"/>
      <w:r w:rsidRPr="00C941A8">
        <w:rPr>
          <w:i/>
          <w:iCs/>
        </w:rPr>
        <w:t>if</w:t>
      </w:r>
      <w:proofErr w:type="spellEnd"/>
      <w:r>
        <w:t xml:space="preserve"> uvjeta</w:t>
      </w:r>
    </w:p>
    <w:p w14:paraId="12A993B1" w14:textId="0E939A56" w:rsidR="007A16EC" w:rsidRDefault="007A16EC" w:rsidP="00C941A8">
      <w:pPr>
        <w:pStyle w:val="HTMLPreformatted"/>
        <w:spacing w:after="120"/>
        <w:ind w:left="357"/>
      </w:pPr>
    </w:p>
    <w:p w14:paraId="7127CA5E" w14:textId="7DA1582D" w:rsidR="007A16EC" w:rsidRDefault="007A16EC" w:rsidP="00C941A8">
      <w:pPr>
        <w:pStyle w:val="HTMLPreformatted"/>
        <w:spacing w:after="120"/>
        <w:ind w:left="357"/>
      </w:pPr>
      <w:r>
        <w:tab/>
        <w:t xml:space="preserve">val </w:t>
      </w:r>
      <w:proofErr w:type="spellStart"/>
      <w:r>
        <w:t>najmanjiBroj</w:t>
      </w:r>
      <w:proofErr w:type="spellEnd"/>
      <w:r>
        <w:t xml:space="preserve"> = </w:t>
      </w:r>
      <w:proofErr w:type="spellStart"/>
      <w:r>
        <w:t>if</w:t>
      </w:r>
      <w:proofErr w:type="spellEnd"/>
      <w:r>
        <w:t xml:space="preserve"> (a &lt; b) a </w:t>
      </w:r>
      <w:proofErr w:type="spellStart"/>
      <w:r>
        <w:t>else</w:t>
      </w:r>
      <w:proofErr w:type="spellEnd"/>
      <w:r>
        <w:t xml:space="preserve"> b </w:t>
      </w:r>
    </w:p>
    <w:p w14:paraId="31C0A9AA" w14:textId="77777777" w:rsidR="00B54E51" w:rsidRDefault="00B54E51" w:rsidP="00C941A8">
      <w:pPr>
        <w:pStyle w:val="HTMLPreformatted"/>
        <w:spacing w:after="120"/>
        <w:ind w:left="357"/>
      </w:pPr>
    </w:p>
    <w:p w14:paraId="4F948F16" w14:textId="2471C6D0" w:rsidR="007A16EC" w:rsidRPr="007A16EC" w:rsidRDefault="007A16EC" w:rsidP="007A16EC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U zadnjem primjeru vidi se kako za razliku od programskog jezika Java </w:t>
      </w:r>
      <w:proofErr w:type="spellStart"/>
      <w:r w:rsidR="00B54E51">
        <w:rPr>
          <w:rFonts w:ascii="Arial" w:hAnsi="Arial" w:cs="Arial"/>
          <w:i/>
          <w:iCs/>
          <w:sz w:val="22"/>
          <w:szCs w:val="22"/>
        </w:rPr>
        <w:t>if</w:t>
      </w:r>
      <w:proofErr w:type="spellEnd"/>
      <w:r w:rsidRPr="007A16EC">
        <w:rPr>
          <w:rFonts w:ascii="Arial" w:hAnsi="Arial" w:cs="Arial"/>
          <w:sz w:val="22"/>
          <w:szCs w:val="22"/>
        </w:rPr>
        <w:t xml:space="preserve"> </w:t>
      </w:r>
      <w:r w:rsidR="0054737B">
        <w:rPr>
          <w:rFonts w:ascii="Arial" w:hAnsi="Arial" w:cs="Arial"/>
          <w:sz w:val="22"/>
          <w:szCs w:val="22"/>
        </w:rPr>
        <w:t>blok može iskazati kao izraz koji</w:t>
      </w:r>
      <w:r>
        <w:rPr>
          <w:rFonts w:ascii="Arial" w:hAnsi="Arial" w:cs="Arial"/>
          <w:sz w:val="22"/>
          <w:szCs w:val="22"/>
        </w:rPr>
        <w:t xml:space="preserve"> može „vratiti“ određenu vrijednost. U konkretnom primjeru ta vrijednost se pridružuje varijabli </w:t>
      </w:r>
      <w:proofErr w:type="spellStart"/>
      <w:r w:rsidRPr="00B54E51">
        <w:rPr>
          <w:rFonts w:ascii="Arial" w:hAnsi="Arial" w:cs="Arial"/>
          <w:i/>
          <w:iCs/>
          <w:sz w:val="22"/>
          <w:szCs w:val="22"/>
        </w:rPr>
        <w:t>najmanjiBroj</w:t>
      </w:r>
      <w:proofErr w:type="spellEnd"/>
      <w:r w:rsidRPr="007A16EC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i to na način da će varijabla poprimiti vrijednost varijable </w:t>
      </w:r>
      <w:r w:rsidRPr="00B54E51">
        <w:rPr>
          <w:rFonts w:ascii="Arial" w:hAnsi="Arial" w:cs="Arial"/>
          <w:i/>
          <w:iCs/>
          <w:sz w:val="22"/>
          <w:szCs w:val="22"/>
        </w:rPr>
        <w:t>a</w:t>
      </w:r>
      <w:r w:rsidRPr="007A16EC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ukoliko je uvjet ispunjen a u suprotnom vrijednost varijable </w:t>
      </w:r>
      <w:r w:rsidRPr="00B54E51">
        <w:rPr>
          <w:rFonts w:ascii="Arial" w:hAnsi="Arial" w:cs="Arial"/>
          <w:i/>
          <w:iCs/>
          <w:sz w:val="22"/>
          <w:szCs w:val="22"/>
        </w:rPr>
        <w:t>b</w:t>
      </w:r>
      <w:r>
        <w:rPr>
          <w:rFonts w:ascii="Arial" w:hAnsi="Arial" w:cs="Arial"/>
          <w:sz w:val="22"/>
          <w:szCs w:val="22"/>
        </w:rPr>
        <w:t>.</w:t>
      </w:r>
    </w:p>
    <w:p w14:paraId="77C825EA" w14:textId="77777777" w:rsidR="004E41B8" w:rsidRDefault="007329AA" w:rsidP="00715367">
      <w:pPr>
        <w:pStyle w:val="FOINaslov4"/>
        <w:outlineLvl w:val="3"/>
      </w:pPr>
      <w:bookmarkStart w:id="15" w:name="_Toc46602458"/>
      <w:r>
        <w:t xml:space="preserve">Provjeravanje </w:t>
      </w:r>
      <w:proofErr w:type="spellStart"/>
      <w:r>
        <w:t>null</w:t>
      </w:r>
      <w:proofErr w:type="spellEnd"/>
      <w:r>
        <w:t xml:space="preserve"> </w:t>
      </w:r>
      <w:r w:rsidR="004E41B8">
        <w:t>vrijednosti</w:t>
      </w:r>
      <w:bookmarkEnd w:id="15"/>
    </w:p>
    <w:p w14:paraId="22A1C84F" w14:textId="768F1C8A" w:rsidR="006D5958" w:rsidRDefault="004E41B8" w:rsidP="006D5958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4E41B8">
        <w:rPr>
          <w:rFonts w:ascii="Arial" w:hAnsi="Arial" w:cs="Arial"/>
          <w:sz w:val="22"/>
          <w:szCs w:val="22"/>
        </w:rPr>
        <w:t xml:space="preserve">Kao i u programskom jeziku Java, tako i u Kotlinu varijabla može biti ne-inicijalizirana, tj. imati vrijednost </w:t>
      </w:r>
      <w:proofErr w:type="spellStart"/>
      <w:r w:rsidRPr="006D5958">
        <w:rPr>
          <w:rFonts w:ascii="Arial" w:hAnsi="Arial" w:cs="Arial"/>
          <w:b/>
          <w:bCs/>
          <w:i/>
          <w:iCs/>
          <w:sz w:val="22"/>
          <w:szCs w:val="22"/>
        </w:rPr>
        <w:t>null</w:t>
      </w:r>
      <w:proofErr w:type="spellEnd"/>
      <w:r w:rsidR="002A0817">
        <w:rPr>
          <w:rFonts w:ascii="Arial" w:hAnsi="Arial" w:cs="Arial"/>
          <w:sz w:val="22"/>
          <w:szCs w:val="22"/>
        </w:rPr>
        <w:t xml:space="preserve"> ili referencirati </w:t>
      </w:r>
      <w:proofErr w:type="spellStart"/>
      <w:r w:rsidR="002A0817">
        <w:rPr>
          <w:rFonts w:ascii="Arial" w:hAnsi="Arial" w:cs="Arial"/>
          <w:b/>
          <w:bCs/>
          <w:i/>
          <w:iCs/>
          <w:sz w:val="22"/>
          <w:szCs w:val="22"/>
        </w:rPr>
        <w:t>null</w:t>
      </w:r>
      <w:proofErr w:type="spellEnd"/>
      <w:r w:rsidRPr="004E41B8">
        <w:rPr>
          <w:rFonts w:ascii="Arial" w:hAnsi="Arial" w:cs="Arial"/>
          <w:sz w:val="22"/>
          <w:szCs w:val="22"/>
        </w:rPr>
        <w:t xml:space="preserve">. Kada varijabla </w:t>
      </w:r>
      <w:r w:rsidR="002A0817">
        <w:rPr>
          <w:rFonts w:ascii="Arial" w:hAnsi="Arial" w:cs="Arial"/>
          <w:sz w:val="22"/>
          <w:szCs w:val="22"/>
        </w:rPr>
        <w:t>referencira</w:t>
      </w:r>
      <w:r w:rsidRPr="004E41B8"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6D5958">
        <w:rPr>
          <w:rFonts w:ascii="Arial" w:hAnsi="Arial" w:cs="Arial"/>
          <w:b/>
          <w:bCs/>
          <w:i/>
          <w:iCs/>
          <w:sz w:val="22"/>
          <w:szCs w:val="22"/>
        </w:rPr>
        <w:t>null</w:t>
      </w:r>
      <w:proofErr w:type="spellEnd"/>
      <w:r w:rsidRPr="004E41B8">
        <w:rPr>
          <w:rFonts w:ascii="Arial" w:hAnsi="Arial" w:cs="Arial"/>
          <w:sz w:val="22"/>
          <w:szCs w:val="22"/>
        </w:rPr>
        <w:t>, to znači da ista ne pokazuje niti na jednu adresu u memorijskom prostoru u kojem bi bila spremljena neka odgovarajuća vrijednost.</w:t>
      </w:r>
      <w:r w:rsidR="006D5958">
        <w:rPr>
          <w:rFonts w:ascii="Arial" w:hAnsi="Arial" w:cs="Arial"/>
          <w:sz w:val="22"/>
          <w:szCs w:val="22"/>
        </w:rPr>
        <w:t xml:space="preserve"> U programskom jeziku </w:t>
      </w:r>
      <w:proofErr w:type="spellStart"/>
      <w:r w:rsidR="006D5958">
        <w:rPr>
          <w:rFonts w:ascii="Arial" w:hAnsi="Arial" w:cs="Arial"/>
          <w:sz w:val="22"/>
          <w:szCs w:val="22"/>
        </w:rPr>
        <w:t>Kotlin</w:t>
      </w:r>
      <w:proofErr w:type="spellEnd"/>
      <w:r w:rsidR="006D5958">
        <w:rPr>
          <w:rFonts w:ascii="Arial" w:hAnsi="Arial" w:cs="Arial"/>
          <w:sz w:val="22"/>
          <w:szCs w:val="22"/>
        </w:rPr>
        <w:t xml:space="preserve">, programer mora eksplicitno naglasiti </w:t>
      </w:r>
      <w:r w:rsidR="006D5958">
        <w:rPr>
          <w:rFonts w:ascii="Arial" w:hAnsi="Arial" w:cs="Arial"/>
          <w:sz w:val="22"/>
          <w:szCs w:val="22"/>
        </w:rPr>
        <w:lastRenderedPageBreak/>
        <w:t xml:space="preserve">da određena vrijednost, tj. vrijednost varijable ili funkcije može poprimiti vrijednost </w:t>
      </w:r>
      <w:proofErr w:type="spellStart"/>
      <w:r w:rsidR="006D5958" w:rsidRPr="006D5958">
        <w:rPr>
          <w:rFonts w:ascii="Arial" w:hAnsi="Arial" w:cs="Arial"/>
          <w:b/>
          <w:bCs/>
          <w:i/>
          <w:iCs/>
          <w:sz w:val="22"/>
          <w:szCs w:val="22"/>
        </w:rPr>
        <w:t>null</w:t>
      </w:r>
      <w:proofErr w:type="spellEnd"/>
      <w:r w:rsidR="006D5958">
        <w:rPr>
          <w:rFonts w:ascii="Arial" w:hAnsi="Arial" w:cs="Arial"/>
          <w:sz w:val="22"/>
          <w:szCs w:val="22"/>
        </w:rPr>
        <w:t xml:space="preserve">. U tu svrhu koristi se operator </w:t>
      </w:r>
      <w:r w:rsidR="006D5958" w:rsidRPr="006D5958">
        <w:rPr>
          <w:rFonts w:ascii="Arial" w:hAnsi="Arial" w:cs="Arial"/>
          <w:b/>
          <w:bCs/>
          <w:sz w:val="22"/>
          <w:szCs w:val="22"/>
        </w:rPr>
        <w:t>?</w:t>
      </w:r>
      <w:r w:rsidR="006D5958">
        <w:rPr>
          <w:rFonts w:ascii="Arial" w:hAnsi="Arial" w:cs="Arial"/>
          <w:sz w:val="22"/>
          <w:szCs w:val="22"/>
        </w:rPr>
        <w:t>. Slijedi primjer korištenja istoga</w:t>
      </w:r>
      <w:r w:rsidR="000E6459">
        <w:rPr>
          <w:rFonts w:ascii="Arial" w:hAnsi="Arial" w:cs="Arial"/>
          <w:sz w:val="22"/>
          <w:szCs w:val="22"/>
        </w:rPr>
        <w:t xml:space="preserve"> </w:t>
      </w:r>
      <w:r w:rsidR="000E6459">
        <w:rPr>
          <w:rFonts w:ascii="Arial" w:hAnsi="Arial" w:cs="Arial"/>
          <w:sz w:val="22"/>
          <w:szCs w:val="22"/>
        </w:rPr>
        <w:fldChar w:fldCharType="begin" w:fldLock="1"/>
      </w:r>
      <w:r w:rsidR="00DC313F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null-safety.html","accessed":{"date-parts":[["2020","7","25"]]},"author":[{"dropping-particle":"","family":"JetBrains s.r.o.","given":"","non-dropping-particle":"","parse-names":false,"suffix":""}],"id":"ITEM-1","issued":{"date-parts":[["2020"]]},"title":"Kotlin null","type":"webpage"},"uris":["http://www.mendeley.com/documents/?uuid=ac761300-fdc6-4a21-83b6-d87a81b7e3be"]}],"mendeley":{"formattedCitation":"(JetBrains s.r.o., 2020h)","plainTextFormattedCitation":"(JetBrains s.r.o., 2020h)","previouslyFormattedCitation":"(JetBrains s.r.o., 2020g)"},"properties":{"noteIndex":0},"schema":"https://github.com/citation-style-language/schema/raw/master/csl-citation.json"}</w:instrText>
      </w:r>
      <w:r w:rsidR="000E6459">
        <w:rPr>
          <w:rFonts w:ascii="Arial" w:hAnsi="Arial" w:cs="Arial"/>
          <w:sz w:val="22"/>
          <w:szCs w:val="22"/>
        </w:rPr>
        <w:fldChar w:fldCharType="separate"/>
      </w:r>
      <w:r w:rsidR="00DC313F" w:rsidRPr="00DC313F">
        <w:rPr>
          <w:rFonts w:ascii="Arial" w:hAnsi="Arial" w:cs="Arial"/>
          <w:noProof/>
          <w:sz w:val="22"/>
          <w:szCs w:val="22"/>
        </w:rPr>
        <w:t>(JetBrains s.r.o., 2020h)</w:t>
      </w:r>
      <w:r w:rsidR="000E6459">
        <w:rPr>
          <w:rFonts w:ascii="Arial" w:hAnsi="Arial" w:cs="Arial"/>
          <w:sz w:val="22"/>
          <w:szCs w:val="22"/>
        </w:rPr>
        <w:fldChar w:fldCharType="end"/>
      </w:r>
      <w:r w:rsidR="000E6459">
        <w:rPr>
          <w:rFonts w:ascii="Arial" w:hAnsi="Arial" w:cs="Arial"/>
          <w:sz w:val="22"/>
          <w:szCs w:val="22"/>
        </w:rPr>
        <w:t xml:space="preserve"> :</w:t>
      </w:r>
    </w:p>
    <w:p w14:paraId="57E00128" w14:textId="5EA0EBC0" w:rsidR="006D5958" w:rsidRDefault="006D5958" w:rsidP="006D5958">
      <w:pPr>
        <w:pStyle w:val="HTMLPreformatted"/>
        <w:spacing w:after="120"/>
        <w:ind w:left="357"/>
      </w:pPr>
      <w:r>
        <w:tab/>
      </w:r>
      <w:r w:rsidR="000E6459">
        <w:t xml:space="preserve">var </w:t>
      </w:r>
      <w:proofErr w:type="spellStart"/>
      <w:r w:rsidR="000E6459">
        <w:t>neNullVarijabla</w:t>
      </w:r>
      <w:proofErr w:type="spellEnd"/>
      <w:r w:rsidR="000E6459">
        <w:t xml:space="preserve">: </w:t>
      </w:r>
      <w:proofErr w:type="spellStart"/>
      <w:r w:rsidR="000E6459">
        <w:t>String</w:t>
      </w:r>
      <w:proofErr w:type="spellEnd"/>
      <w:r w:rsidR="000E6459">
        <w:t xml:space="preserve"> = </w:t>
      </w:r>
      <w:r w:rsidR="000E6459" w:rsidRPr="004B6BA6">
        <w:t>"</w:t>
      </w:r>
      <w:r w:rsidR="000E6459">
        <w:t xml:space="preserve">Nisam </w:t>
      </w:r>
      <w:proofErr w:type="spellStart"/>
      <w:r w:rsidR="000E6459">
        <w:t>null</w:t>
      </w:r>
      <w:proofErr w:type="spellEnd"/>
      <w:r w:rsidR="000E6459">
        <w:t>!"</w:t>
      </w:r>
    </w:p>
    <w:p w14:paraId="5C717C88" w14:textId="60E42A90" w:rsidR="006D5958" w:rsidRDefault="006D5958" w:rsidP="006D5958">
      <w:pPr>
        <w:pStyle w:val="HTMLPreformatted"/>
        <w:spacing w:after="120"/>
        <w:ind w:left="357"/>
      </w:pPr>
      <w:r>
        <w:tab/>
      </w:r>
      <w:proofErr w:type="spellStart"/>
      <w:r w:rsidR="000E6459">
        <w:t>neNullVarijable</w:t>
      </w:r>
      <w:proofErr w:type="spellEnd"/>
      <w:r w:rsidR="000E6459">
        <w:t xml:space="preserve"> = </w:t>
      </w:r>
      <w:proofErr w:type="spellStart"/>
      <w:r w:rsidR="000E6459">
        <w:t>null</w:t>
      </w:r>
      <w:proofErr w:type="spellEnd"/>
      <w:r w:rsidR="000E6459">
        <w:t xml:space="preserve"> // greška u kodu</w:t>
      </w:r>
    </w:p>
    <w:p w14:paraId="2C41B732" w14:textId="701DCDAE" w:rsidR="000E6459" w:rsidRDefault="000E6459" w:rsidP="006D5958">
      <w:pPr>
        <w:pStyle w:val="HTMLPreformatted"/>
        <w:spacing w:after="120"/>
        <w:ind w:left="357"/>
      </w:pPr>
    </w:p>
    <w:p w14:paraId="42688838" w14:textId="4D2AD112" w:rsidR="000E6459" w:rsidRDefault="000E6459" w:rsidP="006D5958">
      <w:pPr>
        <w:pStyle w:val="HTMLPreformatted"/>
        <w:spacing w:after="120"/>
        <w:ind w:left="357"/>
      </w:pPr>
      <w:r>
        <w:tab/>
        <w:t xml:space="preserve">var </w:t>
      </w:r>
      <w:proofErr w:type="spellStart"/>
      <w:r>
        <w:t>nullVarijabla</w:t>
      </w:r>
      <w:proofErr w:type="spellEnd"/>
      <w:r>
        <w:t xml:space="preserve">: </w:t>
      </w:r>
      <w:proofErr w:type="spellStart"/>
      <w:r w:rsidRPr="00BD0286">
        <w:rPr>
          <w:b/>
          <w:bCs/>
        </w:rPr>
        <w:t>String</w:t>
      </w:r>
      <w:proofErr w:type="spellEnd"/>
      <w:r w:rsidRPr="00F608D2">
        <w:rPr>
          <w:b/>
          <w:bCs/>
        </w:rPr>
        <w:t>?</w:t>
      </w:r>
      <w:r>
        <w:t xml:space="preserve"> = </w:t>
      </w:r>
      <w:r w:rsidRPr="004B6BA6">
        <w:t>"</w:t>
      </w:r>
      <w:r>
        <w:t xml:space="preserve">Mogu biti </w:t>
      </w:r>
      <w:proofErr w:type="spellStart"/>
      <w:r>
        <w:t>null</w:t>
      </w:r>
      <w:proofErr w:type="spellEnd"/>
      <w:r>
        <w:t>!"</w:t>
      </w:r>
    </w:p>
    <w:p w14:paraId="5B6A87BD" w14:textId="64614E38" w:rsidR="000E6459" w:rsidRDefault="000E6459" w:rsidP="006D5958">
      <w:pPr>
        <w:pStyle w:val="HTMLPreformatted"/>
        <w:spacing w:after="120"/>
        <w:ind w:left="357"/>
      </w:pPr>
      <w:r>
        <w:tab/>
      </w:r>
      <w:proofErr w:type="spellStart"/>
      <w:r>
        <w:t>nullVarijabla</w:t>
      </w:r>
      <w:proofErr w:type="spellEnd"/>
      <w:r>
        <w:t xml:space="preserve"> = </w:t>
      </w:r>
      <w:proofErr w:type="spellStart"/>
      <w:r>
        <w:t>null</w:t>
      </w:r>
      <w:proofErr w:type="spellEnd"/>
      <w:r>
        <w:t xml:space="preserve"> // regularno</w:t>
      </w:r>
    </w:p>
    <w:p w14:paraId="17F5CD16" w14:textId="360F2EB3" w:rsidR="000E6459" w:rsidRDefault="000E6459" w:rsidP="000E6459">
      <w:pPr>
        <w:pStyle w:val="HTMLPreformatted"/>
        <w:spacing w:after="120"/>
      </w:pPr>
    </w:p>
    <w:p w14:paraId="7F7F6530" w14:textId="7C4FC0D6" w:rsidR="000E6459" w:rsidRDefault="000E6459" w:rsidP="000E6459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0E6459">
        <w:rPr>
          <w:rFonts w:ascii="Arial" w:hAnsi="Arial" w:cs="Arial"/>
          <w:sz w:val="22"/>
          <w:szCs w:val="22"/>
        </w:rPr>
        <w:t xml:space="preserve">Kada </w:t>
      </w:r>
      <w:r>
        <w:rPr>
          <w:rFonts w:ascii="Arial" w:hAnsi="Arial" w:cs="Arial"/>
          <w:sz w:val="22"/>
          <w:szCs w:val="22"/>
        </w:rPr>
        <w:t xml:space="preserve">bi programer htio pozvati neku od funkcija varijable imena </w:t>
      </w:r>
      <w:proofErr w:type="spellStart"/>
      <w:r w:rsidRPr="000E6459">
        <w:rPr>
          <w:rFonts w:ascii="Arial" w:hAnsi="Arial" w:cs="Arial"/>
          <w:i/>
          <w:iCs/>
          <w:sz w:val="22"/>
          <w:szCs w:val="22"/>
        </w:rPr>
        <w:t>neNullVarijabla</w:t>
      </w:r>
      <w:proofErr w:type="spellEnd"/>
      <w:r w:rsidRPr="000E6459">
        <w:rPr>
          <w:rFonts w:ascii="Arial" w:hAnsi="Arial" w:cs="Arial"/>
          <w:sz w:val="22"/>
          <w:szCs w:val="22"/>
        </w:rPr>
        <w:t xml:space="preserve">, to </w:t>
      </w:r>
      <w:proofErr w:type="spellStart"/>
      <w:r w:rsidRPr="000E6459">
        <w:rPr>
          <w:rFonts w:ascii="Arial" w:hAnsi="Arial" w:cs="Arial"/>
          <w:sz w:val="22"/>
          <w:szCs w:val="22"/>
        </w:rPr>
        <w:t>nebi</w:t>
      </w:r>
      <w:proofErr w:type="spellEnd"/>
      <w:r w:rsidRPr="000E6459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predstavljao</w:t>
      </w:r>
      <w:r w:rsidRPr="000E6459">
        <w:rPr>
          <w:rFonts w:ascii="Arial" w:hAnsi="Arial" w:cs="Arial"/>
          <w:sz w:val="22"/>
          <w:szCs w:val="22"/>
        </w:rPr>
        <w:t xml:space="preserve"> nikakav problem, međutim ukoliko bi htio učiniti isto sa varijablom imena </w:t>
      </w:r>
      <w:proofErr w:type="spellStart"/>
      <w:r w:rsidRPr="000E6459">
        <w:rPr>
          <w:rFonts w:ascii="Arial" w:hAnsi="Arial" w:cs="Arial"/>
          <w:i/>
          <w:iCs/>
          <w:sz w:val="22"/>
          <w:szCs w:val="22"/>
        </w:rPr>
        <w:t>nullVarijabla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morao bi prije toga provjeriti </w:t>
      </w:r>
      <w:r w:rsidR="00B607CA">
        <w:rPr>
          <w:rFonts w:ascii="Arial" w:hAnsi="Arial" w:cs="Arial"/>
          <w:sz w:val="22"/>
          <w:szCs w:val="22"/>
        </w:rPr>
        <w:t xml:space="preserve">da vrijednost </w:t>
      </w:r>
      <w:proofErr w:type="spellStart"/>
      <w:r w:rsidR="00B607CA" w:rsidRPr="00B607CA">
        <w:rPr>
          <w:rFonts w:ascii="Arial" w:hAnsi="Arial" w:cs="Arial"/>
          <w:i/>
          <w:iCs/>
          <w:sz w:val="22"/>
          <w:szCs w:val="22"/>
        </w:rPr>
        <w:t>nullVarijabla</w:t>
      </w:r>
      <w:proofErr w:type="spellEnd"/>
      <w:r w:rsidR="00B607CA">
        <w:rPr>
          <w:rFonts w:ascii="Arial" w:hAnsi="Arial" w:cs="Arial"/>
          <w:i/>
          <w:iCs/>
          <w:sz w:val="22"/>
          <w:szCs w:val="22"/>
        </w:rPr>
        <w:t xml:space="preserve"> </w:t>
      </w:r>
      <w:r w:rsidR="00B607CA">
        <w:rPr>
          <w:rFonts w:ascii="Arial" w:hAnsi="Arial" w:cs="Arial"/>
          <w:sz w:val="22"/>
          <w:szCs w:val="22"/>
        </w:rPr>
        <w:t xml:space="preserve">ne iznosi </w:t>
      </w:r>
      <w:proofErr w:type="spellStart"/>
      <w:r w:rsidR="00B607CA" w:rsidRPr="00B607CA">
        <w:rPr>
          <w:rFonts w:ascii="Arial" w:hAnsi="Arial" w:cs="Arial"/>
          <w:b/>
          <w:bCs/>
          <w:i/>
          <w:iCs/>
          <w:sz w:val="22"/>
          <w:szCs w:val="22"/>
        </w:rPr>
        <w:t>null</w:t>
      </w:r>
      <w:proofErr w:type="spellEnd"/>
      <w:r w:rsidR="00B607CA">
        <w:rPr>
          <w:rFonts w:ascii="Arial" w:hAnsi="Arial" w:cs="Arial"/>
          <w:sz w:val="22"/>
          <w:szCs w:val="22"/>
        </w:rPr>
        <w:t xml:space="preserve">. Ukoliko </w:t>
      </w:r>
      <w:proofErr w:type="spellStart"/>
      <w:r w:rsidR="00B607CA">
        <w:rPr>
          <w:rFonts w:ascii="Arial" w:hAnsi="Arial" w:cs="Arial"/>
          <w:sz w:val="22"/>
          <w:szCs w:val="22"/>
        </w:rPr>
        <w:t>nebi</w:t>
      </w:r>
      <w:proofErr w:type="spellEnd"/>
      <w:r w:rsidR="00B607CA">
        <w:rPr>
          <w:rFonts w:ascii="Arial" w:hAnsi="Arial" w:cs="Arial"/>
          <w:sz w:val="22"/>
          <w:szCs w:val="22"/>
        </w:rPr>
        <w:t xml:space="preserve"> učinio isto, kompajler (</w:t>
      </w:r>
      <w:proofErr w:type="spellStart"/>
      <w:r w:rsidR="00B607CA">
        <w:rPr>
          <w:rFonts w:ascii="Arial" w:hAnsi="Arial" w:cs="Arial"/>
          <w:sz w:val="22"/>
          <w:szCs w:val="22"/>
        </w:rPr>
        <w:t>eng</w:t>
      </w:r>
      <w:proofErr w:type="spellEnd"/>
      <w:r w:rsidR="00B607CA">
        <w:rPr>
          <w:rFonts w:ascii="Arial" w:hAnsi="Arial" w:cs="Arial"/>
          <w:sz w:val="22"/>
          <w:szCs w:val="22"/>
        </w:rPr>
        <w:t xml:space="preserve">. </w:t>
      </w:r>
      <w:proofErr w:type="spellStart"/>
      <w:r w:rsidR="00B607CA">
        <w:rPr>
          <w:rFonts w:ascii="Arial" w:hAnsi="Arial" w:cs="Arial"/>
          <w:i/>
          <w:iCs/>
          <w:sz w:val="22"/>
          <w:szCs w:val="22"/>
        </w:rPr>
        <w:t>Compiler</w:t>
      </w:r>
      <w:proofErr w:type="spellEnd"/>
      <w:r w:rsidR="00B607CA">
        <w:rPr>
          <w:rFonts w:ascii="Arial" w:hAnsi="Arial" w:cs="Arial"/>
          <w:sz w:val="22"/>
          <w:szCs w:val="22"/>
        </w:rPr>
        <w:t xml:space="preserve">) bi javljao grešku. Nekoliko je načina kako izbjeći pozivanje operacija nad </w:t>
      </w:r>
      <w:proofErr w:type="spellStart"/>
      <w:r w:rsidR="00B607CA">
        <w:rPr>
          <w:rFonts w:ascii="Arial" w:hAnsi="Arial" w:cs="Arial"/>
          <w:b/>
          <w:bCs/>
          <w:i/>
          <w:iCs/>
          <w:sz w:val="22"/>
          <w:szCs w:val="22"/>
        </w:rPr>
        <w:t>null</w:t>
      </w:r>
      <w:proofErr w:type="spellEnd"/>
      <w:r w:rsidR="00B607CA">
        <w:rPr>
          <w:rFonts w:ascii="Arial" w:hAnsi="Arial" w:cs="Arial"/>
          <w:b/>
          <w:bCs/>
          <w:i/>
          <w:iCs/>
          <w:sz w:val="22"/>
          <w:szCs w:val="22"/>
        </w:rPr>
        <w:t xml:space="preserve"> </w:t>
      </w:r>
      <w:r w:rsidR="00B607CA">
        <w:rPr>
          <w:rFonts w:ascii="Arial" w:hAnsi="Arial" w:cs="Arial"/>
          <w:sz w:val="22"/>
          <w:szCs w:val="22"/>
        </w:rPr>
        <w:t>vrijednosti</w:t>
      </w:r>
      <w:r w:rsidR="00D61B4D">
        <w:rPr>
          <w:rFonts w:ascii="Arial" w:hAnsi="Arial" w:cs="Arial"/>
          <w:sz w:val="22"/>
          <w:szCs w:val="22"/>
        </w:rPr>
        <w:t xml:space="preserve"> i samim time izbjegavanje iznimku </w:t>
      </w:r>
      <w:proofErr w:type="spellStart"/>
      <w:r w:rsidR="00D61B4D">
        <w:rPr>
          <w:rFonts w:ascii="Arial" w:hAnsi="Arial" w:cs="Arial"/>
          <w:sz w:val="22"/>
          <w:szCs w:val="22"/>
        </w:rPr>
        <w:t>null</w:t>
      </w:r>
      <w:proofErr w:type="spellEnd"/>
      <w:r w:rsidR="00D61B4D">
        <w:rPr>
          <w:rFonts w:ascii="Arial" w:hAnsi="Arial" w:cs="Arial"/>
          <w:sz w:val="22"/>
          <w:szCs w:val="22"/>
        </w:rPr>
        <w:t xml:space="preserve"> pokazivača </w:t>
      </w:r>
      <w:r w:rsidR="00B607CA">
        <w:rPr>
          <w:rFonts w:ascii="Arial" w:hAnsi="Arial" w:cs="Arial"/>
          <w:sz w:val="22"/>
          <w:szCs w:val="22"/>
        </w:rPr>
        <w:t xml:space="preserve"> </w:t>
      </w:r>
      <w:r w:rsidR="00D61B4D">
        <w:rPr>
          <w:rFonts w:ascii="Arial" w:hAnsi="Arial" w:cs="Arial"/>
          <w:sz w:val="22"/>
          <w:szCs w:val="22"/>
        </w:rPr>
        <w:t>(</w:t>
      </w:r>
      <w:proofErr w:type="spellStart"/>
      <w:r w:rsidR="00D61B4D">
        <w:rPr>
          <w:rFonts w:ascii="Arial" w:hAnsi="Arial" w:cs="Arial"/>
          <w:sz w:val="22"/>
          <w:szCs w:val="22"/>
        </w:rPr>
        <w:t>eng</w:t>
      </w:r>
      <w:proofErr w:type="spellEnd"/>
      <w:r w:rsidR="00D61B4D">
        <w:rPr>
          <w:rFonts w:ascii="Arial" w:hAnsi="Arial" w:cs="Arial"/>
          <w:sz w:val="22"/>
          <w:szCs w:val="22"/>
        </w:rPr>
        <w:t xml:space="preserve">. </w:t>
      </w:r>
      <w:proofErr w:type="spellStart"/>
      <w:r w:rsidR="00D61B4D">
        <w:rPr>
          <w:rFonts w:ascii="Arial" w:hAnsi="Arial" w:cs="Arial"/>
          <w:i/>
          <w:iCs/>
          <w:sz w:val="22"/>
          <w:szCs w:val="22"/>
        </w:rPr>
        <w:t>NullPointerException</w:t>
      </w:r>
      <w:proofErr w:type="spellEnd"/>
      <w:r w:rsidR="00D61B4D">
        <w:rPr>
          <w:rFonts w:ascii="Arial" w:hAnsi="Arial" w:cs="Arial"/>
          <w:i/>
          <w:iCs/>
          <w:sz w:val="22"/>
          <w:szCs w:val="22"/>
        </w:rPr>
        <w:t xml:space="preserve"> – NPE</w:t>
      </w:r>
      <w:r w:rsidR="00D61B4D">
        <w:rPr>
          <w:rFonts w:ascii="Arial" w:hAnsi="Arial" w:cs="Arial"/>
          <w:sz w:val="22"/>
          <w:szCs w:val="22"/>
        </w:rPr>
        <w:t xml:space="preserve">) </w:t>
      </w:r>
      <w:r w:rsidR="00B607CA">
        <w:rPr>
          <w:rFonts w:ascii="Arial" w:hAnsi="Arial" w:cs="Arial"/>
          <w:sz w:val="22"/>
          <w:szCs w:val="22"/>
        </w:rPr>
        <w:fldChar w:fldCharType="begin" w:fldLock="1"/>
      </w:r>
      <w:r w:rsidR="00DC313F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null-safety.html","accessed":{"date-parts":[["2020","7","25"]]},"author":[{"dropping-particle":"","family":"JetBrains s.r.o.","given":"","non-dropping-particle":"","parse-names":false,"suffix":""}],"id":"ITEM-1","issued":{"date-parts":[["2020"]]},"title":"Kotlin null","type":"webpage"},"uris":["http://www.mendeley.com/documents/?uuid=ac761300-fdc6-4a21-83b6-d87a81b7e3be"]}],"mendeley":{"formattedCitation":"(JetBrains s.r.o., 2020h)","plainTextFormattedCitation":"(JetBrains s.r.o., 2020h)","previouslyFormattedCitation":"(JetBrains s.r.o., 2020g)"},"properties":{"noteIndex":0},"schema":"https://github.com/citation-style-language/schema/raw/master/csl-citation.json"}</w:instrText>
      </w:r>
      <w:r w:rsidR="00B607CA">
        <w:rPr>
          <w:rFonts w:ascii="Arial" w:hAnsi="Arial" w:cs="Arial"/>
          <w:sz w:val="22"/>
          <w:szCs w:val="22"/>
        </w:rPr>
        <w:fldChar w:fldCharType="separate"/>
      </w:r>
      <w:r w:rsidR="00DC313F" w:rsidRPr="00DC313F">
        <w:rPr>
          <w:rFonts w:ascii="Arial" w:hAnsi="Arial" w:cs="Arial"/>
          <w:noProof/>
          <w:sz w:val="22"/>
          <w:szCs w:val="22"/>
        </w:rPr>
        <w:t>(JetBrains s.r.o., 2020h)</w:t>
      </w:r>
      <w:r w:rsidR="00B607CA">
        <w:rPr>
          <w:rFonts w:ascii="Arial" w:hAnsi="Arial" w:cs="Arial"/>
          <w:sz w:val="22"/>
          <w:szCs w:val="22"/>
        </w:rPr>
        <w:fldChar w:fldCharType="end"/>
      </w:r>
      <w:r w:rsidR="00B607CA">
        <w:rPr>
          <w:rFonts w:ascii="Arial" w:hAnsi="Arial" w:cs="Arial"/>
          <w:sz w:val="22"/>
          <w:szCs w:val="22"/>
        </w:rPr>
        <w:t>:</w:t>
      </w:r>
    </w:p>
    <w:p w14:paraId="3F645F60" w14:textId="77777777" w:rsidR="00B607CA" w:rsidRDefault="00B607CA" w:rsidP="00B607CA">
      <w:pPr>
        <w:pStyle w:val="HTMLPreformatted"/>
        <w:spacing w:after="120"/>
        <w:ind w:left="357"/>
      </w:pPr>
      <w:r>
        <w:tab/>
      </w:r>
    </w:p>
    <w:p w14:paraId="506588E3" w14:textId="3E59F300" w:rsidR="00B607CA" w:rsidRDefault="00B607CA" w:rsidP="00B607CA">
      <w:pPr>
        <w:pStyle w:val="HTMLPreformatted"/>
        <w:spacing w:after="120"/>
        <w:ind w:left="357"/>
      </w:pPr>
      <w:r>
        <w:tab/>
        <w:t xml:space="preserve">var </w:t>
      </w:r>
      <w:proofErr w:type="spellStart"/>
      <w:r>
        <w:t>nullVarijabla</w:t>
      </w:r>
      <w:proofErr w:type="spellEnd"/>
      <w:r>
        <w:t xml:space="preserve">: </w:t>
      </w:r>
      <w:proofErr w:type="spellStart"/>
      <w:r>
        <w:t>String</w:t>
      </w:r>
      <w:proofErr w:type="spellEnd"/>
      <w:r>
        <w:t xml:space="preserve">? = </w:t>
      </w:r>
      <w:r w:rsidRPr="004B6BA6">
        <w:t>"</w:t>
      </w:r>
      <w:r>
        <w:t xml:space="preserve">Mogu biti </w:t>
      </w:r>
      <w:proofErr w:type="spellStart"/>
      <w:r>
        <w:t>null</w:t>
      </w:r>
      <w:proofErr w:type="spellEnd"/>
      <w:r>
        <w:t>!"</w:t>
      </w:r>
    </w:p>
    <w:p w14:paraId="0EBD125E" w14:textId="79BAF782" w:rsidR="00B607CA" w:rsidRDefault="00B607CA" w:rsidP="00B607CA">
      <w:pPr>
        <w:pStyle w:val="HTMLPreformatted"/>
        <w:spacing w:after="120"/>
        <w:ind w:left="357"/>
      </w:pPr>
      <w:r>
        <w:tab/>
        <w:t xml:space="preserve">var </w:t>
      </w:r>
      <w:proofErr w:type="spellStart"/>
      <w:r>
        <w:t>brojZnakova</w:t>
      </w:r>
      <w:proofErr w:type="spellEnd"/>
      <w:r>
        <w:t xml:space="preserve"> = </w:t>
      </w:r>
      <w:proofErr w:type="spellStart"/>
      <w:r>
        <w:t>if</w:t>
      </w:r>
      <w:proofErr w:type="spellEnd"/>
      <w:r>
        <w:t xml:space="preserve"> (</w:t>
      </w:r>
      <w:proofErr w:type="spellStart"/>
      <w:r>
        <w:t>nullVarijabla</w:t>
      </w:r>
      <w:proofErr w:type="spellEnd"/>
      <w:r>
        <w:t xml:space="preserve"> != </w:t>
      </w:r>
      <w:proofErr w:type="spellStart"/>
      <w:r>
        <w:t>null</w:t>
      </w:r>
      <w:proofErr w:type="spellEnd"/>
      <w:r>
        <w:t xml:space="preserve">) </w:t>
      </w:r>
      <w:proofErr w:type="spellStart"/>
      <w:r>
        <w:t>nullVarijabla.length</w:t>
      </w:r>
      <w:proofErr w:type="spellEnd"/>
    </w:p>
    <w:p w14:paraId="2225A5AC" w14:textId="403D6F90" w:rsidR="00B607CA" w:rsidRDefault="00B607CA" w:rsidP="00D61B4D">
      <w:pPr>
        <w:pStyle w:val="HTMLPreformatted"/>
        <w:spacing w:after="120"/>
        <w:ind w:left="357"/>
      </w:pPr>
      <w:r>
        <w:tab/>
      </w:r>
      <w:r>
        <w:tab/>
      </w:r>
      <w:r>
        <w:tab/>
        <w:t xml:space="preserve">   </w:t>
      </w:r>
      <w:proofErr w:type="spellStart"/>
      <w:r>
        <w:t>else</w:t>
      </w:r>
      <w:proofErr w:type="spellEnd"/>
      <w:r>
        <w:t xml:space="preserve"> -1</w:t>
      </w:r>
      <w:r w:rsidR="00D61B4D">
        <w:t xml:space="preserve"> // korištenje </w:t>
      </w:r>
      <w:proofErr w:type="spellStart"/>
      <w:r w:rsidR="00D61B4D">
        <w:t>if</w:t>
      </w:r>
      <w:proofErr w:type="spellEnd"/>
      <w:r w:rsidR="00D61B4D">
        <w:t xml:space="preserve"> – </w:t>
      </w:r>
      <w:proofErr w:type="spellStart"/>
      <w:r w:rsidR="00D61B4D">
        <w:t>else</w:t>
      </w:r>
      <w:proofErr w:type="spellEnd"/>
      <w:r w:rsidR="00D61B4D">
        <w:t xml:space="preserve"> kao izraz</w:t>
      </w:r>
    </w:p>
    <w:p w14:paraId="49415F73" w14:textId="64EC9075" w:rsidR="00D61B4D" w:rsidRDefault="00D61B4D" w:rsidP="00D61B4D">
      <w:pPr>
        <w:pStyle w:val="HTMLPreformatted"/>
        <w:spacing w:after="120"/>
        <w:ind w:left="357"/>
      </w:pPr>
      <w:r>
        <w:tab/>
        <w:t>-----------------------------------------------------------------</w:t>
      </w:r>
    </w:p>
    <w:p w14:paraId="521A2FB7" w14:textId="77777777" w:rsidR="00D61B4D" w:rsidRDefault="00D61B4D" w:rsidP="00B607CA">
      <w:pPr>
        <w:pStyle w:val="HTMLPreformatted"/>
        <w:spacing w:after="120"/>
        <w:ind w:left="357"/>
      </w:pPr>
      <w:r>
        <w:tab/>
      </w:r>
      <w:proofErr w:type="spellStart"/>
      <w:r>
        <w:t>if</w:t>
      </w:r>
      <w:proofErr w:type="spellEnd"/>
      <w:r>
        <w:t xml:space="preserve"> (</w:t>
      </w:r>
      <w:proofErr w:type="spellStart"/>
      <w:r>
        <w:t>nullVarijabla</w:t>
      </w:r>
      <w:proofErr w:type="spellEnd"/>
      <w:r>
        <w:t xml:space="preserve"> != </w:t>
      </w:r>
      <w:proofErr w:type="spellStart"/>
      <w:r>
        <w:t>null</w:t>
      </w:r>
      <w:proofErr w:type="spellEnd"/>
      <w:r>
        <w:t>) {</w:t>
      </w:r>
    </w:p>
    <w:p w14:paraId="528DEBDC" w14:textId="7EC7700C" w:rsidR="00D61B4D" w:rsidRDefault="00D61B4D" w:rsidP="00B607CA">
      <w:pPr>
        <w:pStyle w:val="HTMLPreformatted"/>
        <w:spacing w:after="120"/>
        <w:ind w:left="357"/>
      </w:pPr>
      <w:r>
        <w:tab/>
      </w:r>
      <w:r>
        <w:tab/>
      </w:r>
      <w:proofErr w:type="spellStart"/>
      <w:r>
        <w:t>brojZnakova</w:t>
      </w:r>
      <w:proofErr w:type="spellEnd"/>
      <w:r>
        <w:t xml:space="preserve"> = </w:t>
      </w:r>
      <w:proofErr w:type="spellStart"/>
      <w:r>
        <w:t>nullVarijabla.length</w:t>
      </w:r>
      <w:proofErr w:type="spellEnd"/>
    </w:p>
    <w:p w14:paraId="49F902F0" w14:textId="77777777" w:rsidR="00D61B4D" w:rsidRDefault="00D61B4D" w:rsidP="00B607CA">
      <w:pPr>
        <w:pStyle w:val="HTMLPreformatted"/>
        <w:spacing w:after="120"/>
        <w:ind w:left="357"/>
      </w:pPr>
      <w:r>
        <w:tab/>
        <w:t xml:space="preserve">} </w:t>
      </w:r>
      <w:proofErr w:type="spellStart"/>
      <w:r>
        <w:t>else</w:t>
      </w:r>
      <w:proofErr w:type="spellEnd"/>
      <w:r>
        <w:t xml:space="preserve"> {</w:t>
      </w:r>
    </w:p>
    <w:p w14:paraId="25A0E823" w14:textId="7C76A832" w:rsidR="00D61B4D" w:rsidRDefault="00D61B4D" w:rsidP="00B607CA">
      <w:pPr>
        <w:pStyle w:val="HTMLPreformatted"/>
        <w:spacing w:after="120"/>
        <w:ind w:left="357"/>
      </w:pPr>
      <w:r>
        <w:tab/>
      </w:r>
      <w:r>
        <w:tab/>
      </w:r>
      <w:proofErr w:type="spellStart"/>
      <w:r>
        <w:t>brojZnakova</w:t>
      </w:r>
      <w:proofErr w:type="spellEnd"/>
      <w:r>
        <w:t xml:space="preserve"> = -1</w:t>
      </w:r>
    </w:p>
    <w:p w14:paraId="6F40A612" w14:textId="3E6DDD82" w:rsidR="00D61B4D" w:rsidRDefault="00D61B4D" w:rsidP="00B607CA">
      <w:pPr>
        <w:pStyle w:val="HTMLPreformatted"/>
        <w:spacing w:after="120"/>
        <w:ind w:left="357"/>
      </w:pPr>
      <w:r>
        <w:tab/>
        <w:t xml:space="preserve">} // klasično korištenje </w:t>
      </w:r>
      <w:proofErr w:type="spellStart"/>
      <w:r>
        <w:t>if</w:t>
      </w:r>
      <w:proofErr w:type="spellEnd"/>
      <w:r>
        <w:t xml:space="preserve"> - </w:t>
      </w:r>
      <w:proofErr w:type="spellStart"/>
      <w:r>
        <w:t>else</w:t>
      </w:r>
      <w:proofErr w:type="spellEnd"/>
    </w:p>
    <w:p w14:paraId="769E335B" w14:textId="74A5BCDE" w:rsidR="00D61B4D" w:rsidRDefault="00D61B4D" w:rsidP="00B607CA">
      <w:pPr>
        <w:pStyle w:val="HTMLPreformatted"/>
        <w:spacing w:after="120"/>
        <w:ind w:left="357"/>
      </w:pPr>
      <w:r>
        <w:tab/>
        <w:t>-----------------------------------------------------------------</w:t>
      </w:r>
    </w:p>
    <w:p w14:paraId="0F56D83E" w14:textId="77777777" w:rsidR="00D61B4D" w:rsidRDefault="00D61B4D" w:rsidP="00B607CA">
      <w:pPr>
        <w:pStyle w:val="HTMLPreformatted"/>
        <w:spacing w:after="120"/>
        <w:ind w:left="357"/>
      </w:pPr>
      <w:r>
        <w:tab/>
      </w:r>
      <w:proofErr w:type="spellStart"/>
      <w:r>
        <w:t>println</w:t>
      </w:r>
      <w:proofErr w:type="spellEnd"/>
      <w:r>
        <w:t>(</w:t>
      </w:r>
      <w:proofErr w:type="spellStart"/>
      <w:r w:rsidRPr="00BD0286">
        <w:rPr>
          <w:b/>
          <w:bCs/>
        </w:rPr>
        <w:t>nullVarijabla</w:t>
      </w:r>
      <w:proofErr w:type="spellEnd"/>
      <w:r w:rsidRPr="00CB72AF">
        <w:rPr>
          <w:b/>
          <w:bCs/>
        </w:rPr>
        <w:t>?</w:t>
      </w:r>
      <w:r>
        <w:t>.</w:t>
      </w:r>
      <w:proofErr w:type="spellStart"/>
      <w:r>
        <w:t>length</w:t>
      </w:r>
      <w:proofErr w:type="spellEnd"/>
      <w:r>
        <w:t>) // tzv. siguran poziv (</w:t>
      </w:r>
      <w:proofErr w:type="spellStart"/>
      <w:r>
        <w:t>eng</w:t>
      </w:r>
      <w:proofErr w:type="spellEnd"/>
      <w:r>
        <w:t xml:space="preserve">. </w:t>
      </w:r>
      <w:proofErr w:type="spellStart"/>
      <w:r w:rsidRPr="00D61B4D">
        <w:rPr>
          <w:i/>
          <w:iCs/>
        </w:rPr>
        <w:t>safe</w:t>
      </w:r>
      <w:proofErr w:type="spellEnd"/>
    </w:p>
    <w:p w14:paraId="31D1A7FB" w14:textId="77777777" w:rsidR="00492B81" w:rsidRDefault="00D61B4D" w:rsidP="00492B81">
      <w:pPr>
        <w:pStyle w:val="HTMLPreformatted"/>
        <w:spacing w:after="120"/>
        <w:ind w:left="706"/>
        <w:rPr>
          <w:i/>
          <w:iCs/>
        </w:rPr>
      </w:pPr>
      <w:r>
        <w:tab/>
      </w:r>
      <w:proofErr w:type="spellStart"/>
      <w:r w:rsidRPr="00D61B4D">
        <w:rPr>
          <w:i/>
          <w:iCs/>
        </w:rPr>
        <w:t>call</w:t>
      </w:r>
      <w:proofErr w:type="spellEnd"/>
      <w:r>
        <w:t>)</w:t>
      </w:r>
      <w:r w:rsidR="00492B81">
        <w:t xml:space="preserve">, ukoliko je vrijednost varijable </w:t>
      </w:r>
      <w:proofErr w:type="spellStart"/>
      <w:r w:rsidR="00492B81">
        <w:t>null</w:t>
      </w:r>
      <w:proofErr w:type="spellEnd"/>
      <w:r w:rsidR="00492B81">
        <w:t xml:space="preserve">, vraća se </w:t>
      </w:r>
      <w:proofErr w:type="spellStart"/>
      <w:r w:rsidR="00492B81">
        <w:t>null</w:t>
      </w:r>
      <w:proofErr w:type="spellEnd"/>
      <w:r w:rsidR="00492B81">
        <w:rPr>
          <w:i/>
          <w:iCs/>
        </w:rPr>
        <w:t>, u</w:t>
      </w:r>
    </w:p>
    <w:p w14:paraId="36888BD3" w14:textId="020D46D7" w:rsidR="00492B81" w:rsidRDefault="00492B81" w:rsidP="00492B81">
      <w:pPr>
        <w:pStyle w:val="HTMLPreformatted"/>
        <w:spacing w:after="120"/>
        <w:ind w:left="706"/>
      </w:pPr>
      <w:r>
        <w:rPr>
          <w:i/>
          <w:iCs/>
        </w:rPr>
        <w:tab/>
        <w:t>protivnom odabrana vrijednost</w:t>
      </w:r>
    </w:p>
    <w:p w14:paraId="5309C676" w14:textId="35B235CF" w:rsidR="00492B81" w:rsidRDefault="00492B81" w:rsidP="00B607CA">
      <w:pPr>
        <w:pStyle w:val="HTMLPreformatted"/>
        <w:spacing w:after="120"/>
        <w:ind w:left="357"/>
      </w:pPr>
      <w:r>
        <w:tab/>
        <w:t>-----------------------------------------------------------------</w:t>
      </w:r>
    </w:p>
    <w:p w14:paraId="4C89726C" w14:textId="3B1EDB02" w:rsidR="00D61B4D" w:rsidRDefault="00D61B4D" w:rsidP="00D61B4D">
      <w:pPr>
        <w:pStyle w:val="HTMLPreformatted"/>
        <w:spacing w:after="120"/>
        <w:ind w:left="357"/>
      </w:pPr>
      <w:r>
        <w:tab/>
      </w:r>
      <w:proofErr w:type="spellStart"/>
      <w:r>
        <w:t>brojZnakova</w:t>
      </w:r>
      <w:proofErr w:type="spellEnd"/>
      <w:r>
        <w:t xml:space="preserve"> = </w:t>
      </w:r>
      <w:proofErr w:type="spellStart"/>
      <w:r w:rsidRPr="00BD0286">
        <w:rPr>
          <w:b/>
          <w:bCs/>
        </w:rPr>
        <w:t>nullVarijabla</w:t>
      </w:r>
      <w:proofErr w:type="spellEnd"/>
      <w:r w:rsidRPr="00CB72AF">
        <w:rPr>
          <w:b/>
          <w:bCs/>
        </w:rPr>
        <w:t>?</w:t>
      </w:r>
      <w:r>
        <w:t>.</w:t>
      </w:r>
      <w:proofErr w:type="spellStart"/>
      <w:r>
        <w:t>length</w:t>
      </w:r>
      <w:proofErr w:type="spellEnd"/>
      <w:r>
        <w:t xml:space="preserve"> </w:t>
      </w:r>
      <w:r w:rsidRPr="00CB72AF">
        <w:rPr>
          <w:b/>
          <w:bCs/>
        </w:rPr>
        <w:t>?:</w:t>
      </w:r>
      <w:r>
        <w:t xml:space="preserve"> -1 //identično prvom</w:t>
      </w:r>
    </w:p>
    <w:p w14:paraId="1F790FA5" w14:textId="73538625" w:rsidR="00492B81" w:rsidRDefault="00D61B4D" w:rsidP="00492B81">
      <w:pPr>
        <w:pStyle w:val="HTMLPreformatted"/>
        <w:spacing w:after="120"/>
        <w:ind w:left="357"/>
      </w:pPr>
      <w:r>
        <w:tab/>
        <w:t xml:space="preserve">primjeru, umjesto </w:t>
      </w:r>
      <w:proofErr w:type="spellStart"/>
      <w:r>
        <w:t>if</w:t>
      </w:r>
      <w:proofErr w:type="spellEnd"/>
      <w:r>
        <w:t xml:space="preserve"> – </w:t>
      </w:r>
      <w:proofErr w:type="spellStart"/>
      <w:r>
        <w:t>else</w:t>
      </w:r>
      <w:proofErr w:type="spellEnd"/>
      <w:r>
        <w:t>, koristi se tzv. Elvis operator ?:</w:t>
      </w:r>
    </w:p>
    <w:p w14:paraId="2CE28801" w14:textId="0988497C" w:rsidR="00492B81" w:rsidRDefault="00492B81" w:rsidP="00492B81">
      <w:pPr>
        <w:pStyle w:val="HTMLPreformatted"/>
        <w:spacing w:after="120"/>
      </w:pPr>
    </w:p>
    <w:p w14:paraId="4C77D996" w14:textId="08DD6A4E" w:rsidR="00492B81" w:rsidRDefault="00492B81" w:rsidP="00492B8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492B81">
        <w:rPr>
          <w:rFonts w:ascii="Arial" w:hAnsi="Arial" w:cs="Arial"/>
          <w:sz w:val="22"/>
          <w:szCs w:val="22"/>
        </w:rPr>
        <w:t xml:space="preserve">Ukoliko je programer siguran da vrijednost </w:t>
      </w:r>
      <w:r>
        <w:rPr>
          <w:rFonts w:ascii="Arial" w:hAnsi="Arial" w:cs="Arial"/>
          <w:sz w:val="22"/>
          <w:szCs w:val="22"/>
        </w:rPr>
        <w:t xml:space="preserve">varijable koja može poprimiti </w:t>
      </w:r>
      <w:proofErr w:type="spellStart"/>
      <w:r w:rsidRPr="00492B81">
        <w:rPr>
          <w:rFonts w:ascii="Arial" w:hAnsi="Arial" w:cs="Arial"/>
          <w:b/>
          <w:bCs/>
          <w:i/>
          <w:iCs/>
          <w:sz w:val="22"/>
          <w:szCs w:val="22"/>
        </w:rPr>
        <w:t>null</w:t>
      </w:r>
      <w:proofErr w:type="spellEnd"/>
      <w:r>
        <w:rPr>
          <w:rFonts w:ascii="Arial" w:hAnsi="Arial" w:cs="Arial"/>
          <w:sz w:val="22"/>
          <w:szCs w:val="22"/>
        </w:rPr>
        <w:t xml:space="preserve"> vrijednost </w:t>
      </w:r>
      <w:r w:rsidRPr="00492B81">
        <w:rPr>
          <w:rFonts w:ascii="Arial" w:hAnsi="Arial" w:cs="Arial"/>
          <w:sz w:val="22"/>
          <w:szCs w:val="22"/>
        </w:rPr>
        <w:t xml:space="preserve">nije </w:t>
      </w:r>
      <w:proofErr w:type="spellStart"/>
      <w:r w:rsidRPr="00492B81">
        <w:rPr>
          <w:rFonts w:ascii="Arial" w:hAnsi="Arial" w:cs="Arial"/>
          <w:b/>
          <w:bCs/>
          <w:i/>
          <w:iCs/>
          <w:sz w:val="22"/>
          <w:szCs w:val="22"/>
        </w:rPr>
        <w:t>null</w:t>
      </w:r>
      <w:proofErr w:type="spellEnd"/>
      <w:r w:rsidRPr="00492B81">
        <w:rPr>
          <w:rFonts w:ascii="Arial" w:hAnsi="Arial" w:cs="Arial"/>
          <w:sz w:val="22"/>
          <w:szCs w:val="22"/>
        </w:rPr>
        <w:t xml:space="preserve">, može koristiti </w:t>
      </w:r>
      <w:r w:rsidRPr="00492B81">
        <w:rPr>
          <w:rFonts w:ascii="Arial" w:hAnsi="Arial" w:cs="Arial"/>
          <w:b/>
          <w:bCs/>
          <w:sz w:val="22"/>
          <w:szCs w:val="22"/>
        </w:rPr>
        <w:t>!!</w:t>
      </w:r>
      <w:r w:rsidRPr="00492B81">
        <w:rPr>
          <w:rFonts w:ascii="Arial" w:hAnsi="Arial" w:cs="Arial"/>
          <w:sz w:val="22"/>
          <w:szCs w:val="22"/>
        </w:rPr>
        <w:t xml:space="preserve"> operator.</w:t>
      </w:r>
      <w:r>
        <w:rPr>
          <w:rFonts w:ascii="Arial" w:hAnsi="Arial" w:cs="Arial"/>
          <w:sz w:val="22"/>
          <w:szCs w:val="22"/>
        </w:rPr>
        <w:t xml:space="preserve"> Operator pretvara vrijednost u </w:t>
      </w:r>
      <w:r w:rsidRPr="00492B81">
        <w:rPr>
          <w:rFonts w:ascii="Arial" w:hAnsi="Arial" w:cs="Arial"/>
          <w:i/>
          <w:iCs/>
          <w:sz w:val="22"/>
          <w:szCs w:val="22"/>
        </w:rPr>
        <w:t>ne-</w:t>
      </w:r>
      <w:proofErr w:type="spellStart"/>
      <w:r w:rsidRPr="00492B81">
        <w:rPr>
          <w:rFonts w:ascii="Arial" w:hAnsi="Arial" w:cs="Arial"/>
          <w:i/>
          <w:iCs/>
          <w:sz w:val="22"/>
          <w:szCs w:val="22"/>
        </w:rPr>
        <w:t>null</w:t>
      </w:r>
      <w:proofErr w:type="spellEnd"/>
      <w:r>
        <w:rPr>
          <w:rFonts w:ascii="Arial" w:hAnsi="Arial" w:cs="Arial"/>
          <w:sz w:val="22"/>
          <w:szCs w:val="22"/>
        </w:rPr>
        <w:t xml:space="preserve"> vrijednost ukoliko je moguće, u suprotnom baca </w:t>
      </w:r>
      <w:r w:rsidRPr="00492B81">
        <w:rPr>
          <w:rFonts w:ascii="Arial" w:hAnsi="Arial" w:cs="Arial"/>
          <w:i/>
          <w:iCs/>
          <w:sz w:val="22"/>
          <w:szCs w:val="22"/>
        </w:rPr>
        <w:t>NPE</w:t>
      </w:r>
      <w:r>
        <w:rPr>
          <w:rFonts w:ascii="Arial" w:hAnsi="Arial" w:cs="Arial"/>
          <w:sz w:val="22"/>
          <w:szCs w:val="22"/>
        </w:rPr>
        <w:t>.</w:t>
      </w:r>
    </w:p>
    <w:p w14:paraId="3143DFBE" w14:textId="77777777" w:rsidR="00C65A14" w:rsidRDefault="00C65A14" w:rsidP="00492B8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</w:p>
    <w:p w14:paraId="09646382" w14:textId="379C7912" w:rsidR="00050DF8" w:rsidRPr="00C65A14" w:rsidRDefault="00C65A14" w:rsidP="00C65A14">
      <w:pPr>
        <w:pStyle w:val="HTMLPreformatted"/>
        <w:spacing w:after="120"/>
        <w:ind w:left="357"/>
      </w:pPr>
      <w:r>
        <w:tab/>
        <w:t xml:space="preserve">var </w:t>
      </w:r>
      <w:proofErr w:type="spellStart"/>
      <w:r>
        <w:t>nullVarijabla</w:t>
      </w:r>
      <w:proofErr w:type="spellEnd"/>
      <w:r>
        <w:t xml:space="preserve">: </w:t>
      </w:r>
      <w:proofErr w:type="spellStart"/>
      <w:r>
        <w:t>String</w:t>
      </w:r>
      <w:proofErr w:type="spellEnd"/>
      <w:r>
        <w:t xml:space="preserve">? = </w:t>
      </w:r>
      <w:r w:rsidRPr="004B6BA6">
        <w:t>"</w:t>
      </w:r>
      <w:r>
        <w:t xml:space="preserve">Mogu biti </w:t>
      </w:r>
      <w:proofErr w:type="spellStart"/>
      <w:r>
        <w:t>null</w:t>
      </w:r>
      <w:proofErr w:type="spellEnd"/>
      <w:r>
        <w:t>!"</w:t>
      </w:r>
    </w:p>
    <w:p w14:paraId="63F800BD" w14:textId="35ECAEC3" w:rsidR="00050DF8" w:rsidRPr="00050DF8" w:rsidRDefault="00050DF8" w:rsidP="00050DF8">
      <w:pPr>
        <w:pStyle w:val="HTMLPreformatted"/>
        <w:spacing w:after="120"/>
        <w:ind w:left="357"/>
      </w:pPr>
      <w:r>
        <w:tab/>
      </w:r>
      <w:r w:rsidR="00C65A14">
        <w:t xml:space="preserve">val a = </w:t>
      </w:r>
      <w:proofErr w:type="spellStart"/>
      <w:r w:rsidRPr="00BD0286">
        <w:rPr>
          <w:b/>
          <w:bCs/>
        </w:rPr>
        <w:t>nullVarijabla</w:t>
      </w:r>
      <w:proofErr w:type="spellEnd"/>
      <w:r w:rsidR="00C65A14" w:rsidRPr="00CB72AF">
        <w:rPr>
          <w:b/>
          <w:bCs/>
        </w:rPr>
        <w:t>!!</w:t>
      </w:r>
      <w:r>
        <w:t>.</w:t>
      </w:r>
      <w:proofErr w:type="spellStart"/>
      <w:r>
        <w:t>length</w:t>
      </w:r>
      <w:proofErr w:type="spellEnd"/>
      <w:r>
        <w:t xml:space="preserve"> //</w:t>
      </w:r>
      <w:r w:rsidR="00C65A14">
        <w:t xml:space="preserve"> regularno</w:t>
      </w:r>
    </w:p>
    <w:p w14:paraId="38324E8C" w14:textId="4CD0B397" w:rsidR="00C65A14" w:rsidRPr="00C65A14" w:rsidRDefault="00C65A14" w:rsidP="00C65A14">
      <w:pPr>
        <w:pStyle w:val="HTMLPreformatted"/>
        <w:spacing w:after="120"/>
        <w:ind w:left="357"/>
      </w:pPr>
      <w:r>
        <w:lastRenderedPageBreak/>
        <w:tab/>
      </w:r>
      <w:proofErr w:type="spellStart"/>
      <w:r>
        <w:t>nullVarijabla</w:t>
      </w:r>
      <w:proofErr w:type="spellEnd"/>
      <w:r>
        <w:t xml:space="preserve">: </w:t>
      </w:r>
      <w:proofErr w:type="spellStart"/>
      <w:r>
        <w:t>String</w:t>
      </w:r>
      <w:proofErr w:type="spellEnd"/>
      <w:r>
        <w:t xml:space="preserve">? = </w:t>
      </w:r>
      <w:proofErr w:type="spellStart"/>
      <w:r>
        <w:t>null</w:t>
      </w:r>
      <w:proofErr w:type="spellEnd"/>
    </w:p>
    <w:p w14:paraId="730D6DAB" w14:textId="34C418C0" w:rsidR="00C65A14" w:rsidRDefault="00C65A14" w:rsidP="00C65A14">
      <w:pPr>
        <w:pStyle w:val="HTMLPreformatted"/>
        <w:spacing w:after="120"/>
        <w:ind w:left="357"/>
      </w:pPr>
      <w:r>
        <w:tab/>
        <w:t xml:space="preserve">val a = </w:t>
      </w:r>
      <w:proofErr w:type="spellStart"/>
      <w:r w:rsidRPr="00BD0286">
        <w:rPr>
          <w:b/>
          <w:bCs/>
        </w:rPr>
        <w:t>nullVarijabla</w:t>
      </w:r>
      <w:proofErr w:type="spellEnd"/>
      <w:r w:rsidRPr="00CB72AF">
        <w:rPr>
          <w:b/>
          <w:bCs/>
        </w:rPr>
        <w:t>!!</w:t>
      </w:r>
      <w:r>
        <w:t>.</w:t>
      </w:r>
      <w:proofErr w:type="spellStart"/>
      <w:r>
        <w:t>length</w:t>
      </w:r>
      <w:proofErr w:type="spellEnd"/>
      <w:r>
        <w:t xml:space="preserve"> // NPE</w:t>
      </w:r>
    </w:p>
    <w:p w14:paraId="3E17F9CA" w14:textId="38D69905" w:rsidR="00C65A14" w:rsidRDefault="00C65A14" w:rsidP="00C65A14">
      <w:pPr>
        <w:pStyle w:val="HTMLPreformatted"/>
        <w:spacing w:after="120"/>
      </w:pPr>
    </w:p>
    <w:p w14:paraId="71AAA932" w14:textId="0496B5F8" w:rsidR="00D61B4D" w:rsidRDefault="00C65A14" w:rsidP="00715367">
      <w:pPr>
        <w:pStyle w:val="FOINaslov4"/>
        <w:outlineLvl w:val="3"/>
      </w:pPr>
      <w:bookmarkStart w:id="16" w:name="_Toc46602459"/>
      <w:r>
        <w:t>Provjeravanje te pret</w:t>
      </w:r>
      <w:r w:rsidR="00242D98">
        <w:t>vorb</w:t>
      </w:r>
      <w:r>
        <w:t>a tipova podataka</w:t>
      </w:r>
      <w:bookmarkEnd w:id="16"/>
    </w:p>
    <w:p w14:paraId="2A74E553" w14:textId="0406EC20" w:rsidR="00C65A14" w:rsidRDefault="00C65A14" w:rsidP="00C65A14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C65A14">
        <w:rPr>
          <w:rFonts w:ascii="Arial" w:hAnsi="Arial" w:cs="Arial"/>
          <w:sz w:val="22"/>
          <w:szCs w:val="22"/>
        </w:rPr>
        <w:t xml:space="preserve">Za razliku od programskog jezika Jave, gdje sve klase nasljeđuju baznu klasu </w:t>
      </w:r>
      <w:proofErr w:type="spellStart"/>
      <w:r w:rsidRPr="00C65A14">
        <w:rPr>
          <w:rFonts w:ascii="Arial" w:hAnsi="Arial" w:cs="Arial"/>
          <w:i/>
          <w:iCs/>
          <w:sz w:val="22"/>
          <w:szCs w:val="22"/>
        </w:rPr>
        <w:t>Object</w:t>
      </w:r>
      <w:proofErr w:type="spellEnd"/>
      <w:r>
        <w:rPr>
          <w:rFonts w:ascii="Arial" w:hAnsi="Arial" w:cs="Arial"/>
          <w:sz w:val="22"/>
          <w:szCs w:val="22"/>
        </w:rPr>
        <w:t xml:space="preserve">, u Kotlinu sve klase nasljeđuju </w:t>
      </w:r>
      <w:proofErr w:type="spellStart"/>
      <w:r w:rsidRPr="00C65A14">
        <w:rPr>
          <w:rFonts w:ascii="Arial" w:hAnsi="Arial" w:cs="Arial"/>
          <w:i/>
          <w:iCs/>
          <w:sz w:val="22"/>
          <w:szCs w:val="22"/>
        </w:rPr>
        <w:t>Any</w:t>
      </w:r>
      <w:proofErr w:type="spellEnd"/>
      <w:r>
        <w:rPr>
          <w:rFonts w:ascii="Arial" w:hAnsi="Arial" w:cs="Arial"/>
          <w:sz w:val="22"/>
          <w:szCs w:val="22"/>
        </w:rPr>
        <w:t xml:space="preserve"> klasu</w:t>
      </w:r>
      <w:r w:rsidR="002B461C">
        <w:rPr>
          <w:rFonts w:ascii="Arial" w:hAnsi="Arial" w:cs="Arial"/>
          <w:sz w:val="22"/>
          <w:szCs w:val="22"/>
        </w:rPr>
        <w:t xml:space="preserve"> </w:t>
      </w:r>
      <w:r w:rsidR="002B461C">
        <w:rPr>
          <w:rFonts w:ascii="Arial" w:hAnsi="Arial" w:cs="Arial"/>
          <w:sz w:val="22"/>
          <w:szCs w:val="22"/>
        </w:rPr>
        <w:fldChar w:fldCharType="begin" w:fldLock="1"/>
      </w:r>
      <w:r w:rsidR="00100DDD">
        <w:rPr>
          <w:rFonts w:ascii="Arial" w:hAnsi="Arial" w:cs="Arial"/>
          <w:sz w:val="22"/>
          <w:szCs w:val="22"/>
        </w:rPr>
        <w:instrText>ADDIN CSL_CITATION {"citationItems":[{"id":"ITEM-1","itemData":{"URL":"https://kotlinlang.org/api/latest/jvm/stdlib/kotlin/-any/","accessed":{"date-parts":[["2020","7","25"]]},"author":[{"dropping-particle":"","family":"JetBrains s.r.o.","given":"","non-dropping-particle":"","parse-names":false,"suffix":""}],"id":"ITEM-1","issued":{"date-parts":[["2020"]]},"title":"Any klasa","type":"webpage"},"uris":["http://www.mendeley.com/documents/?uuid=0c780b7b-cff3-453a-9471-1e185a749c56"]}],"mendeley":{"formattedCitation":"(JetBrains s.r.o., 2020a)","plainTextFormattedCitation":"(JetBrains s.r.o., 2020a)","previouslyFormattedCitation":"(JetBrains s.r.o., 2020a)"},"properties":{"noteIndex":0},"schema":"https://github.com/citation-style-language/schema/raw/master/csl-citation.json"}</w:instrText>
      </w:r>
      <w:r w:rsidR="002B461C">
        <w:rPr>
          <w:rFonts w:ascii="Arial" w:hAnsi="Arial" w:cs="Arial"/>
          <w:sz w:val="22"/>
          <w:szCs w:val="22"/>
        </w:rPr>
        <w:fldChar w:fldCharType="separate"/>
      </w:r>
      <w:r w:rsidR="002B461C" w:rsidRPr="002B461C">
        <w:rPr>
          <w:rFonts w:ascii="Arial" w:hAnsi="Arial" w:cs="Arial"/>
          <w:noProof/>
          <w:sz w:val="22"/>
          <w:szCs w:val="22"/>
        </w:rPr>
        <w:t>(JetBrains s.r.o., 2020a)</w:t>
      </w:r>
      <w:r w:rsidR="002B461C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. Kako bi programer provjerio da je neki objekt tipa </w:t>
      </w:r>
      <w:proofErr w:type="spellStart"/>
      <w:r w:rsidRPr="00C65A14">
        <w:rPr>
          <w:rFonts w:ascii="Arial" w:hAnsi="Arial" w:cs="Arial"/>
          <w:i/>
          <w:iCs/>
          <w:sz w:val="22"/>
          <w:szCs w:val="22"/>
        </w:rPr>
        <w:t>Any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instanca neke druge klase, može koristiti ključnu riječ </w:t>
      </w:r>
      <w:proofErr w:type="spellStart"/>
      <w:r w:rsidRPr="00CB72AF">
        <w:rPr>
          <w:rFonts w:ascii="Arial" w:hAnsi="Arial" w:cs="Arial"/>
          <w:b/>
          <w:bCs/>
          <w:i/>
          <w:iCs/>
          <w:sz w:val="22"/>
          <w:szCs w:val="22"/>
        </w:rPr>
        <w:t>is</w:t>
      </w:r>
      <w:proofErr w:type="spellEnd"/>
      <w:r>
        <w:rPr>
          <w:rFonts w:ascii="Arial" w:hAnsi="Arial" w:cs="Arial"/>
          <w:sz w:val="22"/>
          <w:szCs w:val="22"/>
        </w:rPr>
        <w:t>. Ukoliko je programer siguran da</w:t>
      </w:r>
      <w:r w:rsidR="00CB72AF">
        <w:rPr>
          <w:rFonts w:ascii="Arial" w:hAnsi="Arial" w:cs="Arial"/>
          <w:sz w:val="22"/>
          <w:szCs w:val="22"/>
        </w:rPr>
        <w:t xml:space="preserve"> vrijednost spremljena u objektu tipa klase roditelja predstavlja objekt tipa klase djeteta, može koristiti ključnu riječ </w:t>
      </w:r>
      <w:r w:rsidR="00CB72AF" w:rsidRPr="00CB72AF">
        <w:rPr>
          <w:rFonts w:ascii="Arial" w:hAnsi="Arial" w:cs="Arial"/>
          <w:b/>
          <w:bCs/>
          <w:i/>
          <w:iCs/>
          <w:sz w:val="22"/>
          <w:szCs w:val="22"/>
        </w:rPr>
        <w:t>as</w:t>
      </w:r>
      <w:r w:rsidR="00CB72AF">
        <w:rPr>
          <w:rFonts w:ascii="Arial" w:hAnsi="Arial" w:cs="Arial"/>
          <w:b/>
          <w:bCs/>
          <w:i/>
          <w:iCs/>
          <w:sz w:val="22"/>
          <w:szCs w:val="22"/>
        </w:rPr>
        <w:t xml:space="preserve"> </w:t>
      </w:r>
      <w:r w:rsidR="00CB72AF">
        <w:rPr>
          <w:rFonts w:ascii="Arial" w:hAnsi="Arial" w:cs="Arial"/>
          <w:sz w:val="22"/>
          <w:szCs w:val="22"/>
        </w:rPr>
        <w:t>kako bi pretvorio objekt tipa klase roditelj u objekt tipa klase djeteta</w:t>
      </w:r>
      <w:r w:rsidR="002B461C">
        <w:rPr>
          <w:rFonts w:ascii="Arial" w:hAnsi="Arial" w:cs="Arial"/>
          <w:sz w:val="22"/>
          <w:szCs w:val="22"/>
        </w:rPr>
        <w:t xml:space="preserve"> </w:t>
      </w:r>
      <w:r w:rsidR="002B461C">
        <w:rPr>
          <w:rFonts w:ascii="Arial" w:hAnsi="Arial" w:cs="Arial"/>
          <w:sz w:val="22"/>
          <w:szCs w:val="22"/>
        </w:rPr>
        <w:fldChar w:fldCharType="begin" w:fldLock="1"/>
      </w:r>
      <w:r w:rsidR="00DC313F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typecasts.html","accessed":{"date-parts":[["2020","7","25"]]},"author":[{"dropping-particle":"","family":"JetBrains s.r.o.","given":"","non-dropping-particle":"","parse-names":false,"suffix":""}],"id":"ITEM-1","issued":{"date-parts":[["2020"]]},"title":"Kotlin pretvorpa tipova podataka","type":"webpage"},"uris":["http://www.mendeley.com/documents/?uuid=a80c43e6-dbc9-4ace-822f-84baddffe329"]}],"mendeley":{"formattedCitation":"(JetBrains s.r.o., 2020j)","plainTextFormattedCitation":"(JetBrains s.r.o., 2020j)","previouslyFormattedCitation":"(JetBrains s.r.o., 2020i)"},"properties":{"noteIndex":0},"schema":"https://github.com/citation-style-language/schema/raw/master/csl-citation.json"}</w:instrText>
      </w:r>
      <w:r w:rsidR="002B461C">
        <w:rPr>
          <w:rFonts w:ascii="Arial" w:hAnsi="Arial" w:cs="Arial"/>
          <w:sz w:val="22"/>
          <w:szCs w:val="22"/>
        </w:rPr>
        <w:fldChar w:fldCharType="separate"/>
      </w:r>
      <w:r w:rsidR="00DC313F" w:rsidRPr="00DC313F">
        <w:rPr>
          <w:rFonts w:ascii="Arial" w:hAnsi="Arial" w:cs="Arial"/>
          <w:noProof/>
          <w:sz w:val="22"/>
          <w:szCs w:val="22"/>
        </w:rPr>
        <w:t>(JetBrains s.r.o., 2020j)</w:t>
      </w:r>
      <w:r w:rsidR="002B461C">
        <w:rPr>
          <w:rFonts w:ascii="Arial" w:hAnsi="Arial" w:cs="Arial"/>
          <w:sz w:val="22"/>
          <w:szCs w:val="22"/>
        </w:rPr>
        <w:fldChar w:fldCharType="end"/>
      </w:r>
      <w:r w:rsidR="00CB72AF">
        <w:rPr>
          <w:rFonts w:ascii="Arial" w:hAnsi="Arial" w:cs="Arial"/>
          <w:sz w:val="22"/>
          <w:szCs w:val="22"/>
        </w:rPr>
        <w:t>.</w:t>
      </w:r>
      <w:r w:rsidR="002B461C">
        <w:rPr>
          <w:rFonts w:ascii="Arial" w:hAnsi="Arial" w:cs="Arial"/>
          <w:sz w:val="22"/>
          <w:szCs w:val="22"/>
        </w:rPr>
        <w:t xml:space="preserve"> Ukoliko pretvorba nije moguća dogoditi će se iznimka.</w:t>
      </w:r>
    </w:p>
    <w:p w14:paraId="60BA7FC9" w14:textId="10F5336B" w:rsidR="00CB72AF" w:rsidRPr="00711A0A" w:rsidRDefault="00CB72AF" w:rsidP="00CB72AF">
      <w:pPr>
        <w:pStyle w:val="HTMLPreformatted"/>
        <w:spacing w:after="120"/>
        <w:ind w:left="357"/>
      </w:pPr>
      <w:r>
        <w:tab/>
      </w:r>
      <w:proofErr w:type="spellStart"/>
      <w:r>
        <w:t>f</w:t>
      </w:r>
      <w:r w:rsidRPr="00950C76">
        <w:t>un</w:t>
      </w:r>
      <w:proofErr w:type="spellEnd"/>
      <w:r w:rsidRPr="00950C76">
        <w:t xml:space="preserve"> </w:t>
      </w:r>
      <w:proofErr w:type="spellStart"/>
      <w:r>
        <w:t>vratiDuljinuRijeci</w:t>
      </w:r>
      <w:proofErr w:type="spellEnd"/>
      <w:r w:rsidRPr="00950C76">
        <w:t>(</w:t>
      </w:r>
      <w:r>
        <w:t xml:space="preserve">objekt: </w:t>
      </w:r>
      <w:proofErr w:type="spellStart"/>
      <w:r>
        <w:t>Any</w:t>
      </w:r>
      <w:proofErr w:type="spellEnd"/>
      <w:r w:rsidRPr="00950C76">
        <w:t>)</w:t>
      </w:r>
      <w:r>
        <w:t xml:space="preserve">: </w:t>
      </w:r>
      <w:proofErr w:type="spellStart"/>
      <w:r>
        <w:t>Int</w:t>
      </w:r>
      <w:proofErr w:type="spellEnd"/>
      <w:r w:rsidRPr="00950C76">
        <w:t xml:space="preserve"> {</w:t>
      </w:r>
    </w:p>
    <w:p w14:paraId="071621F7" w14:textId="77777777" w:rsidR="00CB72AF" w:rsidRDefault="00CB72AF" w:rsidP="00CB72AF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if</w:t>
      </w:r>
      <w:proofErr w:type="spellEnd"/>
      <w:r>
        <w:t xml:space="preserve"> (objekt </w:t>
      </w:r>
      <w:proofErr w:type="spellStart"/>
      <w:r w:rsidRPr="00CB72AF">
        <w:rPr>
          <w:b/>
          <w:bCs/>
        </w:rPr>
        <w:t>is</w:t>
      </w:r>
      <w:proofErr w:type="spellEnd"/>
      <w:r>
        <w:t xml:space="preserve"> </w:t>
      </w:r>
      <w:proofErr w:type="spellStart"/>
      <w:r>
        <w:t>String</w:t>
      </w:r>
      <w:proofErr w:type="spellEnd"/>
      <w:r>
        <w:t>) {</w:t>
      </w:r>
    </w:p>
    <w:p w14:paraId="0465B1AB" w14:textId="77777777" w:rsidR="00CB72AF" w:rsidRDefault="00CB72AF" w:rsidP="00CB72AF">
      <w:pPr>
        <w:pStyle w:val="HTMLPreformatted"/>
        <w:spacing w:after="120"/>
        <w:ind w:left="357"/>
      </w:pPr>
      <w:r>
        <w:tab/>
      </w:r>
      <w:r>
        <w:tab/>
      </w:r>
      <w:proofErr w:type="spellStart"/>
      <w:r>
        <w:t>return</w:t>
      </w:r>
      <w:proofErr w:type="spellEnd"/>
      <w:r>
        <w:t xml:space="preserve"> </w:t>
      </w:r>
      <w:proofErr w:type="spellStart"/>
      <w:r>
        <w:t>objekt.length</w:t>
      </w:r>
      <w:proofErr w:type="spellEnd"/>
      <w:r>
        <w:t xml:space="preserve"> // unutar ovog </w:t>
      </w:r>
      <w:proofErr w:type="spellStart"/>
      <w:r>
        <w:t>if</w:t>
      </w:r>
      <w:proofErr w:type="spellEnd"/>
      <w:r>
        <w:t xml:space="preserve"> bloka objekt</w:t>
      </w:r>
    </w:p>
    <w:p w14:paraId="3A450E4F" w14:textId="0778B356" w:rsidR="00CB72AF" w:rsidRDefault="00CB72AF" w:rsidP="00CB72AF">
      <w:pPr>
        <w:pStyle w:val="HTMLPreformatted"/>
        <w:spacing w:after="120"/>
        <w:ind w:left="357"/>
      </w:pPr>
      <w:r>
        <w:tab/>
      </w:r>
      <w:r>
        <w:tab/>
        <w:t xml:space="preserve">automatski pretvoren u tip podataka </w:t>
      </w:r>
      <w:proofErr w:type="spellStart"/>
      <w:r>
        <w:t>String</w:t>
      </w:r>
      <w:proofErr w:type="spellEnd"/>
    </w:p>
    <w:p w14:paraId="6DC53050" w14:textId="3C849720" w:rsidR="00CB72AF" w:rsidRDefault="00CB72AF" w:rsidP="00CB72AF">
      <w:pPr>
        <w:pStyle w:val="HTMLPreformatted"/>
        <w:spacing w:after="120"/>
        <w:ind w:left="357"/>
      </w:pPr>
      <w:r>
        <w:tab/>
        <w:t xml:space="preserve">    }</w:t>
      </w:r>
    </w:p>
    <w:p w14:paraId="45A678E5" w14:textId="172EFA51" w:rsidR="00CB72AF" w:rsidRPr="00950C76" w:rsidRDefault="00CB72AF" w:rsidP="00CB72AF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return</w:t>
      </w:r>
      <w:proofErr w:type="spellEnd"/>
      <w:r>
        <w:t xml:space="preserve"> -1</w:t>
      </w:r>
      <w:r w:rsidR="002B461C">
        <w:t xml:space="preserve"> // ovdje je objekt tipa </w:t>
      </w:r>
      <w:proofErr w:type="spellStart"/>
      <w:r w:rsidR="002B461C">
        <w:t>Any</w:t>
      </w:r>
      <w:proofErr w:type="spellEnd"/>
    </w:p>
    <w:p w14:paraId="40DB554A" w14:textId="30F43FBB" w:rsidR="00CB72AF" w:rsidRDefault="00CB72AF" w:rsidP="00CB72AF">
      <w:pPr>
        <w:pStyle w:val="HTMLPreformatted"/>
        <w:spacing w:after="120"/>
        <w:ind w:left="357"/>
      </w:pPr>
      <w:r>
        <w:tab/>
      </w:r>
      <w:r w:rsidRPr="00950C76">
        <w:t>}</w:t>
      </w:r>
    </w:p>
    <w:p w14:paraId="1181DF18" w14:textId="07F6EB12" w:rsidR="00CB72AF" w:rsidRDefault="00CB72AF" w:rsidP="00CB72AF">
      <w:pPr>
        <w:pStyle w:val="HTMLPreformatted"/>
        <w:spacing w:after="120"/>
      </w:pPr>
      <w:r>
        <w:tab/>
        <w:t>-----------------------------------------------------------------</w:t>
      </w:r>
    </w:p>
    <w:p w14:paraId="26A4C4CB" w14:textId="515ED73C" w:rsidR="00CB72AF" w:rsidRDefault="00CB72AF" w:rsidP="00CB72AF">
      <w:pPr>
        <w:pStyle w:val="HTMLPreformatted"/>
        <w:spacing w:after="120"/>
      </w:pPr>
      <w:r>
        <w:tab/>
        <w:t xml:space="preserve">val objekt: </w:t>
      </w:r>
      <w:proofErr w:type="spellStart"/>
      <w:r>
        <w:t>Any</w:t>
      </w:r>
      <w:proofErr w:type="spellEnd"/>
      <w:r>
        <w:t xml:space="preserve"> = "Neki </w:t>
      </w:r>
      <w:proofErr w:type="spellStart"/>
      <w:r>
        <w:t>string</w:t>
      </w:r>
      <w:proofErr w:type="spellEnd"/>
      <w:r>
        <w:t>"</w:t>
      </w:r>
    </w:p>
    <w:p w14:paraId="3E73EA2B" w14:textId="63F77134" w:rsidR="00CB72AF" w:rsidRDefault="00CB72AF" w:rsidP="00CB72AF">
      <w:pPr>
        <w:pStyle w:val="HTMLPreformatted"/>
        <w:spacing w:after="120"/>
      </w:pPr>
      <w:r>
        <w:tab/>
        <w:t xml:space="preserve">val </w:t>
      </w:r>
      <w:proofErr w:type="spellStart"/>
      <w:r>
        <w:t>rijec</w:t>
      </w:r>
      <w:proofErr w:type="spellEnd"/>
      <w:r>
        <w:t xml:space="preserve"> = objekt </w:t>
      </w:r>
      <w:r w:rsidRPr="00CB72AF">
        <w:rPr>
          <w:b/>
          <w:bCs/>
        </w:rPr>
        <w:t>as</w:t>
      </w:r>
      <w:r>
        <w:t xml:space="preserve"> </w:t>
      </w:r>
      <w:proofErr w:type="spellStart"/>
      <w:r>
        <w:t>String</w:t>
      </w:r>
      <w:proofErr w:type="spellEnd"/>
      <w:r>
        <w:t xml:space="preserve"> // </w:t>
      </w:r>
      <w:proofErr w:type="spellStart"/>
      <w:r>
        <w:t>rijec</w:t>
      </w:r>
      <w:proofErr w:type="spellEnd"/>
      <w:r>
        <w:t xml:space="preserve"> je tipa podat</w:t>
      </w:r>
      <w:r w:rsidR="002B461C">
        <w:t>a</w:t>
      </w:r>
      <w:r>
        <w:t xml:space="preserve">ka </w:t>
      </w:r>
      <w:proofErr w:type="spellStart"/>
      <w:r>
        <w:t>String</w:t>
      </w:r>
      <w:proofErr w:type="spellEnd"/>
    </w:p>
    <w:p w14:paraId="26BECB48" w14:textId="00895882" w:rsidR="002B461C" w:rsidRDefault="002B461C" w:rsidP="00CB72AF">
      <w:pPr>
        <w:pStyle w:val="HTMLPreformatted"/>
        <w:spacing w:after="120"/>
      </w:pPr>
    </w:p>
    <w:p w14:paraId="17D7441E" w14:textId="05A5ADED" w:rsidR="002B461C" w:rsidRDefault="002B461C" w:rsidP="00715367">
      <w:pPr>
        <w:pStyle w:val="FOINaslov4"/>
        <w:outlineLvl w:val="3"/>
      </w:pPr>
      <w:bookmarkStart w:id="17" w:name="_Toc46602460"/>
      <w:r>
        <w:t>For</w:t>
      </w:r>
      <w:r w:rsidR="006D3445">
        <w:t xml:space="preserve"> i </w:t>
      </w:r>
      <w:proofErr w:type="spellStart"/>
      <w:r>
        <w:t>While</w:t>
      </w:r>
      <w:proofErr w:type="spellEnd"/>
      <w:r>
        <w:t xml:space="preserve"> petlje</w:t>
      </w:r>
      <w:r w:rsidR="006D3445">
        <w:t xml:space="preserve"> te Raspon</w:t>
      </w:r>
      <w:r w:rsidR="00715367">
        <w:t>i</w:t>
      </w:r>
      <w:bookmarkEnd w:id="17"/>
    </w:p>
    <w:p w14:paraId="51B13C86" w14:textId="3141CA13" w:rsidR="002B461C" w:rsidRPr="00100DDD" w:rsidRDefault="002B461C" w:rsidP="00350F33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350F33">
        <w:rPr>
          <w:rFonts w:ascii="Arial" w:hAnsi="Arial" w:cs="Arial"/>
          <w:i/>
          <w:iCs/>
          <w:sz w:val="22"/>
          <w:szCs w:val="22"/>
        </w:rPr>
        <w:t>For</w:t>
      </w:r>
      <w:r w:rsidRPr="00350F33">
        <w:rPr>
          <w:rFonts w:ascii="Arial" w:hAnsi="Arial" w:cs="Arial"/>
          <w:sz w:val="22"/>
          <w:szCs w:val="22"/>
        </w:rPr>
        <w:t xml:space="preserve"> i </w:t>
      </w:r>
      <w:proofErr w:type="spellStart"/>
      <w:r w:rsidRPr="00350F33">
        <w:rPr>
          <w:rFonts w:ascii="Arial" w:hAnsi="Arial" w:cs="Arial"/>
          <w:i/>
          <w:iCs/>
          <w:sz w:val="22"/>
          <w:szCs w:val="22"/>
        </w:rPr>
        <w:t>While</w:t>
      </w:r>
      <w:proofErr w:type="spellEnd"/>
      <w:r w:rsidRPr="00350F33">
        <w:rPr>
          <w:rFonts w:ascii="Arial" w:hAnsi="Arial" w:cs="Arial"/>
          <w:sz w:val="22"/>
          <w:szCs w:val="22"/>
        </w:rPr>
        <w:t xml:space="preserve"> petlje </w:t>
      </w:r>
      <w:r w:rsidR="00350F33" w:rsidRPr="00350F33">
        <w:rPr>
          <w:rFonts w:ascii="Arial" w:hAnsi="Arial" w:cs="Arial"/>
          <w:sz w:val="22"/>
          <w:szCs w:val="22"/>
        </w:rPr>
        <w:t xml:space="preserve">su vrlo slične programskom jeziku Java. Jedina razlika koju sam mogao uočiti je da klasična </w:t>
      </w:r>
      <w:r w:rsidR="00350F33" w:rsidRPr="00350F33">
        <w:rPr>
          <w:rFonts w:ascii="Arial" w:hAnsi="Arial" w:cs="Arial"/>
          <w:i/>
          <w:iCs/>
          <w:sz w:val="22"/>
          <w:szCs w:val="22"/>
        </w:rPr>
        <w:t>for</w:t>
      </w:r>
      <w:r w:rsidR="00350F33" w:rsidRPr="00350F33">
        <w:rPr>
          <w:rFonts w:ascii="Arial" w:hAnsi="Arial" w:cs="Arial"/>
          <w:sz w:val="22"/>
          <w:szCs w:val="22"/>
        </w:rPr>
        <w:t xml:space="preserve"> petlja sa </w:t>
      </w:r>
      <w:proofErr w:type="spellStart"/>
      <w:r w:rsidR="00350F33" w:rsidRPr="00350F33">
        <w:rPr>
          <w:rFonts w:ascii="Arial" w:hAnsi="Arial" w:cs="Arial"/>
          <w:sz w:val="22"/>
          <w:szCs w:val="22"/>
        </w:rPr>
        <w:t>iteratorom</w:t>
      </w:r>
      <w:proofErr w:type="spellEnd"/>
      <w:r w:rsidR="00350F33" w:rsidRPr="00350F33">
        <w:rPr>
          <w:rFonts w:ascii="Arial" w:hAnsi="Arial" w:cs="Arial"/>
          <w:sz w:val="22"/>
          <w:szCs w:val="22"/>
        </w:rPr>
        <w:t xml:space="preserve"> više nije podržana. Umjesto toga može se koristiti nešto što iz Kotlina nazivaju raspon (</w:t>
      </w:r>
      <w:proofErr w:type="spellStart"/>
      <w:r w:rsidR="00350F33" w:rsidRPr="00350F33">
        <w:rPr>
          <w:rFonts w:ascii="Arial" w:hAnsi="Arial" w:cs="Arial"/>
          <w:sz w:val="22"/>
          <w:szCs w:val="22"/>
        </w:rPr>
        <w:t>eng</w:t>
      </w:r>
      <w:proofErr w:type="spellEnd"/>
      <w:r w:rsidR="00350F33" w:rsidRPr="00350F33">
        <w:rPr>
          <w:rFonts w:ascii="Arial" w:hAnsi="Arial" w:cs="Arial"/>
          <w:sz w:val="22"/>
          <w:szCs w:val="22"/>
        </w:rPr>
        <w:t xml:space="preserve">. </w:t>
      </w:r>
      <w:proofErr w:type="spellStart"/>
      <w:r w:rsidR="00350F33" w:rsidRPr="00350F33">
        <w:rPr>
          <w:rFonts w:ascii="Arial" w:hAnsi="Arial" w:cs="Arial"/>
          <w:i/>
          <w:iCs/>
          <w:sz w:val="22"/>
          <w:szCs w:val="22"/>
        </w:rPr>
        <w:t>range</w:t>
      </w:r>
      <w:proofErr w:type="spellEnd"/>
      <w:r w:rsidR="00350F33" w:rsidRPr="00350F33">
        <w:rPr>
          <w:rFonts w:ascii="Arial" w:hAnsi="Arial" w:cs="Arial"/>
          <w:sz w:val="22"/>
          <w:szCs w:val="22"/>
        </w:rPr>
        <w:t>)</w:t>
      </w:r>
      <w:r w:rsidR="00350F33">
        <w:rPr>
          <w:rFonts w:ascii="Arial" w:hAnsi="Arial" w:cs="Arial"/>
          <w:sz w:val="22"/>
          <w:szCs w:val="22"/>
        </w:rPr>
        <w:t xml:space="preserve">. Kako bi se pristupalo elementu kolekcije, koristi se ključna riječ </w:t>
      </w:r>
      <w:proofErr w:type="spellStart"/>
      <w:r w:rsidR="00350F33" w:rsidRPr="00350F33">
        <w:rPr>
          <w:rFonts w:ascii="Arial" w:hAnsi="Arial" w:cs="Arial"/>
          <w:b/>
          <w:bCs/>
          <w:i/>
          <w:iCs/>
          <w:sz w:val="22"/>
          <w:szCs w:val="22"/>
        </w:rPr>
        <w:t>in</w:t>
      </w:r>
      <w:proofErr w:type="spellEnd"/>
      <w:r w:rsidR="00100DDD">
        <w:rPr>
          <w:rFonts w:ascii="Arial" w:hAnsi="Arial" w:cs="Arial"/>
          <w:sz w:val="22"/>
          <w:szCs w:val="22"/>
        </w:rPr>
        <w:t xml:space="preserve">. Slijedi primjer </w:t>
      </w:r>
      <w:r w:rsidR="00100DDD">
        <w:rPr>
          <w:rFonts w:ascii="Arial" w:hAnsi="Arial" w:cs="Arial"/>
          <w:i/>
          <w:iCs/>
          <w:sz w:val="22"/>
          <w:szCs w:val="22"/>
        </w:rPr>
        <w:t xml:space="preserve">for </w:t>
      </w:r>
      <w:r w:rsidR="00100DDD">
        <w:rPr>
          <w:rFonts w:ascii="Arial" w:hAnsi="Arial" w:cs="Arial"/>
          <w:sz w:val="22"/>
          <w:szCs w:val="22"/>
        </w:rPr>
        <w:t>petlje:</w:t>
      </w:r>
    </w:p>
    <w:p w14:paraId="5720B275" w14:textId="77777777" w:rsidR="00350F33" w:rsidRDefault="00350F33" w:rsidP="00350F33">
      <w:pPr>
        <w:pStyle w:val="HTMLPreformatted"/>
        <w:spacing w:after="120"/>
        <w:ind w:left="357"/>
      </w:pPr>
      <w:r>
        <w:tab/>
      </w:r>
    </w:p>
    <w:p w14:paraId="102C4E5E" w14:textId="7E09FD4D" w:rsidR="00350F33" w:rsidRPr="00711A0A" w:rsidRDefault="00350F33" w:rsidP="00350F33">
      <w:pPr>
        <w:pStyle w:val="HTMLPreformatted"/>
        <w:spacing w:after="120"/>
        <w:ind w:left="357"/>
      </w:pPr>
      <w:r>
        <w:tab/>
      </w:r>
      <w:r w:rsidRPr="00FC628D">
        <w:rPr>
          <w:b/>
          <w:bCs/>
        </w:rPr>
        <w:t>for</w:t>
      </w:r>
      <w:r w:rsidRPr="00950C76">
        <w:t xml:space="preserve"> (</w:t>
      </w:r>
      <w:proofErr w:type="spellStart"/>
      <w:r>
        <w:t>elem</w:t>
      </w:r>
      <w:proofErr w:type="spellEnd"/>
      <w:r>
        <w:t xml:space="preserve"> </w:t>
      </w:r>
      <w:proofErr w:type="spellStart"/>
      <w:r w:rsidRPr="00350F33">
        <w:rPr>
          <w:b/>
          <w:bCs/>
        </w:rPr>
        <w:t>in</w:t>
      </w:r>
      <w:proofErr w:type="spellEnd"/>
      <w:r>
        <w:t xml:space="preserve"> </w:t>
      </w:r>
      <w:proofErr w:type="spellStart"/>
      <w:r>
        <w:t>listOf</w:t>
      </w:r>
      <w:proofErr w:type="spellEnd"/>
      <w:r>
        <w:t>("jedan", "dva", "tri")</w:t>
      </w:r>
      <w:r w:rsidRPr="00950C76">
        <w:t>)</w:t>
      </w:r>
      <w:r>
        <w:t xml:space="preserve"> </w:t>
      </w:r>
      <w:r w:rsidRPr="00950C76">
        <w:t>{</w:t>
      </w:r>
    </w:p>
    <w:p w14:paraId="6C9CA1B7" w14:textId="31E90F4C" w:rsidR="00350F33" w:rsidRPr="00950C76" w:rsidRDefault="00350F33" w:rsidP="00350F33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>(</w:t>
      </w:r>
      <w:proofErr w:type="spellStart"/>
      <w:r>
        <w:t>elem</w:t>
      </w:r>
      <w:proofErr w:type="spellEnd"/>
      <w:r>
        <w:t>) // ispis: jedan, dva, tri</w:t>
      </w:r>
    </w:p>
    <w:p w14:paraId="4FF4CCFC" w14:textId="26F5A0FD" w:rsidR="00350F33" w:rsidRDefault="00350F33" w:rsidP="00350F33">
      <w:pPr>
        <w:pStyle w:val="HTMLPreformatted"/>
        <w:spacing w:after="120"/>
        <w:ind w:left="357"/>
      </w:pPr>
      <w:r>
        <w:tab/>
      </w:r>
      <w:r w:rsidRPr="00950C76">
        <w:t>}</w:t>
      </w:r>
      <w:r>
        <w:t xml:space="preserve"> </w:t>
      </w:r>
    </w:p>
    <w:p w14:paraId="382DD105" w14:textId="1EA1449E" w:rsidR="00350F33" w:rsidRDefault="00350F33" w:rsidP="00350F33">
      <w:pPr>
        <w:pStyle w:val="HTMLPreformatted"/>
        <w:spacing w:after="120"/>
        <w:ind w:left="357"/>
      </w:pPr>
      <w:r>
        <w:tab/>
      </w:r>
    </w:p>
    <w:p w14:paraId="7B7110BB" w14:textId="1C067365" w:rsidR="00350F33" w:rsidRPr="00711A0A" w:rsidRDefault="00350F33" w:rsidP="00350F33">
      <w:pPr>
        <w:pStyle w:val="HTMLPreformatted"/>
        <w:spacing w:after="120"/>
        <w:ind w:left="357"/>
      </w:pPr>
      <w:r>
        <w:tab/>
      </w:r>
      <w:r w:rsidRPr="00FC628D">
        <w:rPr>
          <w:b/>
          <w:bCs/>
        </w:rPr>
        <w:t>for</w:t>
      </w:r>
      <w:r w:rsidRPr="00950C76">
        <w:t xml:space="preserve"> (</w:t>
      </w:r>
      <w:r w:rsidR="00100DDD">
        <w:t xml:space="preserve">(indeks, </w:t>
      </w:r>
      <w:proofErr w:type="spellStart"/>
      <w:r w:rsidR="00100DDD">
        <w:t>elem</w:t>
      </w:r>
      <w:proofErr w:type="spellEnd"/>
      <w:r w:rsidR="00100DDD">
        <w:t xml:space="preserve">) </w:t>
      </w:r>
      <w:proofErr w:type="spellStart"/>
      <w:r w:rsidRPr="00350F33">
        <w:rPr>
          <w:b/>
          <w:bCs/>
        </w:rPr>
        <w:t>in</w:t>
      </w:r>
      <w:proofErr w:type="spellEnd"/>
      <w:r>
        <w:t xml:space="preserve"> </w:t>
      </w:r>
      <w:proofErr w:type="spellStart"/>
      <w:r>
        <w:t>listOf</w:t>
      </w:r>
      <w:proofErr w:type="spellEnd"/>
      <w:r>
        <w:t>("jedan", "dva", "tri")</w:t>
      </w:r>
      <w:r w:rsidR="00100DDD">
        <w:t>.</w:t>
      </w:r>
      <w:proofErr w:type="spellStart"/>
      <w:r w:rsidR="00100DDD">
        <w:t>withIndex</w:t>
      </w:r>
      <w:proofErr w:type="spellEnd"/>
      <w:r w:rsidR="00100DDD">
        <w:t>()</w:t>
      </w:r>
      <w:r w:rsidRPr="00950C76">
        <w:t>)</w:t>
      </w:r>
      <w:r>
        <w:t xml:space="preserve"> </w:t>
      </w:r>
      <w:r w:rsidRPr="00950C76">
        <w:t>{</w:t>
      </w:r>
    </w:p>
    <w:p w14:paraId="3B9BDF21" w14:textId="05105D87" w:rsidR="00350F33" w:rsidRPr="00950C76" w:rsidRDefault="00350F33" w:rsidP="00350F33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>(</w:t>
      </w:r>
      <w:r w:rsidR="00100DDD">
        <w:t>"Element: $</w:t>
      </w:r>
      <w:proofErr w:type="spellStart"/>
      <w:r w:rsidR="00100DDD">
        <w:t>elem</w:t>
      </w:r>
      <w:proofErr w:type="spellEnd"/>
      <w:r w:rsidR="00100DDD">
        <w:t xml:space="preserve"> sa indeksom: $indeks"</w:t>
      </w:r>
      <w:r>
        <w:t>)</w:t>
      </w:r>
    </w:p>
    <w:p w14:paraId="65CBBEF1" w14:textId="5BB1C53C" w:rsidR="00350F33" w:rsidRDefault="00350F33" w:rsidP="00350F33">
      <w:pPr>
        <w:pStyle w:val="HTMLPreformatted"/>
        <w:spacing w:after="120"/>
        <w:ind w:left="357"/>
      </w:pPr>
      <w:r>
        <w:tab/>
      </w:r>
      <w:r w:rsidRPr="00950C76">
        <w:t>}</w:t>
      </w:r>
      <w:r>
        <w:t xml:space="preserve"> </w:t>
      </w:r>
    </w:p>
    <w:p w14:paraId="4DE88449" w14:textId="77777777" w:rsidR="00100DDD" w:rsidRDefault="00100DDD" w:rsidP="00350F33">
      <w:pPr>
        <w:pStyle w:val="HTMLPreformatted"/>
        <w:spacing w:after="120"/>
        <w:ind w:left="357"/>
      </w:pPr>
    </w:p>
    <w:p w14:paraId="521870BD" w14:textId="05FC50E0" w:rsidR="00274441" w:rsidRDefault="00100DDD" w:rsidP="00274441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100DDD">
        <w:rPr>
          <w:rFonts w:ascii="Arial" w:hAnsi="Arial" w:cs="Arial"/>
          <w:sz w:val="22"/>
          <w:szCs w:val="22"/>
        </w:rPr>
        <w:lastRenderedPageBreak/>
        <w:t xml:space="preserve">Ukoliko je programeru potreban indeks unutar for petlje, može pozvati funkciju </w:t>
      </w:r>
      <w:proofErr w:type="spellStart"/>
      <w:r w:rsidRPr="00100DDD">
        <w:rPr>
          <w:rFonts w:ascii="Arial" w:hAnsi="Arial" w:cs="Arial"/>
          <w:i/>
          <w:iCs/>
          <w:sz w:val="22"/>
          <w:szCs w:val="22"/>
        </w:rPr>
        <w:t>withIndex</w:t>
      </w:r>
      <w:proofErr w:type="spellEnd"/>
      <w:r w:rsidRPr="00100DDD">
        <w:rPr>
          <w:rFonts w:ascii="Arial" w:hAnsi="Arial" w:cs="Arial"/>
          <w:i/>
          <w:iCs/>
          <w:sz w:val="22"/>
          <w:szCs w:val="22"/>
        </w:rPr>
        <w:t>()</w:t>
      </w:r>
      <w:r w:rsidRPr="00100DDD">
        <w:rPr>
          <w:rFonts w:ascii="Arial" w:hAnsi="Arial" w:cs="Arial"/>
          <w:sz w:val="22"/>
          <w:szCs w:val="22"/>
        </w:rPr>
        <w:t xml:space="preserve"> nad kolekcijom</w:t>
      </w:r>
      <w:r w:rsidR="006D3445">
        <w:rPr>
          <w:rFonts w:ascii="Arial" w:hAnsi="Arial" w:cs="Arial"/>
          <w:sz w:val="22"/>
          <w:szCs w:val="22"/>
        </w:rPr>
        <w:t xml:space="preserve"> </w:t>
      </w:r>
      <w:r w:rsidR="006D3445">
        <w:rPr>
          <w:rFonts w:ascii="Arial" w:hAnsi="Arial" w:cs="Arial"/>
          <w:sz w:val="22"/>
          <w:szCs w:val="22"/>
        </w:rPr>
        <w:fldChar w:fldCharType="begin" w:fldLock="1"/>
      </w:r>
      <w:r w:rsidR="00DC313F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control-flow.html#for-loops","accessed":{"date-parts":[["2020","7","25"]]},"author":[{"dropping-particle":"","family":"JetBrains s.r.o.","given":"","non-dropping-particle":"","parse-names":false,"suffix":""}],"id":"ITEM-1","issued":{"date-parts":[["2020"]]},"title":"For petlja Kotlin","type":"webpage"},"uris":["http://www.mendeley.com/documents/?uuid=31fa27ec-1bf5-4121-99aa-f52fb4cbd1d3"]}],"mendeley":{"formattedCitation":"(JetBrains s.r.o., 2020c)","plainTextFormattedCitation":"(JetBrains s.r.o., 2020c)","previouslyFormattedCitation":"(JetBrains s.r.o., 2020b)"},"properties":{"noteIndex":0},"schema":"https://github.com/citation-style-language/schema/raw/master/csl-citation.json"}</w:instrText>
      </w:r>
      <w:r w:rsidR="006D3445">
        <w:rPr>
          <w:rFonts w:ascii="Arial" w:hAnsi="Arial" w:cs="Arial"/>
          <w:sz w:val="22"/>
          <w:szCs w:val="22"/>
        </w:rPr>
        <w:fldChar w:fldCharType="separate"/>
      </w:r>
      <w:r w:rsidR="00DC313F" w:rsidRPr="00DC313F">
        <w:rPr>
          <w:rFonts w:ascii="Arial" w:hAnsi="Arial" w:cs="Arial"/>
          <w:noProof/>
          <w:sz w:val="22"/>
          <w:szCs w:val="22"/>
        </w:rPr>
        <w:t>(JetBrains s.r.o., 2020c)</w:t>
      </w:r>
      <w:r w:rsidR="006D3445">
        <w:rPr>
          <w:rFonts w:ascii="Arial" w:hAnsi="Arial" w:cs="Arial"/>
          <w:sz w:val="22"/>
          <w:szCs w:val="22"/>
        </w:rPr>
        <w:fldChar w:fldCharType="end"/>
      </w:r>
      <w:r w:rsidRPr="00100DDD">
        <w:rPr>
          <w:rFonts w:ascii="Arial" w:hAnsi="Arial" w:cs="Arial"/>
          <w:sz w:val="22"/>
          <w:szCs w:val="22"/>
        </w:rPr>
        <w:t>. Na taj način programer ima dostupno i indeks elementa te samu vrijednost elementa.</w:t>
      </w:r>
      <w:r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100DDD">
        <w:rPr>
          <w:rFonts w:ascii="Arial" w:hAnsi="Arial" w:cs="Arial"/>
          <w:i/>
          <w:iCs/>
          <w:sz w:val="22"/>
          <w:szCs w:val="22"/>
        </w:rPr>
        <w:t>ListOf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() </w:t>
      </w:r>
      <w:r>
        <w:rPr>
          <w:rFonts w:ascii="Arial" w:hAnsi="Arial" w:cs="Arial"/>
          <w:sz w:val="22"/>
          <w:szCs w:val="22"/>
        </w:rPr>
        <w:t>je funkcija koja je dostupna standardno u Kotlinu</w:t>
      </w:r>
      <w:r w:rsidR="006D3445">
        <w:rPr>
          <w:rFonts w:ascii="Arial" w:hAnsi="Arial" w:cs="Arial"/>
          <w:sz w:val="22"/>
          <w:szCs w:val="22"/>
        </w:rPr>
        <w:t xml:space="preserve"> </w:t>
      </w:r>
      <w:r w:rsidR="006D3445">
        <w:rPr>
          <w:rFonts w:ascii="Arial" w:hAnsi="Arial" w:cs="Arial"/>
          <w:sz w:val="22"/>
          <w:szCs w:val="22"/>
        </w:rPr>
        <w:fldChar w:fldCharType="begin" w:fldLock="1"/>
      </w:r>
      <w:r w:rsidR="00DC313F">
        <w:rPr>
          <w:rFonts w:ascii="Arial" w:hAnsi="Arial" w:cs="Arial"/>
          <w:sz w:val="22"/>
          <w:szCs w:val="22"/>
        </w:rPr>
        <w:instrText>ADDIN CSL_CITATION {"citationItems":[{"id":"ITEM-1","itemData":{"URL":"https://kotlinlang.org/api/latest/jvm/stdlib/kotlin.collections/list-of.html","accessed":{"date-parts":[["2020","7","25"]]},"author":[{"dropping-particle":"","family":"JetBrains s.r.o.","given":"","non-dropping-particle":"","parse-names":false,"suffix":""}],"id":"ITEM-1","issued":{"date-parts":[["2020"]]},"title":"ListOf Kotlin","type":"webpage"},"uris":["http://www.mendeley.com/documents/?uuid=97930e4d-6656-44ac-8027-d454e970383a"]}],"mendeley":{"formattedCitation":"(JetBrains s.r.o., 2020n)","plainTextFormattedCitation":"(JetBrains s.r.o., 2020n)","previouslyFormattedCitation":"(JetBrains s.r.o., 2020m)"},"properties":{"noteIndex":0},"schema":"https://github.com/citation-style-language/schema/raw/master/csl-citation.json"}</w:instrText>
      </w:r>
      <w:r w:rsidR="006D3445">
        <w:rPr>
          <w:rFonts w:ascii="Arial" w:hAnsi="Arial" w:cs="Arial"/>
          <w:sz w:val="22"/>
          <w:szCs w:val="22"/>
        </w:rPr>
        <w:fldChar w:fldCharType="separate"/>
      </w:r>
      <w:r w:rsidR="00DC313F" w:rsidRPr="00DC313F">
        <w:rPr>
          <w:rFonts w:ascii="Arial" w:hAnsi="Arial" w:cs="Arial"/>
          <w:noProof/>
          <w:sz w:val="22"/>
          <w:szCs w:val="22"/>
        </w:rPr>
        <w:t>(JetBrains s.r.o., 2020n)</w:t>
      </w:r>
      <w:r w:rsidR="006D3445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. </w:t>
      </w:r>
      <w:r w:rsidR="006D3445">
        <w:rPr>
          <w:rFonts w:ascii="Arial" w:hAnsi="Arial" w:cs="Arial"/>
          <w:sz w:val="22"/>
          <w:szCs w:val="22"/>
        </w:rPr>
        <w:t>Navedena f</w:t>
      </w:r>
      <w:r>
        <w:rPr>
          <w:rFonts w:ascii="Arial" w:hAnsi="Arial" w:cs="Arial"/>
          <w:sz w:val="22"/>
          <w:szCs w:val="22"/>
        </w:rPr>
        <w:t>unkcija kreira listu od navedenih elemenata.</w:t>
      </w:r>
      <w:r w:rsidR="00274441">
        <w:rPr>
          <w:rFonts w:ascii="Arial" w:hAnsi="Arial" w:cs="Arial"/>
          <w:sz w:val="22"/>
          <w:szCs w:val="22"/>
        </w:rPr>
        <w:t xml:space="preserve"> Slijedi primjer klasične Java </w:t>
      </w:r>
      <w:r w:rsidR="00274441">
        <w:rPr>
          <w:rFonts w:ascii="Arial" w:hAnsi="Arial" w:cs="Arial"/>
          <w:i/>
          <w:iCs/>
          <w:sz w:val="22"/>
          <w:szCs w:val="22"/>
        </w:rPr>
        <w:t xml:space="preserve">for </w:t>
      </w:r>
      <w:r w:rsidR="00274441">
        <w:rPr>
          <w:rFonts w:ascii="Arial" w:hAnsi="Arial" w:cs="Arial"/>
          <w:sz w:val="22"/>
          <w:szCs w:val="22"/>
        </w:rPr>
        <w:t>petlje te kako bi se isto kod napisao u Kotlinu koristeći raspon</w:t>
      </w:r>
      <w:r w:rsidR="002148D3">
        <w:rPr>
          <w:rFonts w:ascii="Arial" w:hAnsi="Arial" w:cs="Arial"/>
          <w:sz w:val="22"/>
          <w:szCs w:val="22"/>
        </w:rPr>
        <w:t>e</w:t>
      </w:r>
      <w:r w:rsidR="00274441">
        <w:rPr>
          <w:rFonts w:ascii="Arial" w:hAnsi="Arial" w:cs="Arial"/>
          <w:sz w:val="22"/>
          <w:szCs w:val="22"/>
        </w:rPr>
        <w:t>.</w:t>
      </w:r>
    </w:p>
    <w:p w14:paraId="3E587F5E" w14:textId="5EA1DD09" w:rsidR="00274441" w:rsidRPr="00711A0A" w:rsidRDefault="00274441" w:rsidP="00274441">
      <w:pPr>
        <w:pStyle w:val="HTMLPreformatted"/>
        <w:spacing w:after="120"/>
        <w:ind w:left="357"/>
      </w:pPr>
      <w:r>
        <w:tab/>
        <w:t>for</w:t>
      </w:r>
      <w:r w:rsidRPr="00950C76">
        <w:t xml:space="preserve"> (</w:t>
      </w:r>
      <w:proofErr w:type="spellStart"/>
      <w:r>
        <w:t>int</w:t>
      </w:r>
      <w:proofErr w:type="spellEnd"/>
      <w:r>
        <w:t xml:space="preserve"> i = 0; i &lt; 10; i = i + 2)</w:t>
      </w:r>
      <w:r w:rsidRPr="00950C76">
        <w:t>{</w:t>
      </w:r>
    </w:p>
    <w:p w14:paraId="641B00EE" w14:textId="5385BDA7" w:rsidR="00274441" w:rsidRPr="00950C76" w:rsidRDefault="00274441" w:rsidP="00274441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System.out.println</w:t>
      </w:r>
      <w:proofErr w:type="spellEnd"/>
      <w:r>
        <w:t xml:space="preserve">(i) // java ispis: 0, 2, 4, 6, 8 </w:t>
      </w:r>
    </w:p>
    <w:p w14:paraId="0E21B96A" w14:textId="77777777" w:rsidR="00274441" w:rsidRDefault="00274441" w:rsidP="00274441">
      <w:pPr>
        <w:pStyle w:val="HTMLPreformatted"/>
        <w:spacing w:after="120"/>
        <w:ind w:left="357"/>
      </w:pPr>
      <w:r>
        <w:tab/>
      </w:r>
      <w:r w:rsidRPr="00950C76">
        <w:t>}</w:t>
      </w:r>
    </w:p>
    <w:p w14:paraId="364C4808" w14:textId="68ABCB0F" w:rsidR="00274441" w:rsidRDefault="002148D3" w:rsidP="00274441">
      <w:pPr>
        <w:pStyle w:val="HTMLPreformatted"/>
        <w:spacing w:after="120"/>
        <w:ind w:left="357"/>
      </w:pPr>
      <w:r>
        <w:tab/>
        <w:t>-----------------------------------------------------------------</w:t>
      </w:r>
    </w:p>
    <w:p w14:paraId="1AA8DC8B" w14:textId="5DEF628B" w:rsidR="002148D3" w:rsidRDefault="00274441" w:rsidP="00274441">
      <w:pPr>
        <w:pStyle w:val="HTMLPreformatted"/>
        <w:spacing w:after="120"/>
        <w:ind w:left="357"/>
      </w:pPr>
      <w:r>
        <w:tab/>
        <w:t>for (</w:t>
      </w:r>
      <w:r w:rsidR="00557024">
        <w:t xml:space="preserve">i </w:t>
      </w:r>
      <w:proofErr w:type="spellStart"/>
      <w:r w:rsidR="00557024" w:rsidRPr="002148D3">
        <w:rPr>
          <w:b/>
          <w:bCs/>
        </w:rPr>
        <w:t>in</w:t>
      </w:r>
      <w:proofErr w:type="spellEnd"/>
      <w:r w:rsidR="00557024">
        <w:t xml:space="preserve"> </w:t>
      </w:r>
      <w:r w:rsidR="002148D3">
        <w:t xml:space="preserve">0..10 </w:t>
      </w:r>
      <w:proofErr w:type="spellStart"/>
      <w:r w:rsidR="002148D3">
        <w:t>step</w:t>
      </w:r>
      <w:proofErr w:type="spellEnd"/>
      <w:r w:rsidR="002148D3">
        <w:t xml:space="preserve"> 2) {</w:t>
      </w:r>
    </w:p>
    <w:p w14:paraId="306786BB" w14:textId="3193AB6B" w:rsidR="002148D3" w:rsidRDefault="002148D3" w:rsidP="00274441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 xml:space="preserve">(i) // </w:t>
      </w:r>
      <w:proofErr w:type="spellStart"/>
      <w:r>
        <w:t>Kotlin</w:t>
      </w:r>
      <w:proofErr w:type="spellEnd"/>
      <w:r>
        <w:t xml:space="preserve"> ekvivalent gornjeg Java koda</w:t>
      </w:r>
    </w:p>
    <w:p w14:paraId="7AFF84BF" w14:textId="0923FF3E" w:rsidR="00274441" w:rsidRDefault="002148D3" w:rsidP="00274441">
      <w:pPr>
        <w:pStyle w:val="HTMLPreformatted"/>
        <w:spacing w:after="120"/>
        <w:ind w:left="357"/>
      </w:pPr>
      <w:r>
        <w:tab/>
        <w:t>}</w:t>
      </w:r>
    </w:p>
    <w:p w14:paraId="505E0CD7" w14:textId="4C152182" w:rsidR="002148D3" w:rsidRDefault="002148D3" w:rsidP="002148D3">
      <w:pPr>
        <w:pStyle w:val="HTMLPreformatted"/>
        <w:spacing w:after="120"/>
      </w:pPr>
      <w:r>
        <w:tab/>
        <w:t>-----------------------------------------------------------------</w:t>
      </w:r>
    </w:p>
    <w:p w14:paraId="56408417" w14:textId="7DBD68F5" w:rsidR="002148D3" w:rsidRDefault="002148D3" w:rsidP="002148D3">
      <w:pPr>
        <w:pStyle w:val="HTMLPreformatted"/>
        <w:spacing w:after="120"/>
      </w:pPr>
      <w:r>
        <w:tab/>
        <w:t>val i = 1</w:t>
      </w:r>
    </w:p>
    <w:p w14:paraId="5DCF288C" w14:textId="43A44D81" w:rsidR="002148D3" w:rsidRDefault="002148D3" w:rsidP="002148D3">
      <w:pPr>
        <w:pStyle w:val="HTMLPreformatted"/>
        <w:spacing w:after="120"/>
        <w:ind w:left="357"/>
      </w:pPr>
      <w:r>
        <w:tab/>
      </w:r>
      <w:proofErr w:type="spellStart"/>
      <w:r>
        <w:t>if</w:t>
      </w:r>
      <w:proofErr w:type="spellEnd"/>
      <w:r>
        <w:t xml:space="preserve"> (i </w:t>
      </w:r>
      <w:r w:rsidRPr="00FC628D">
        <w:rPr>
          <w:b/>
          <w:bCs/>
        </w:rPr>
        <w:t>!</w:t>
      </w:r>
      <w:proofErr w:type="spellStart"/>
      <w:r w:rsidRPr="00FC628D">
        <w:rPr>
          <w:b/>
          <w:bCs/>
        </w:rPr>
        <w:t>in</w:t>
      </w:r>
      <w:proofErr w:type="spellEnd"/>
      <w:r>
        <w:t xml:space="preserve"> 2..i + 6) {</w:t>
      </w:r>
    </w:p>
    <w:p w14:paraId="279BBB1A" w14:textId="299E093A" w:rsidR="002148D3" w:rsidRDefault="002148D3" w:rsidP="002148D3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>("Varijabla nije u rasponu brojeva")</w:t>
      </w:r>
    </w:p>
    <w:p w14:paraId="5DF161DC" w14:textId="77777777" w:rsidR="002148D3" w:rsidRDefault="002148D3" w:rsidP="00274441">
      <w:pPr>
        <w:pStyle w:val="HTMLPreformatted"/>
        <w:spacing w:after="120"/>
        <w:ind w:left="357"/>
      </w:pPr>
      <w:r>
        <w:tab/>
        <w:t xml:space="preserve">} // izraz sa </w:t>
      </w:r>
      <w:proofErr w:type="spellStart"/>
      <w:r>
        <w:t>in</w:t>
      </w:r>
      <w:proofErr w:type="spellEnd"/>
      <w:r>
        <w:t xml:space="preserve"> operatorom može također vratiti i logičku</w:t>
      </w:r>
    </w:p>
    <w:p w14:paraId="29631D77" w14:textId="4ADB1998" w:rsidR="002148D3" w:rsidRDefault="002148D3" w:rsidP="00274441">
      <w:pPr>
        <w:pStyle w:val="HTMLPreformatted"/>
        <w:spacing w:after="120"/>
        <w:ind w:left="357"/>
      </w:pPr>
      <w:r>
        <w:tab/>
        <w:t xml:space="preserve">     vrijednost</w:t>
      </w:r>
    </w:p>
    <w:p w14:paraId="3612B6DA" w14:textId="5271CA23" w:rsidR="002148D3" w:rsidRDefault="002148D3" w:rsidP="002148D3">
      <w:pPr>
        <w:pStyle w:val="HTMLPreformatted"/>
        <w:spacing w:after="120"/>
      </w:pPr>
    </w:p>
    <w:p w14:paraId="72648C75" w14:textId="3AAA108D" w:rsidR="002148D3" w:rsidRDefault="002148D3" w:rsidP="00FC628D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FC628D">
        <w:rPr>
          <w:rFonts w:ascii="Arial" w:hAnsi="Arial" w:cs="Arial"/>
          <w:sz w:val="22"/>
          <w:szCs w:val="22"/>
        </w:rPr>
        <w:t xml:space="preserve">Slijedi primjer </w:t>
      </w:r>
      <w:proofErr w:type="spellStart"/>
      <w:r w:rsidR="00F13AD6">
        <w:rPr>
          <w:rFonts w:ascii="Arial" w:hAnsi="Arial" w:cs="Arial"/>
          <w:i/>
          <w:iCs/>
          <w:sz w:val="22"/>
          <w:szCs w:val="22"/>
        </w:rPr>
        <w:t>w</w:t>
      </w:r>
      <w:r w:rsidRPr="00F13AD6">
        <w:rPr>
          <w:rFonts w:ascii="Arial" w:hAnsi="Arial" w:cs="Arial"/>
          <w:i/>
          <w:iCs/>
          <w:sz w:val="22"/>
          <w:szCs w:val="22"/>
        </w:rPr>
        <w:t>hile</w:t>
      </w:r>
      <w:proofErr w:type="spellEnd"/>
      <w:r w:rsidRPr="00FC628D">
        <w:rPr>
          <w:rFonts w:ascii="Arial" w:hAnsi="Arial" w:cs="Arial"/>
          <w:sz w:val="22"/>
          <w:szCs w:val="22"/>
        </w:rPr>
        <w:t xml:space="preserve"> petlje</w:t>
      </w:r>
      <w:r w:rsidR="00F13AD6">
        <w:rPr>
          <w:rFonts w:ascii="Arial" w:hAnsi="Arial" w:cs="Arial"/>
          <w:sz w:val="22"/>
          <w:szCs w:val="22"/>
        </w:rPr>
        <w:t xml:space="preserve"> koja kao što sam već spomenuo vrlo nalikuje </w:t>
      </w:r>
      <w:proofErr w:type="spellStart"/>
      <w:r w:rsidR="00F13AD6">
        <w:rPr>
          <w:rFonts w:ascii="Arial" w:hAnsi="Arial" w:cs="Arial"/>
          <w:i/>
          <w:iCs/>
          <w:sz w:val="22"/>
          <w:szCs w:val="22"/>
        </w:rPr>
        <w:t>while</w:t>
      </w:r>
      <w:proofErr w:type="spellEnd"/>
      <w:r w:rsidR="00F13AD6">
        <w:rPr>
          <w:rFonts w:ascii="Arial" w:hAnsi="Arial" w:cs="Arial"/>
          <w:i/>
          <w:iCs/>
          <w:sz w:val="22"/>
          <w:szCs w:val="22"/>
        </w:rPr>
        <w:t xml:space="preserve"> </w:t>
      </w:r>
      <w:r w:rsidR="00F13AD6">
        <w:rPr>
          <w:rFonts w:ascii="Arial" w:hAnsi="Arial" w:cs="Arial"/>
          <w:sz w:val="22"/>
          <w:szCs w:val="22"/>
        </w:rPr>
        <w:t>petlji u programskom jeziku Java</w:t>
      </w:r>
      <w:r w:rsidR="00FC628D" w:rsidRPr="00FC628D">
        <w:rPr>
          <w:rFonts w:ascii="Arial" w:hAnsi="Arial" w:cs="Arial"/>
          <w:sz w:val="22"/>
          <w:szCs w:val="22"/>
        </w:rPr>
        <w:t>:</w:t>
      </w:r>
    </w:p>
    <w:p w14:paraId="5650BFB1" w14:textId="7643E534" w:rsidR="00FC628D" w:rsidRDefault="00FC628D" w:rsidP="00FC628D">
      <w:pPr>
        <w:pStyle w:val="HTMLPreformatted"/>
        <w:spacing w:after="120"/>
        <w:ind w:left="357"/>
      </w:pPr>
      <w:r>
        <w:tab/>
        <w:t xml:space="preserve">val elementi = </w:t>
      </w:r>
      <w:proofErr w:type="spellStart"/>
      <w:r>
        <w:t>listOf</w:t>
      </w:r>
      <w:proofErr w:type="spellEnd"/>
      <w:r>
        <w:t>("jedan", "dva", "tri")</w:t>
      </w:r>
    </w:p>
    <w:p w14:paraId="25BD04A3" w14:textId="0D199286" w:rsidR="00FC628D" w:rsidRDefault="00FC628D" w:rsidP="00FC628D">
      <w:pPr>
        <w:pStyle w:val="HTMLPreformatted"/>
        <w:spacing w:after="120"/>
        <w:ind w:left="357"/>
      </w:pPr>
      <w:r>
        <w:tab/>
        <w:t>val i = 0</w:t>
      </w:r>
    </w:p>
    <w:p w14:paraId="3B858A65" w14:textId="0F2F002F" w:rsidR="00FC628D" w:rsidRPr="00711A0A" w:rsidRDefault="00FC628D" w:rsidP="00FC628D">
      <w:pPr>
        <w:pStyle w:val="HTMLPreformatted"/>
        <w:spacing w:after="120"/>
        <w:ind w:left="357"/>
      </w:pPr>
      <w:r>
        <w:tab/>
      </w:r>
      <w:proofErr w:type="spellStart"/>
      <w:r w:rsidRPr="00FC628D">
        <w:rPr>
          <w:b/>
          <w:bCs/>
        </w:rPr>
        <w:t>while</w:t>
      </w:r>
      <w:proofErr w:type="spellEnd"/>
      <w:r w:rsidRPr="00950C76">
        <w:t xml:space="preserve"> (</w:t>
      </w:r>
      <w:r>
        <w:t xml:space="preserve">i &lt; </w:t>
      </w:r>
      <w:proofErr w:type="spellStart"/>
      <w:r>
        <w:t>elementi.size</w:t>
      </w:r>
      <w:proofErr w:type="spellEnd"/>
      <w:r>
        <w:t>)</w:t>
      </w:r>
      <w:r w:rsidRPr="00950C76">
        <w:t>{</w:t>
      </w:r>
    </w:p>
    <w:p w14:paraId="0D1B2953" w14:textId="2084276B" w:rsidR="00FC628D" w:rsidRPr="00950C76" w:rsidRDefault="00FC628D" w:rsidP="00FC628D">
      <w:pPr>
        <w:pStyle w:val="HTMLPreformatted"/>
        <w:spacing w:after="120"/>
        <w:ind w:left="357"/>
      </w:pPr>
      <w:r>
        <w:tab/>
        <w:t xml:space="preserve">    </w:t>
      </w:r>
      <w:proofErr w:type="spellStart"/>
      <w:r>
        <w:t>println</w:t>
      </w:r>
      <w:proofErr w:type="spellEnd"/>
      <w:r>
        <w:t xml:space="preserve">("Element: ${elementi[i]} sa indeksom: $i") </w:t>
      </w:r>
    </w:p>
    <w:p w14:paraId="660D0674" w14:textId="6EE7765E" w:rsidR="00FC628D" w:rsidRDefault="00FC628D" w:rsidP="00FC628D">
      <w:pPr>
        <w:pStyle w:val="HTMLPreformatted"/>
        <w:spacing w:after="120"/>
        <w:ind w:left="357"/>
        <w:rPr>
          <w:i/>
          <w:iCs/>
        </w:rPr>
      </w:pPr>
      <w:r>
        <w:tab/>
      </w:r>
      <w:r w:rsidRPr="00950C76">
        <w:t>}</w:t>
      </w:r>
      <w:r>
        <w:t xml:space="preserve"> // ekvivalent gornje </w:t>
      </w:r>
      <w:r w:rsidRPr="00FC628D">
        <w:rPr>
          <w:i/>
          <w:iCs/>
        </w:rPr>
        <w:t>for</w:t>
      </w:r>
      <w:r>
        <w:t xml:space="preserve"> petlje sa funkcijom </w:t>
      </w:r>
      <w:proofErr w:type="spellStart"/>
      <w:r w:rsidRPr="00FC628D">
        <w:rPr>
          <w:i/>
          <w:iCs/>
        </w:rPr>
        <w:t>withIndex</w:t>
      </w:r>
      <w:proofErr w:type="spellEnd"/>
      <w:r w:rsidRPr="00FC628D">
        <w:rPr>
          <w:i/>
          <w:iCs/>
        </w:rPr>
        <w:t>()</w:t>
      </w:r>
    </w:p>
    <w:p w14:paraId="2E108F88" w14:textId="4C5F300B" w:rsidR="00966C8F" w:rsidRDefault="00966C8F" w:rsidP="00966C8F">
      <w:pPr>
        <w:pStyle w:val="HTMLPreformatted"/>
        <w:spacing w:after="120"/>
        <w:rPr>
          <w:i/>
          <w:iCs/>
        </w:rPr>
      </w:pPr>
    </w:p>
    <w:p w14:paraId="7AC2F574" w14:textId="69952508" w:rsidR="00966C8F" w:rsidRDefault="00966C8F" w:rsidP="00715367">
      <w:pPr>
        <w:pStyle w:val="FOINaslov4"/>
        <w:outlineLvl w:val="3"/>
      </w:pPr>
      <w:bookmarkStart w:id="18" w:name="_Toc46602461"/>
      <w:proofErr w:type="spellStart"/>
      <w:r>
        <w:t>When</w:t>
      </w:r>
      <w:proofErr w:type="spellEnd"/>
      <w:r>
        <w:t xml:space="preserve"> izraz</w:t>
      </w:r>
      <w:bookmarkEnd w:id="18"/>
    </w:p>
    <w:p w14:paraId="1EF55B3A" w14:textId="4308F58D" w:rsidR="00966C8F" w:rsidRDefault="00966C8F" w:rsidP="00966C8F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966C8F">
        <w:rPr>
          <w:rFonts w:ascii="Arial" w:hAnsi="Arial" w:cs="Arial"/>
          <w:sz w:val="22"/>
          <w:szCs w:val="22"/>
        </w:rPr>
        <w:t xml:space="preserve">Nešto što je po mome mišljenju vrlo koristan koncept </w:t>
      </w:r>
      <w:r>
        <w:rPr>
          <w:rFonts w:ascii="Arial" w:hAnsi="Arial" w:cs="Arial"/>
          <w:sz w:val="22"/>
          <w:szCs w:val="22"/>
        </w:rPr>
        <w:t xml:space="preserve">u Kotlinu </w:t>
      </w:r>
      <w:r w:rsidRPr="00966C8F">
        <w:rPr>
          <w:rFonts w:ascii="Arial" w:hAnsi="Arial" w:cs="Arial"/>
          <w:sz w:val="22"/>
          <w:szCs w:val="22"/>
        </w:rPr>
        <w:t xml:space="preserve">naziva se </w:t>
      </w:r>
      <w:proofErr w:type="spellStart"/>
      <w:r w:rsidRPr="0066024C">
        <w:rPr>
          <w:rFonts w:ascii="Arial" w:hAnsi="Arial" w:cs="Arial"/>
          <w:i/>
          <w:iCs/>
          <w:sz w:val="22"/>
          <w:szCs w:val="22"/>
        </w:rPr>
        <w:t>when</w:t>
      </w:r>
      <w:proofErr w:type="spellEnd"/>
      <w:r w:rsidRPr="00966C8F">
        <w:rPr>
          <w:rFonts w:ascii="Arial" w:hAnsi="Arial" w:cs="Arial"/>
          <w:sz w:val="22"/>
          <w:szCs w:val="22"/>
        </w:rPr>
        <w:t xml:space="preserve"> izraz.</w:t>
      </w:r>
      <w:r>
        <w:rPr>
          <w:rFonts w:ascii="Arial" w:hAnsi="Arial" w:cs="Arial"/>
          <w:sz w:val="22"/>
          <w:szCs w:val="22"/>
        </w:rPr>
        <w:t xml:space="preserve"> </w:t>
      </w:r>
      <w:proofErr w:type="spellStart"/>
      <w:r w:rsidRPr="00966C8F">
        <w:rPr>
          <w:rFonts w:ascii="Arial" w:hAnsi="Arial" w:cs="Arial"/>
          <w:i/>
          <w:iCs/>
          <w:sz w:val="22"/>
          <w:szCs w:val="22"/>
        </w:rPr>
        <w:t>When</w:t>
      </w:r>
      <w:proofErr w:type="spellEnd"/>
      <w:r>
        <w:rPr>
          <w:rFonts w:ascii="Arial" w:hAnsi="Arial" w:cs="Arial"/>
          <w:sz w:val="22"/>
          <w:szCs w:val="22"/>
        </w:rPr>
        <w:t xml:space="preserve"> izraz nalikuje na </w:t>
      </w:r>
      <w:proofErr w:type="spellStart"/>
      <w:r>
        <w:rPr>
          <w:rFonts w:ascii="Arial" w:hAnsi="Arial" w:cs="Arial"/>
          <w:sz w:val="22"/>
          <w:szCs w:val="22"/>
        </w:rPr>
        <w:t>switch</w:t>
      </w:r>
      <w:proofErr w:type="spellEnd"/>
      <w:r>
        <w:rPr>
          <w:rFonts w:ascii="Arial" w:hAnsi="Arial" w:cs="Arial"/>
          <w:sz w:val="22"/>
          <w:szCs w:val="22"/>
        </w:rPr>
        <w:t xml:space="preserve"> izraz u programskome jeziku Java</w:t>
      </w:r>
      <w:r w:rsidR="0066024C">
        <w:rPr>
          <w:rFonts w:ascii="Arial" w:hAnsi="Arial" w:cs="Arial"/>
          <w:sz w:val="22"/>
          <w:szCs w:val="22"/>
        </w:rPr>
        <w:t xml:space="preserve"> no mnogo je moćniji. </w:t>
      </w:r>
      <w:proofErr w:type="spellStart"/>
      <w:r w:rsidR="0066024C">
        <w:rPr>
          <w:rFonts w:ascii="Arial" w:hAnsi="Arial" w:cs="Arial"/>
          <w:i/>
          <w:iCs/>
          <w:sz w:val="22"/>
          <w:szCs w:val="22"/>
        </w:rPr>
        <w:t>When</w:t>
      </w:r>
      <w:proofErr w:type="spellEnd"/>
      <w:r w:rsidR="0066024C">
        <w:rPr>
          <w:rFonts w:ascii="Arial" w:hAnsi="Arial" w:cs="Arial"/>
          <w:i/>
          <w:iCs/>
          <w:sz w:val="22"/>
          <w:szCs w:val="22"/>
        </w:rPr>
        <w:t xml:space="preserve"> </w:t>
      </w:r>
      <w:r w:rsidR="0066024C">
        <w:rPr>
          <w:rFonts w:ascii="Arial" w:hAnsi="Arial" w:cs="Arial"/>
          <w:sz w:val="22"/>
          <w:szCs w:val="22"/>
        </w:rPr>
        <w:t xml:space="preserve">izraz se </w:t>
      </w:r>
      <w:proofErr w:type="spellStart"/>
      <w:r w:rsidR="0066024C">
        <w:rPr>
          <w:rFonts w:ascii="Arial" w:hAnsi="Arial" w:cs="Arial"/>
          <w:sz w:val="22"/>
          <w:szCs w:val="22"/>
        </w:rPr>
        <w:t>defnira</w:t>
      </w:r>
      <w:proofErr w:type="spellEnd"/>
      <w:r w:rsidR="0066024C">
        <w:rPr>
          <w:rFonts w:ascii="Arial" w:hAnsi="Arial" w:cs="Arial"/>
          <w:sz w:val="22"/>
          <w:szCs w:val="22"/>
        </w:rPr>
        <w:t xml:space="preserve"> korištenjem ključne riječi </w:t>
      </w:r>
      <w:proofErr w:type="spellStart"/>
      <w:r w:rsidR="0066024C" w:rsidRPr="0066024C">
        <w:rPr>
          <w:rFonts w:ascii="Arial" w:hAnsi="Arial" w:cs="Arial"/>
          <w:b/>
          <w:bCs/>
          <w:i/>
          <w:iCs/>
          <w:sz w:val="22"/>
          <w:szCs w:val="22"/>
        </w:rPr>
        <w:t>when</w:t>
      </w:r>
      <w:proofErr w:type="spellEnd"/>
      <w:r w:rsidR="0066024C">
        <w:rPr>
          <w:rFonts w:ascii="Arial" w:hAnsi="Arial" w:cs="Arial"/>
          <w:b/>
          <w:bCs/>
          <w:i/>
          <w:iCs/>
          <w:sz w:val="22"/>
          <w:szCs w:val="22"/>
        </w:rPr>
        <w:t>.</w:t>
      </w:r>
      <w:r w:rsidR="0066024C">
        <w:rPr>
          <w:rFonts w:ascii="Arial" w:hAnsi="Arial" w:cs="Arial"/>
          <w:sz w:val="22"/>
          <w:szCs w:val="22"/>
        </w:rPr>
        <w:t xml:space="preserve"> Prikazati ću moć ovog koncepta na primjeru sa službene </w:t>
      </w:r>
      <w:proofErr w:type="spellStart"/>
      <w:r w:rsidR="0066024C">
        <w:rPr>
          <w:rFonts w:ascii="Arial" w:hAnsi="Arial" w:cs="Arial"/>
          <w:sz w:val="22"/>
          <w:szCs w:val="22"/>
        </w:rPr>
        <w:t>Kotlin</w:t>
      </w:r>
      <w:proofErr w:type="spellEnd"/>
      <w:r w:rsidR="0066024C">
        <w:rPr>
          <w:rFonts w:ascii="Arial" w:hAnsi="Arial" w:cs="Arial"/>
          <w:sz w:val="22"/>
          <w:szCs w:val="22"/>
        </w:rPr>
        <w:t xml:space="preserve"> dokumentacije </w:t>
      </w:r>
      <w:r w:rsidR="0066024C">
        <w:rPr>
          <w:rFonts w:ascii="Arial" w:hAnsi="Arial" w:cs="Arial"/>
          <w:sz w:val="22"/>
          <w:szCs w:val="22"/>
        </w:rPr>
        <w:fldChar w:fldCharType="begin" w:fldLock="1"/>
      </w:r>
      <w:r w:rsidR="00DC313F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basic-syntax.html","accessed":{"date-parts":[["2020","7","24"]]},"author":[{"dropping-particle":"","family":"JetBrains s.r.o.","given":"","non-dropping-particle":"","parse-names":false,"suffix":""}],"id":"ITEM-1","issued":{"date-parts":[["2020"]]},"title":"Kotlin osnovna sintaksa","type":"webpage"},"uris":["http://www.mendeley.com/documents/?uuid=ca9fec93-54f4-4b6c-b15f-00cd7593c706"]}],"mendeley":{"formattedCitation":"(JetBrains s.r.o., 2020i)","plainTextFormattedCitation":"(JetBrains s.r.o., 2020i)","previouslyFormattedCitation":"(JetBrains s.r.o., 2020h)"},"properties":{"noteIndex":0},"schema":"https://github.com/citation-style-language/schema/raw/master/csl-citation.json"}</w:instrText>
      </w:r>
      <w:r w:rsidR="0066024C">
        <w:rPr>
          <w:rFonts w:ascii="Arial" w:hAnsi="Arial" w:cs="Arial"/>
          <w:sz w:val="22"/>
          <w:szCs w:val="22"/>
        </w:rPr>
        <w:fldChar w:fldCharType="separate"/>
      </w:r>
      <w:r w:rsidR="00DC313F" w:rsidRPr="00DC313F">
        <w:rPr>
          <w:rFonts w:ascii="Arial" w:hAnsi="Arial" w:cs="Arial"/>
          <w:noProof/>
          <w:sz w:val="22"/>
          <w:szCs w:val="22"/>
        </w:rPr>
        <w:t>(JetBrains s.r.o., 2020i)</w:t>
      </w:r>
      <w:r w:rsidR="0066024C">
        <w:rPr>
          <w:rFonts w:ascii="Arial" w:hAnsi="Arial" w:cs="Arial"/>
          <w:sz w:val="22"/>
          <w:szCs w:val="22"/>
        </w:rPr>
        <w:fldChar w:fldCharType="end"/>
      </w:r>
      <w:r w:rsidR="0066024C">
        <w:rPr>
          <w:rFonts w:ascii="Arial" w:hAnsi="Arial" w:cs="Arial"/>
          <w:sz w:val="22"/>
          <w:szCs w:val="22"/>
        </w:rPr>
        <w:t>:</w:t>
      </w:r>
    </w:p>
    <w:p w14:paraId="77661B84" w14:textId="77777777" w:rsidR="000B2E09" w:rsidRDefault="0066024C" w:rsidP="0066024C">
      <w:pPr>
        <w:pStyle w:val="HTMLPreformatted"/>
        <w:spacing w:after="120"/>
        <w:ind w:left="357"/>
      </w:pPr>
      <w:r>
        <w:tab/>
      </w:r>
    </w:p>
    <w:p w14:paraId="15C65952" w14:textId="77777777" w:rsidR="000B2E09" w:rsidRDefault="000B2E09" w:rsidP="0066024C">
      <w:pPr>
        <w:pStyle w:val="HTMLPreformatted"/>
        <w:spacing w:after="120"/>
        <w:ind w:left="357"/>
      </w:pPr>
    </w:p>
    <w:p w14:paraId="1A885117" w14:textId="77777777" w:rsidR="000B2E09" w:rsidRDefault="000B2E09" w:rsidP="0066024C">
      <w:pPr>
        <w:pStyle w:val="HTMLPreformatted"/>
        <w:spacing w:after="120"/>
        <w:ind w:left="357"/>
      </w:pPr>
    </w:p>
    <w:p w14:paraId="3F39F195" w14:textId="77777777" w:rsidR="000B2E09" w:rsidRDefault="000B2E09" w:rsidP="0066024C">
      <w:pPr>
        <w:pStyle w:val="HTMLPreformatted"/>
        <w:spacing w:after="120"/>
        <w:ind w:left="357"/>
      </w:pPr>
    </w:p>
    <w:p w14:paraId="6AF8836B" w14:textId="77777777" w:rsidR="000B2E09" w:rsidRDefault="000B2E09" w:rsidP="0066024C">
      <w:pPr>
        <w:pStyle w:val="HTMLPreformatted"/>
        <w:spacing w:after="120"/>
        <w:ind w:left="357"/>
      </w:pPr>
    </w:p>
    <w:p w14:paraId="734CB2BD" w14:textId="77777777" w:rsidR="000B2E09" w:rsidRDefault="000B2E09" w:rsidP="0066024C">
      <w:pPr>
        <w:pStyle w:val="HTMLPreformatted"/>
        <w:spacing w:after="120"/>
        <w:ind w:left="357"/>
      </w:pPr>
    </w:p>
    <w:p w14:paraId="27423FCA" w14:textId="1D57ACD9" w:rsidR="0066024C" w:rsidRDefault="000B2E09" w:rsidP="0066024C">
      <w:pPr>
        <w:pStyle w:val="HTMLPreformatted"/>
        <w:spacing w:after="120"/>
        <w:ind w:left="357"/>
      </w:pPr>
      <w:r>
        <w:lastRenderedPageBreak/>
        <w:tab/>
      </w:r>
      <w:proofErr w:type="spellStart"/>
      <w:r w:rsidR="0066024C">
        <w:t>fun</w:t>
      </w:r>
      <w:proofErr w:type="spellEnd"/>
      <w:r w:rsidR="0066024C">
        <w:t xml:space="preserve"> </w:t>
      </w:r>
      <w:proofErr w:type="spellStart"/>
      <w:r w:rsidR="0066024C">
        <w:t>opisiParametar</w:t>
      </w:r>
      <w:proofErr w:type="spellEnd"/>
      <w:r w:rsidR="0066024C">
        <w:t>(</w:t>
      </w:r>
      <w:proofErr w:type="spellStart"/>
      <w:r w:rsidR="0066024C">
        <w:t>obj</w:t>
      </w:r>
      <w:proofErr w:type="spellEnd"/>
      <w:r w:rsidR="0066024C">
        <w:t xml:space="preserve">: </w:t>
      </w:r>
      <w:proofErr w:type="spellStart"/>
      <w:r w:rsidR="0066024C">
        <w:t>Any</w:t>
      </w:r>
      <w:proofErr w:type="spellEnd"/>
      <w:r w:rsidR="0066024C">
        <w:t xml:space="preserve">): </w:t>
      </w:r>
      <w:proofErr w:type="spellStart"/>
      <w:r w:rsidR="0066024C">
        <w:t>String</w:t>
      </w:r>
      <w:proofErr w:type="spellEnd"/>
      <w:r w:rsidR="0066024C">
        <w:t xml:space="preserve"> </w:t>
      </w:r>
      <w:r w:rsidR="00227764">
        <w:t>=</w:t>
      </w:r>
    </w:p>
    <w:p w14:paraId="03DE1990" w14:textId="4CF27952" w:rsidR="0066024C" w:rsidRDefault="0066024C" w:rsidP="0066024C">
      <w:pPr>
        <w:pStyle w:val="HTMLPreformatted"/>
        <w:spacing w:after="120"/>
        <w:ind w:left="357"/>
      </w:pPr>
      <w:r>
        <w:tab/>
        <w:t xml:space="preserve">    </w:t>
      </w:r>
      <w:proofErr w:type="spellStart"/>
      <w:r w:rsidRPr="0066024C">
        <w:rPr>
          <w:b/>
          <w:bCs/>
        </w:rPr>
        <w:t>when</w:t>
      </w:r>
      <w:proofErr w:type="spellEnd"/>
      <w:r>
        <w:t>(</w:t>
      </w:r>
      <w:proofErr w:type="spellStart"/>
      <w:r>
        <w:t>obj</w:t>
      </w:r>
      <w:proofErr w:type="spellEnd"/>
      <w:r>
        <w:t>){</w:t>
      </w:r>
    </w:p>
    <w:p w14:paraId="2C9FB566" w14:textId="77777777" w:rsidR="0066024C" w:rsidRDefault="0066024C" w:rsidP="0066024C">
      <w:pPr>
        <w:pStyle w:val="HTMLPreformatted"/>
        <w:spacing w:after="120"/>
        <w:ind w:left="357"/>
      </w:pPr>
      <w:r>
        <w:rPr>
          <w:b/>
          <w:bCs/>
        </w:rPr>
        <w:tab/>
      </w:r>
      <w:r>
        <w:rPr>
          <w:b/>
          <w:bCs/>
        </w:rPr>
        <w:tab/>
      </w:r>
      <w:r>
        <w:t>1 -&gt; "Jedan"</w:t>
      </w:r>
    </w:p>
    <w:p w14:paraId="4B76589B" w14:textId="77777777" w:rsidR="0066024C" w:rsidRDefault="0066024C" w:rsidP="0066024C">
      <w:pPr>
        <w:pStyle w:val="HTMLPreformatted"/>
        <w:spacing w:after="120"/>
        <w:ind w:left="357"/>
      </w:pPr>
      <w:r>
        <w:rPr>
          <w:b/>
          <w:bCs/>
        </w:rPr>
        <w:tab/>
      </w:r>
      <w:r>
        <w:rPr>
          <w:b/>
          <w:bCs/>
        </w:rPr>
        <w:tab/>
      </w:r>
      <w:r>
        <w:t>"Bok" -&gt; "Pozdrav"</w:t>
      </w:r>
    </w:p>
    <w:p w14:paraId="47D39A3D" w14:textId="77777777" w:rsidR="000B2E09" w:rsidRDefault="0066024C" w:rsidP="0066024C">
      <w:pPr>
        <w:pStyle w:val="HTMLPreformatted"/>
        <w:spacing w:after="120"/>
        <w:ind w:left="357"/>
      </w:pPr>
      <w:r>
        <w:tab/>
      </w:r>
      <w:r>
        <w:tab/>
      </w:r>
      <w:proofErr w:type="spellStart"/>
      <w:r>
        <w:t>is</w:t>
      </w:r>
      <w:proofErr w:type="spellEnd"/>
      <w:r>
        <w:t xml:space="preserve"> </w:t>
      </w:r>
      <w:proofErr w:type="spellStart"/>
      <w:r>
        <w:t>Long</w:t>
      </w:r>
      <w:proofErr w:type="spellEnd"/>
      <w:r>
        <w:t xml:space="preserve"> -&gt; "</w:t>
      </w:r>
      <w:proofErr w:type="spellStart"/>
      <w:r>
        <w:t>Long</w:t>
      </w:r>
      <w:proofErr w:type="spellEnd"/>
      <w:r>
        <w:t>!!!"</w:t>
      </w:r>
    </w:p>
    <w:p w14:paraId="4D75D14C" w14:textId="0CF37F02" w:rsidR="0066024C" w:rsidRDefault="000B2E09" w:rsidP="0066024C">
      <w:pPr>
        <w:pStyle w:val="HTMLPreformatted"/>
        <w:spacing w:after="120"/>
        <w:ind w:left="357"/>
        <w:rPr>
          <w:b/>
          <w:bCs/>
        </w:rPr>
      </w:pPr>
      <w:r>
        <w:tab/>
      </w:r>
      <w:r>
        <w:tab/>
        <w:t>!</w:t>
      </w:r>
      <w:proofErr w:type="spellStart"/>
      <w:r>
        <w:t>is</w:t>
      </w:r>
      <w:proofErr w:type="spellEnd"/>
      <w:r>
        <w:t xml:space="preserve"> </w:t>
      </w:r>
      <w:proofErr w:type="spellStart"/>
      <w:r>
        <w:t>String</w:t>
      </w:r>
      <w:proofErr w:type="spellEnd"/>
      <w:r>
        <w:t xml:space="preserve"> -&gt; "Nije </w:t>
      </w:r>
      <w:proofErr w:type="spellStart"/>
      <w:r>
        <w:t>String</w:t>
      </w:r>
      <w:proofErr w:type="spellEnd"/>
      <w:r>
        <w:t>!"</w:t>
      </w:r>
      <w:r w:rsidR="0066024C">
        <w:rPr>
          <w:b/>
          <w:bCs/>
        </w:rPr>
        <w:tab/>
      </w:r>
    </w:p>
    <w:p w14:paraId="745C2705" w14:textId="081891F1" w:rsidR="000B2E09" w:rsidRPr="000B2E09" w:rsidRDefault="000B2E09" w:rsidP="0066024C">
      <w:pPr>
        <w:pStyle w:val="HTMLPreformatted"/>
        <w:spacing w:after="120"/>
        <w:ind w:left="357"/>
      </w:pPr>
      <w:r>
        <w:rPr>
          <w:b/>
          <w:bCs/>
        </w:rPr>
        <w:tab/>
      </w:r>
      <w:r>
        <w:rPr>
          <w:b/>
          <w:bCs/>
        </w:rPr>
        <w:tab/>
      </w:r>
      <w:proofErr w:type="spellStart"/>
      <w:r>
        <w:rPr>
          <w:b/>
          <w:bCs/>
        </w:rPr>
        <w:t>else</w:t>
      </w:r>
      <w:proofErr w:type="spellEnd"/>
      <w:r>
        <w:rPr>
          <w:b/>
          <w:bCs/>
        </w:rPr>
        <w:t xml:space="preserve"> </w:t>
      </w:r>
      <w:r>
        <w:t>-&gt; "Ne znam opisati parametar."</w:t>
      </w:r>
    </w:p>
    <w:p w14:paraId="47AF9DBA" w14:textId="7BF4C7C2" w:rsidR="0066024C" w:rsidRDefault="0066024C" w:rsidP="00227764">
      <w:pPr>
        <w:pStyle w:val="HTMLPreformatted"/>
        <w:spacing w:after="120"/>
        <w:ind w:left="357"/>
      </w:pPr>
      <w:r>
        <w:tab/>
        <w:t xml:space="preserve">    }</w:t>
      </w:r>
    </w:p>
    <w:p w14:paraId="597C8AFD" w14:textId="19ECFBEE" w:rsidR="000B2E09" w:rsidRDefault="000B2E09" w:rsidP="0066024C">
      <w:pPr>
        <w:pStyle w:val="HTMLPreformatted"/>
        <w:spacing w:after="120"/>
        <w:ind w:left="357"/>
      </w:pPr>
    </w:p>
    <w:p w14:paraId="3389A224" w14:textId="12862ECF" w:rsidR="000B2E09" w:rsidRDefault="000B2E09" w:rsidP="0066024C">
      <w:pPr>
        <w:pStyle w:val="HTMLPreformatted"/>
        <w:spacing w:after="120"/>
        <w:ind w:left="357"/>
      </w:pPr>
      <w:r>
        <w:tab/>
      </w:r>
      <w:proofErr w:type="spellStart"/>
      <w:r>
        <w:t>println</w:t>
      </w:r>
      <w:proofErr w:type="spellEnd"/>
      <w:r>
        <w:t>(</w:t>
      </w:r>
      <w:proofErr w:type="spellStart"/>
      <w:r>
        <w:t>opisiParametar</w:t>
      </w:r>
      <w:proofErr w:type="spellEnd"/>
      <w:r>
        <w:t>("Bok")) // ispis: Pozdrav</w:t>
      </w:r>
    </w:p>
    <w:p w14:paraId="49B8DDB9" w14:textId="3384ABD5" w:rsidR="000B2E09" w:rsidRDefault="000B2E09" w:rsidP="000B2E09">
      <w:pPr>
        <w:pStyle w:val="HTMLPreformatted"/>
        <w:spacing w:after="120"/>
        <w:ind w:left="357"/>
      </w:pPr>
      <w:r>
        <w:tab/>
      </w:r>
      <w:proofErr w:type="spellStart"/>
      <w:r>
        <w:t>println</w:t>
      </w:r>
      <w:proofErr w:type="spellEnd"/>
      <w:r>
        <w:t>(</w:t>
      </w:r>
      <w:proofErr w:type="spellStart"/>
      <w:r>
        <w:t>opisiParametar</w:t>
      </w:r>
      <w:proofErr w:type="spellEnd"/>
      <w:r>
        <w:t xml:space="preserve">(2L)) // ispis: </w:t>
      </w:r>
      <w:proofErr w:type="spellStart"/>
      <w:r>
        <w:t>Long</w:t>
      </w:r>
      <w:proofErr w:type="spellEnd"/>
      <w:r>
        <w:t>!!!</w:t>
      </w:r>
    </w:p>
    <w:p w14:paraId="40BE7D5C" w14:textId="693CB6CB" w:rsidR="000B2E09" w:rsidRDefault="000B2E09" w:rsidP="0066024C">
      <w:pPr>
        <w:pStyle w:val="HTMLPreformatted"/>
        <w:spacing w:after="120"/>
        <w:ind w:left="357"/>
      </w:pPr>
      <w:r>
        <w:tab/>
      </w:r>
      <w:proofErr w:type="spellStart"/>
      <w:r>
        <w:t>println</w:t>
      </w:r>
      <w:proofErr w:type="spellEnd"/>
      <w:r>
        <w:t>(</w:t>
      </w:r>
      <w:proofErr w:type="spellStart"/>
      <w:r>
        <w:t>opisiParametar</w:t>
      </w:r>
      <w:proofErr w:type="spellEnd"/>
      <w:r>
        <w:t>("</w:t>
      </w:r>
      <w:proofErr w:type="spellStart"/>
      <w:r>
        <w:t>Nesto</w:t>
      </w:r>
      <w:proofErr w:type="spellEnd"/>
      <w:r>
        <w:t>") // ispis: Ne znam opisati parametar</w:t>
      </w:r>
    </w:p>
    <w:p w14:paraId="593D7890" w14:textId="3FF4C989" w:rsidR="00E762BB" w:rsidRDefault="00E762BB" w:rsidP="00E762BB">
      <w:pPr>
        <w:pStyle w:val="HTMLPreformatted"/>
        <w:spacing w:after="120"/>
      </w:pPr>
    </w:p>
    <w:p w14:paraId="2CE45813" w14:textId="02DC0526" w:rsidR="00E762BB" w:rsidRDefault="00715367" w:rsidP="00715367">
      <w:pPr>
        <w:pStyle w:val="FOINaslov4"/>
        <w:outlineLvl w:val="3"/>
      </w:pPr>
      <w:r>
        <w:t xml:space="preserve"> </w:t>
      </w:r>
      <w:bookmarkStart w:id="19" w:name="_Toc46602462"/>
      <w:r w:rsidR="00E762BB">
        <w:t>Kreiranje objekata</w:t>
      </w:r>
      <w:bookmarkEnd w:id="19"/>
    </w:p>
    <w:p w14:paraId="5632F8A7" w14:textId="1E4D37EB" w:rsidR="00E762BB" w:rsidRDefault="00E762BB" w:rsidP="00E762BB">
      <w:pPr>
        <w:spacing w:after="120" w:line="360" w:lineRule="auto"/>
        <w:ind w:firstLine="709"/>
        <w:jc w:val="both"/>
        <w:rPr>
          <w:rFonts w:ascii="Arial" w:hAnsi="Arial" w:cs="Arial"/>
          <w:sz w:val="22"/>
          <w:szCs w:val="22"/>
        </w:rPr>
      </w:pPr>
      <w:r w:rsidRPr="00E762BB">
        <w:rPr>
          <w:rFonts w:ascii="Arial" w:hAnsi="Arial" w:cs="Arial"/>
          <w:sz w:val="22"/>
          <w:szCs w:val="22"/>
        </w:rPr>
        <w:t xml:space="preserve">Objekti se u Kotlinu kreiraju na vrlo jednostavan način. Naime, jedino što je potrebno je </w:t>
      </w:r>
      <w:proofErr w:type="spellStart"/>
      <w:r w:rsidRPr="00E762BB">
        <w:rPr>
          <w:rFonts w:ascii="Arial" w:hAnsi="Arial" w:cs="Arial"/>
          <w:sz w:val="22"/>
          <w:szCs w:val="22"/>
        </w:rPr>
        <w:t>specifirati</w:t>
      </w:r>
      <w:proofErr w:type="spellEnd"/>
      <w:r w:rsidRPr="00E762BB">
        <w:rPr>
          <w:rFonts w:ascii="Arial" w:hAnsi="Arial" w:cs="Arial"/>
          <w:sz w:val="22"/>
          <w:szCs w:val="22"/>
        </w:rPr>
        <w:t xml:space="preserve"> naziv klase te u zagrade staviti parametre konstruktora ukoliko postoje. Za razliku od programskog jezika Jave gdje se za inicijalizaciju novog objekta mora koristiti ključna riječ </w:t>
      </w:r>
      <w:proofErr w:type="spellStart"/>
      <w:r w:rsidRPr="00E762BB">
        <w:rPr>
          <w:rFonts w:ascii="Arial" w:hAnsi="Arial" w:cs="Arial"/>
          <w:b/>
          <w:bCs/>
          <w:i/>
          <w:iCs/>
          <w:sz w:val="22"/>
          <w:szCs w:val="22"/>
        </w:rPr>
        <w:t>new</w:t>
      </w:r>
      <w:proofErr w:type="spellEnd"/>
      <w:r w:rsidRPr="00E762BB">
        <w:rPr>
          <w:rFonts w:ascii="Arial" w:hAnsi="Arial" w:cs="Arial"/>
          <w:sz w:val="22"/>
          <w:szCs w:val="22"/>
        </w:rPr>
        <w:t>, u Kotlinu to nije potrebno.</w:t>
      </w:r>
      <w:r>
        <w:rPr>
          <w:rFonts w:ascii="Arial" w:hAnsi="Arial" w:cs="Arial"/>
          <w:sz w:val="22"/>
          <w:szCs w:val="22"/>
        </w:rPr>
        <w:t xml:space="preserve"> Slijedi primjer inicijalizacije dva objekta različitog tipa:</w:t>
      </w:r>
    </w:p>
    <w:p w14:paraId="51DDAA6B" w14:textId="77777777" w:rsidR="00E762BB" w:rsidRDefault="00E762BB" w:rsidP="00E762BB">
      <w:pPr>
        <w:pStyle w:val="HTMLPreformatted"/>
        <w:spacing w:after="120"/>
        <w:ind w:left="357"/>
      </w:pPr>
      <w:r>
        <w:tab/>
      </w:r>
    </w:p>
    <w:p w14:paraId="714DCC44" w14:textId="6E4A9961" w:rsidR="00E762BB" w:rsidRDefault="00E762BB" w:rsidP="00E762BB">
      <w:pPr>
        <w:pStyle w:val="HTMLPreformatted"/>
        <w:spacing w:after="120"/>
        <w:ind w:left="357"/>
      </w:pPr>
      <w:r>
        <w:tab/>
        <w:t xml:space="preserve">val </w:t>
      </w:r>
      <w:proofErr w:type="spellStart"/>
      <w:r>
        <w:t>covjek</w:t>
      </w:r>
      <w:proofErr w:type="spellEnd"/>
      <w:r>
        <w:t xml:space="preserve"> = </w:t>
      </w:r>
      <w:proofErr w:type="spellStart"/>
      <w:r>
        <w:t>Covjek</w:t>
      </w:r>
      <w:proofErr w:type="spellEnd"/>
      <w:r>
        <w:t>() // konstruktor nema parametara</w:t>
      </w:r>
    </w:p>
    <w:p w14:paraId="50A24064" w14:textId="6153B83D" w:rsidR="00E762BB" w:rsidRDefault="00E762BB" w:rsidP="00E762BB">
      <w:pPr>
        <w:pStyle w:val="HTMLPreformatted"/>
        <w:spacing w:after="120"/>
        <w:ind w:left="357"/>
      </w:pPr>
      <w:r>
        <w:tab/>
        <w:t xml:space="preserve">val krug = Krug(2) // konstruktor ima parametar radijus tipa </w:t>
      </w:r>
      <w:proofErr w:type="spellStart"/>
      <w:r>
        <w:t>Int</w:t>
      </w:r>
      <w:proofErr w:type="spellEnd"/>
    </w:p>
    <w:p w14:paraId="69FE0F01" w14:textId="77777777" w:rsidR="000B2E09" w:rsidRDefault="000B2E09" w:rsidP="000B2E09">
      <w:pPr>
        <w:pStyle w:val="HTMLPreformatted"/>
        <w:spacing w:after="120"/>
        <w:rPr>
          <w:i/>
          <w:iCs/>
        </w:rPr>
      </w:pPr>
    </w:p>
    <w:p w14:paraId="1516D8A5" w14:textId="238104AC" w:rsidR="00E762BB" w:rsidRPr="00E762BB" w:rsidRDefault="00715367" w:rsidP="00E762BB">
      <w:pPr>
        <w:pStyle w:val="FOINaslov2"/>
        <w:outlineLvl w:val="1"/>
      </w:pPr>
      <w:bookmarkStart w:id="20" w:name="_Toc46602463"/>
      <w:r>
        <w:t>Usporedba s programskim jezikom Java</w:t>
      </w:r>
      <w:bookmarkEnd w:id="20"/>
    </w:p>
    <w:p w14:paraId="58AE1D96" w14:textId="16C8E019" w:rsidR="003C31CD" w:rsidRDefault="00E02B23" w:rsidP="002A0817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Osobno smatram da programski jezik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i programski jezik Java, kojeg već od prije znam, dijele mnoge sličnosti. Te sličnosti mogle su se vidjeti u prethodnom odjeljku gdje se govorilo o sintaksi programskog jezika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. Naravno moraju postojati i stvari koje su različite u tim programskim jezicima. U ovom odjeljku upravo te stvari ću proći, tj. navesti ću što to programski jezik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ima a programski jezik Java ne i vice-</w:t>
      </w:r>
      <w:proofErr w:type="spellStart"/>
      <w:r>
        <w:rPr>
          <w:rFonts w:ascii="Arial" w:hAnsi="Arial" w:cs="Arial"/>
          <w:sz w:val="22"/>
          <w:szCs w:val="22"/>
        </w:rPr>
        <w:t>versa</w:t>
      </w:r>
      <w:proofErr w:type="spellEnd"/>
      <w:r>
        <w:rPr>
          <w:rFonts w:ascii="Arial" w:hAnsi="Arial" w:cs="Arial"/>
          <w:sz w:val="22"/>
          <w:szCs w:val="22"/>
        </w:rPr>
        <w:t xml:space="preserve">. Na službenoj dokumentaciji Kotlina može se upravo naći odjeljak koji uspoređuje ta dva programska jezika. Svoju interpretaciju temeljiti ću upravo na tome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DC313F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comparison-to-java.html","accessed":{"date-parts":[["2020","6","8"]]},"author":[{"dropping-particle":"","family":"JetBrains s.r.o.","given":"","non-dropping-particle":"","parse-names":false,"suffix":""}],"id":"ITEM-1","issued":{"date-parts":[["2020"]]},"title":"Kotlin vs Java","type":"webpage"},"uris":["http://www.mendeley.com/documents/?uuid=e5af2167-f80f-483b-bbd6-f23b14d55487"]}],"mendeley":{"formattedCitation":"(JetBrains s.r.o., 2020l)","plainTextFormattedCitation":"(JetBrains s.r.o., 2020l)","previouslyFormattedCitation":"(JetBrains s.r.o., 2020k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DC313F" w:rsidRPr="00DC313F">
        <w:rPr>
          <w:rFonts w:ascii="Arial" w:hAnsi="Arial" w:cs="Arial"/>
          <w:noProof/>
          <w:sz w:val="22"/>
          <w:szCs w:val="22"/>
        </w:rPr>
        <w:t>(JetBrains s.r.o., 2020l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>.</w:t>
      </w:r>
    </w:p>
    <w:p w14:paraId="7776EB15" w14:textId="78F64333" w:rsidR="00E02B23" w:rsidRDefault="00E02B23" w:rsidP="00C42312">
      <w:pPr>
        <w:pStyle w:val="FOINaslov3"/>
        <w:outlineLvl w:val="2"/>
      </w:pPr>
      <w:r>
        <w:t xml:space="preserve"> </w:t>
      </w:r>
      <w:bookmarkStart w:id="21" w:name="_Toc46602464"/>
      <w:r>
        <w:t>Java problemi koji su riješeni u Kotlinu</w:t>
      </w:r>
      <w:bookmarkEnd w:id="21"/>
    </w:p>
    <w:p w14:paraId="49222456" w14:textId="0AEBBBDB" w:rsidR="00E02B23" w:rsidRDefault="003C31CD" w:rsidP="002A0817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 w:rsidRPr="003C31CD">
        <w:rPr>
          <w:rFonts w:ascii="Arial" w:hAnsi="Arial" w:cs="Arial"/>
          <w:sz w:val="22"/>
          <w:szCs w:val="22"/>
        </w:rPr>
        <w:t xml:space="preserve">Prema službenoj dokumentaciji programskog jezika </w:t>
      </w:r>
      <w:proofErr w:type="spellStart"/>
      <w:r w:rsidRPr="003C31CD">
        <w:rPr>
          <w:rFonts w:ascii="Arial" w:hAnsi="Arial" w:cs="Arial"/>
          <w:sz w:val="22"/>
          <w:szCs w:val="22"/>
        </w:rPr>
        <w:t>Kotlin</w:t>
      </w:r>
      <w:proofErr w:type="spellEnd"/>
      <w:r w:rsidRPr="003C31CD"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DC313F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comparison-to-java.html","accessed":{"date-parts":[["2020","6","8"]]},"author":[{"dropping-particle":"","family":"JetBrains s.r.o.","given":"","non-dropping-particle":"","parse-names":false,"suffix":""}],"id":"ITEM-1","issued":{"date-parts":[["2020"]]},"title":"Kotlin vs Java","type":"webpage"},"uris":["http://www.mendeley.com/documents/?uuid=e5af2167-f80f-483b-bbd6-f23b14d55487"]}],"mendeley":{"formattedCitation":"(JetBrains s.r.o., 2020l)","plainTextFormattedCitation":"(JetBrains s.r.o., 2020l)","previouslyFormattedCitation":"(JetBrains s.r.o., 2020k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DC313F" w:rsidRPr="00DC313F">
        <w:rPr>
          <w:rFonts w:ascii="Arial" w:hAnsi="Arial" w:cs="Arial"/>
          <w:noProof/>
          <w:sz w:val="22"/>
          <w:szCs w:val="22"/>
        </w:rPr>
        <w:t>(JetBrains s.r.o., 2020l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 </w:t>
      </w:r>
      <w:r w:rsidRPr="003C31CD">
        <w:rPr>
          <w:rFonts w:ascii="Arial" w:hAnsi="Arial" w:cs="Arial"/>
          <w:sz w:val="22"/>
          <w:szCs w:val="22"/>
        </w:rPr>
        <w:t xml:space="preserve">navodi se kako je nekoliko problema prisutnih u programskom jeziku Java riješeno u programskom jeziku </w:t>
      </w:r>
      <w:proofErr w:type="spellStart"/>
      <w:r w:rsidRPr="003C31CD">
        <w:rPr>
          <w:rFonts w:ascii="Arial" w:hAnsi="Arial" w:cs="Arial"/>
          <w:sz w:val="22"/>
          <w:szCs w:val="22"/>
        </w:rPr>
        <w:t>Kotlin</w:t>
      </w:r>
      <w:proofErr w:type="spellEnd"/>
      <w:r w:rsidRPr="003C31CD">
        <w:rPr>
          <w:rFonts w:ascii="Arial" w:hAnsi="Arial" w:cs="Arial"/>
          <w:sz w:val="22"/>
          <w:szCs w:val="22"/>
        </w:rPr>
        <w:t>.</w:t>
      </w:r>
      <w:r>
        <w:rPr>
          <w:rFonts w:ascii="Arial" w:hAnsi="Arial" w:cs="Arial"/>
          <w:sz w:val="22"/>
          <w:szCs w:val="22"/>
        </w:rPr>
        <w:t xml:space="preserve"> Slijedi pregled nekih od tih problema.</w:t>
      </w:r>
    </w:p>
    <w:p w14:paraId="2504D9D5" w14:textId="0DA67286" w:rsidR="003C31CD" w:rsidRDefault="003C31CD" w:rsidP="00C42312">
      <w:pPr>
        <w:pStyle w:val="FOINaslov4"/>
        <w:outlineLvl w:val="3"/>
      </w:pPr>
      <w:bookmarkStart w:id="22" w:name="_Toc46602465"/>
      <w:proofErr w:type="spellStart"/>
      <w:r>
        <w:lastRenderedPageBreak/>
        <w:t>Null</w:t>
      </w:r>
      <w:proofErr w:type="spellEnd"/>
      <w:r>
        <w:t xml:space="preserve"> reference</w:t>
      </w:r>
      <w:bookmarkEnd w:id="22"/>
    </w:p>
    <w:p w14:paraId="458436A7" w14:textId="24E5F0F9" w:rsidR="003C31CD" w:rsidRDefault="003C31CD" w:rsidP="002A0817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 w:rsidRPr="002A0817">
        <w:rPr>
          <w:rFonts w:ascii="Arial" w:hAnsi="Arial" w:cs="Arial"/>
          <w:sz w:val="22"/>
          <w:szCs w:val="22"/>
        </w:rPr>
        <w:t xml:space="preserve">Kao što je već ranije spomenuto, vrijednost </w:t>
      </w:r>
      <w:proofErr w:type="spellStart"/>
      <w:r w:rsidRPr="002A0817">
        <w:rPr>
          <w:rFonts w:ascii="Arial" w:hAnsi="Arial" w:cs="Arial"/>
          <w:i/>
          <w:iCs/>
          <w:sz w:val="22"/>
          <w:szCs w:val="22"/>
        </w:rPr>
        <w:t>null</w:t>
      </w:r>
      <w:proofErr w:type="spellEnd"/>
      <w:r w:rsidRPr="002A0817">
        <w:rPr>
          <w:rFonts w:ascii="Arial" w:hAnsi="Arial" w:cs="Arial"/>
          <w:sz w:val="22"/>
          <w:szCs w:val="22"/>
        </w:rPr>
        <w:t xml:space="preserve"> u Kotlinu mogu poprimiti samo one varijable koje se za to </w:t>
      </w:r>
      <w:r w:rsidR="002A0817">
        <w:rPr>
          <w:rFonts w:ascii="Arial" w:hAnsi="Arial" w:cs="Arial"/>
          <w:sz w:val="22"/>
          <w:szCs w:val="22"/>
        </w:rPr>
        <w:t>unaprijed određene</w:t>
      </w:r>
      <w:r w:rsidRPr="002A0817">
        <w:rPr>
          <w:rFonts w:ascii="Arial" w:hAnsi="Arial" w:cs="Arial"/>
          <w:sz w:val="22"/>
          <w:szCs w:val="22"/>
        </w:rPr>
        <w:t xml:space="preserve">. U </w:t>
      </w:r>
      <w:proofErr w:type="spellStart"/>
      <w:r w:rsidR="002A0817">
        <w:rPr>
          <w:rFonts w:ascii="Arial" w:hAnsi="Arial" w:cs="Arial"/>
          <w:sz w:val="22"/>
          <w:szCs w:val="22"/>
        </w:rPr>
        <w:t>K</w:t>
      </w:r>
      <w:r w:rsidRPr="002A0817">
        <w:rPr>
          <w:rFonts w:ascii="Arial" w:hAnsi="Arial" w:cs="Arial"/>
          <w:sz w:val="22"/>
          <w:szCs w:val="22"/>
        </w:rPr>
        <w:t>otlinovom</w:t>
      </w:r>
      <w:proofErr w:type="spellEnd"/>
      <w:r w:rsidRPr="002A0817">
        <w:rPr>
          <w:rFonts w:ascii="Arial" w:hAnsi="Arial" w:cs="Arial"/>
          <w:sz w:val="22"/>
          <w:szCs w:val="22"/>
        </w:rPr>
        <w:t xml:space="preserve"> slučaju, </w:t>
      </w:r>
      <w:r w:rsidR="002A0817">
        <w:rPr>
          <w:rFonts w:ascii="Arial" w:hAnsi="Arial" w:cs="Arial"/>
          <w:sz w:val="22"/>
          <w:szCs w:val="22"/>
        </w:rPr>
        <w:t xml:space="preserve">to su one varijable </w:t>
      </w:r>
      <w:r w:rsidRPr="002A0817">
        <w:rPr>
          <w:rFonts w:ascii="Arial" w:hAnsi="Arial" w:cs="Arial"/>
          <w:sz w:val="22"/>
          <w:szCs w:val="22"/>
        </w:rPr>
        <w:t xml:space="preserve">označene sa </w:t>
      </w:r>
      <w:r w:rsidR="002A0817" w:rsidRPr="002A0817">
        <w:rPr>
          <w:rFonts w:ascii="Arial" w:hAnsi="Arial" w:cs="Arial"/>
          <w:b/>
          <w:bCs/>
          <w:sz w:val="22"/>
          <w:szCs w:val="22"/>
        </w:rPr>
        <w:t>?</w:t>
      </w:r>
      <w:r w:rsidR="002A0817">
        <w:rPr>
          <w:rFonts w:ascii="Arial" w:hAnsi="Arial" w:cs="Arial"/>
          <w:sz w:val="22"/>
          <w:szCs w:val="22"/>
        </w:rPr>
        <w:t xml:space="preserve">. Ukoliko programer želi pristupiti vrijednosti varijable koja referencira </w:t>
      </w:r>
      <w:proofErr w:type="spellStart"/>
      <w:r w:rsidR="002A0817" w:rsidRPr="002A0817">
        <w:rPr>
          <w:rFonts w:ascii="Arial" w:hAnsi="Arial" w:cs="Arial"/>
          <w:i/>
          <w:iCs/>
          <w:sz w:val="22"/>
          <w:szCs w:val="22"/>
        </w:rPr>
        <w:t>null</w:t>
      </w:r>
      <w:proofErr w:type="spellEnd"/>
      <w:r w:rsidR="002A0817">
        <w:rPr>
          <w:rFonts w:ascii="Arial" w:hAnsi="Arial" w:cs="Arial"/>
          <w:sz w:val="22"/>
          <w:szCs w:val="22"/>
        </w:rPr>
        <w:t xml:space="preserve">, mora prvo napraviti </w:t>
      </w:r>
      <w:proofErr w:type="spellStart"/>
      <w:r w:rsidR="002A0817">
        <w:rPr>
          <w:rFonts w:ascii="Arial" w:hAnsi="Arial" w:cs="Arial"/>
          <w:i/>
          <w:iCs/>
          <w:sz w:val="22"/>
          <w:szCs w:val="22"/>
        </w:rPr>
        <w:t>null</w:t>
      </w:r>
      <w:proofErr w:type="spellEnd"/>
      <w:r w:rsidR="002A0817">
        <w:rPr>
          <w:rFonts w:ascii="Arial" w:hAnsi="Arial" w:cs="Arial"/>
          <w:sz w:val="22"/>
          <w:szCs w:val="22"/>
        </w:rPr>
        <w:t xml:space="preserve"> provjere. Ukoliko to ne napravi kompajler će javljati grešku.</w:t>
      </w:r>
      <w:r w:rsidR="00A301A8">
        <w:rPr>
          <w:rFonts w:ascii="Arial" w:hAnsi="Arial" w:cs="Arial"/>
          <w:sz w:val="22"/>
          <w:szCs w:val="22"/>
        </w:rPr>
        <w:t xml:space="preserve"> Upravo to drastično smanjuje mogućnosti događanja NPE, što je jedan od ciljeva programskog jezika </w:t>
      </w:r>
      <w:proofErr w:type="spellStart"/>
      <w:r w:rsidR="00A301A8">
        <w:rPr>
          <w:rFonts w:ascii="Arial" w:hAnsi="Arial" w:cs="Arial"/>
          <w:sz w:val="22"/>
          <w:szCs w:val="22"/>
        </w:rPr>
        <w:t>Kotlin</w:t>
      </w:r>
      <w:proofErr w:type="spellEnd"/>
      <w:r w:rsidR="00A301A8">
        <w:rPr>
          <w:rFonts w:ascii="Arial" w:hAnsi="Arial" w:cs="Arial"/>
          <w:sz w:val="22"/>
          <w:szCs w:val="22"/>
        </w:rPr>
        <w:t xml:space="preserve">. Dakle NPE se u Kotlinu rješavaju pomoću tipova podataka </w:t>
      </w:r>
      <w:r w:rsidR="00A301A8">
        <w:rPr>
          <w:rFonts w:ascii="Arial" w:hAnsi="Arial" w:cs="Arial"/>
          <w:sz w:val="22"/>
          <w:szCs w:val="22"/>
        </w:rPr>
        <w:fldChar w:fldCharType="begin" w:fldLock="1"/>
      </w:r>
      <w:r w:rsidR="00DC313F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null-safety.html","accessed":{"date-parts":[["2020","7","25"]]},"author":[{"dropping-particle":"","family":"JetBrains s.r.o.","given":"","non-dropping-particle":"","parse-names":false,"suffix":""}],"id":"ITEM-1","issued":{"date-parts":[["2020"]]},"title":"Kotlin null","type":"webpage"},"uris":["http://www.mendeley.com/documents/?uuid=ac761300-fdc6-4a21-83b6-d87a81b7e3be"]}],"mendeley":{"formattedCitation":"(JetBrains s.r.o., 2020h)","plainTextFormattedCitation":"(JetBrains s.r.o., 2020h)","previouslyFormattedCitation":"(JetBrains s.r.o., 2020g)"},"properties":{"noteIndex":0},"schema":"https://github.com/citation-style-language/schema/raw/master/csl-citation.json"}</w:instrText>
      </w:r>
      <w:r w:rsidR="00A301A8">
        <w:rPr>
          <w:rFonts w:ascii="Arial" w:hAnsi="Arial" w:cs="Arial"/>
          <w:sz w:val="22"/>
          <w:szCs w:val="22"/>
        </w:rPr>
        <w:fldChar w:fldCharType="separate"/>
      </w:r>
      <w:r w:rsidR="00DC313F" w:rsidRPr="00DC313F">
        <w:rPr>
          <w:rFonts w:ascii="Arial" w:hAnsi="Arial" w:cs="Arial"/>
          <w:noProof/>
          <w:sz w:val="22"/>
          <w:szCs w:val="22"/>
        </w:rPr>
        <w:t>(JetBrains s.r.o., 2020h)</w:t>
      </w:r>
      <w:r w:rsidR="00A301A8">
        <w:rPr>
          <w:rFonts w:ascii="Arial" w:hAnsi="Arial" w:cs="Arial"/>
          <w:sz w:val="22"/>
          <w:szCs w:val="22"/>
        </w:rPr>
        <w:fldChar w:fldCharType="end"/>
      </w:r>
      <w:r w:rsidR="00A301A8">
        <w:rPr>
          <w:rFonts w:ascii="Arial" w:hAnsi="Arial" w:cs="Arial"/>
          <w:sz w:val="22"/>
          <w:szCs w:val="22"/>
        </w:rPr>
        <w:t>.</w:t>
      </w:r>
      <w:r w:rsidR="002A0817">
        <w:rPr>
          <w:rFonts w:ascii="Arial" w:hAnsi="Arial" w:cs="Arial"/>
          <w:sz w:val="22"/>
          <w:szCs w:val="22"/>
        </w:rPr>
        <w:t xml:space="preserve"> To u programskom jeziku Java nije slučaj, ondje svaka varijabla može poprimiti vrijednost </w:t>
      </w:r>
      <w:proofErr w:type="spellStart"/>
      <w:r w:rsidR="002A0817">
        <w:rPr>
          <w:rFonts w:ascii="Arial" w:hAnsi="Arial" w:cs="Arial"/>
          <w:i/>
          <w:iCs/>
          <w:sz w:val="22"/>
          <w:szCs w:val="22"/>
        </w:rPr>
        <w:t>null</w:t>
      </w:r>
      <w:proofErr w:type="spellEnd"/>
      <w:r w:rsidR="002A0817">
        <w:rPr>
          <w:rFonts w:ascii="Arial" w:hAnsi="Arial" w:cs="Arial"/>
          <w:sz w:val="22"/>
          <w:szCs w:val="22"/>
        </w:rPr>
        <w:t xml:space="preserve"> te kompajler neće javljati da može doći do NPE. NPE se u Kotlinu može dogoditi korištenjem </w:t>
      </w:r>
      <w:r w:rsidR="002A0817" w:rsidRPr="002A0817">
        <w:rPr>
          <w:rFonts w:ascii="Arial" w:hAnsi="Arial" w:cs="Arial"/>
          <w:b/>
          <w:bCs/>
          <w:sz w:val="22"/>
          <w:szCs w:val="22"/>
        </w:rPr>
        <w:t>!!</w:t>
      </w:r>
      <w:r w:rsidR="002A0817">
        <w:rPr>
          <w:rFonts w:ascii="Arial" w:hAnsi="Arial" w:cs="Arial"/>
          <w:b/>
          <w:bCs/>
          <w:sz w:val="22"/>
          <w:szCs w:val="22"/>
        </w:rPr>
        <w:t xml:space="preserve"> </w:t>
      </w:r>
      <w:r w:rsidR="002A0817">
        <w:rPr>
          <w:rFonts w:ascii="Arial" w:hAnsi="Arial" w:cs="Arial"/>
          <w:sz w:val="22"/>
          <w:szCs w:val="22"/>
        </w:rPr>
        <w:t>operatora</w:t>
      </w:r>
      <w:r w:rsidR="00A301A8">
        <w:rPr>
          <w:rFonts w:ascii="Arial" w:hAnsi="Arial" w:cs="Arial"/>
          <w:sz w:val="22"/>
          <w:szCs w:val="22"/>
        </w:rPr>
        <w:t xml:space="preserve"> čija se uloga ranije opisala. Na </w:t>
      </w:r>
      <w:proofErr w:type="spellStart"/>
      <w:r w:rsidR="00A301A8">
        <w:rPr>
          <w:rFonts w:ascii="Arial" w:hAnsi="Arial" w:cs="Arial"/>
          <w:sz w:val="22"/>
          <w:szCs w:val="22"/>
        </w:rPr>
        <w:t>Kotlinovoj</w:t>
      </w:r>
      <w:proofErr w:type="spellEnd"/>
      <w:r w:rsidR="00A301A8">
        <w:rPr>
          <w:rFonts w:ascii="Arial" w:hAnsi="Arial" w:cs="Arial"/>
          <w:sz w:val="22"/>
          <w:szCs w:val="22"/>
        </w:rPr>
        <w:t xml:space="preserve"> dokumentaciji navedeni operator opisuju da je za ljubitelje NPE </w:t>
      </w:r>
      <w:r w:rsidR="00A301A8">
        <w:rPr>
          <w:rFonts w:ascii="Arial" w:hAnsi="Arial" w:cs="Arial"/>
          <w:sz w:val="22"/>
          <w:szCs w:val="22"/>
        </w:rPr>
        <w:fldChar w:fldCharType="begin" w:fldLock="1"/>
      </w:r>
      <w:r w:rsidR="00DC313F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null-safety.html","accessed":{"date-parts":[["2020","7","25"]]},"author":[{"dropping-particle":"","family":"JetBrains s.r.o.","given":"","non-dropping-particle":"","parse-names":false,"suffix":""}],"id":"ITEM-1","issued":{"date-parts":[["2020"]]},"title":"Kotlin null","type":"webpage"},"uris":["http://www.mendeley.com/documents/?uuid=ac761300-fdc6-4a21-83b6-d87a81b7e3be"]}],"mendeley":{"formattedCitation":"(JetBrains s.r.o., 2020h)","plainTextFormattedCitation":"(JetBrains s.r.o., 2020h)","previouslyFormattedCitation":"(JetBrains s.r.o., 2020g)"},"properties":{"noteIndex":0},"schema":"https://github.com/citation-style-language/schema/raw/master/csl-citation.json"}</w:instrText>
      </w:r>
      <w:r w:rsidR="00A301A8">
        <w:rPr>
          <w:rFonts w:ascii="Arial" w:hAnsi="Arial" w:cs="Arial"/>
          <w:sz w:val="22"/>
          <w:szCs w:val="22"/>
        </w:rPr>
        <w:fldChar w:fldCharType="separate"/>
      </w:r>
      <w:r w:rsidR="00DC313F" w:rsidRPr="00DC313F">
        <w:rPr>
          <w:rFonts w:ascii="Arial" w:hAnsi="Arial" w:cs="Arial"/>
          <w:noProof/>
          <w:sz w:val="22"/>
          <w:szCs w:val="22"/>
        </w:rPr>
        <w:t>(JetBrains s.r.o., 2020h)</w:t>
      </w:r>
      <w:r w:rsidR="00A301A8">
        <w:rPr>
          <w:rFonts w:ascii="Arial" w:hAnsi="Arial" w:cs="Arial"/>
          <w:sz w:val="22"/>
          <w:szCs w:val="22"/>
        </w:rPr>
        <w:fldChar w:fldCharType="end"/>
      </w:r>
      <w:r w:rsidR="00A301A8">
        <w:rPr>
          <w:rFonts w:ascii="Arial" w:hAnsi="Arial" w:cs="Arial"/>
          <w:sz w:val="22"/>
          <w:szCs w:val="22"/>
        </w:rPr>
        <w:t xml:space="preserve">. </w:t>
      </w:r>
    </w:p>
    <w:p w14:paraId="6D45ACF8" w14:textId="1048F942" w:rsidR="00A301A8" w:rsidRDefault="00A301A8" w:rsidP="00C42312">
      <w:pPr>
        <w:pStyle w:val="FOINaslov4"/>
        <w:outlineLvl w:val="3"/>
      </w:pPr>
      <w:bookmarkStart w:id="23" w:name="_Toc46602466"/>
      <w:r>
        <w:t>N</w:t>
      </w:r>
      <w:r w:rsidR="00910246">
        <w:t>epostojanje</w:t>
      </w:r>
      <w:r>
        <w:t xml:space="preserve"> sirovih tipova podataka</w:t>
      </w:r>
      <w:bookmarkEnd w:id="23"/>
    </w:p>
    <w:p w14:paraId="6AB86F4A" w14:textId="08812B58" w:rsidR="00910246" w:rsidRDefault="00A301A8" w:rsidP="00910246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 programskom jeziku Java raspoznaje se pojam sirovi tip podataka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A301A8">
        <w:rPr>
          <w:rFonts w:ascii="Arial" w:hAnsi="Arial" w:cs="Arial"/>
          <w:i/>
          <w:iCs/>
          <w:sz w:val="22"/>
          <w:szCs w:val="22"/>
        </w:rPr>
        <w:t>raw</w:t>
      </w:r>
      <w:proofErr w:type="spellEnd"/>
      <w:r w:rsidRPr="00A301A8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Pr="00A301A8">
        <w:rPr>
          <w:rFonts w:ascii="Arial" w:hAnsi="Arial" w:cs="Arial"/>
          <w:i/>
          <w:iCs/>
          <w:sz w:val="22"/>
          <w:szCs w:val="22"/>
        </w:rPr>
        <w:t>type</w:t>
      </w:r>
      <w:proofErr w:type="spellEnd"/>
      <w:r>
        <w:rPr>
          <w:rFonts w:ascii="Arial" w:hAnsi="Arial" w:cs="Arial"/>
          <w:sz w:val="22"/>
          <w:szCs w:val="22"/>
        </w:rPr>
        <w:t xml:space="preserve">). Prema službenoj Oracle stranici Jave u odjeljku za sirove tipove podataka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DC313F">
        <w:rPr>
          <w:rFonts w:ascii="Arial" w:hAnsi="Arial" w:cs="Arial"/>
          <w:sz w:val="22"/>
          <w:szCs w:val="22"/>
        </w:rPr>
        <w:instrText>ADDIN CSL_CITATION {"citationItems":[{"id":"ITEM-1","itemData":{"URL":"https://docs.oracle.com/javase/tutorial/java/generics/rawTypes.html","accessed":{"date-parts":[["2020","7","25"]]},"author":[{"dropping-particle":"","family":"Oracle","given":"","non-dropping-particle":"","parse-names":false,"suffix":""}],"id":"ITEM-1","issued":{"date-parts":[["2020"]]},"title":"Sirovi tip podataka Java","type":"webpage"},"uris":["http://www.mendeley.com/documents/?uuid=2a7cc0ac-5a18-44b1-a0c0-6609c8179c84"]}],"mendeley":{"formattedCitation":"(Oracle, 2020b)","plainTextFormattedCitation":"(Oracle, 2020b)","previouslyFormattedCitation":"(Oracle, 2020b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230C42" w:rsidRPr="00230C42">
        <w:rPr>
          <w:rFonts w:ascii="Arial" w:hAnsi="Arial" w:cs="Arial"/>
          <w:noProof/>
          <w:sz w:val="22"/>
          <w:szCs w:val="22"/>
        </w:rPr>
        <w:t>(Oracle, 2020b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, navodi se kako sirovi tip podataka predstavlja onu generičku klasu koja nema pridružen </w:t>
      </w:r>
      <w:r w:rsidR="00910246">
        <w:rPr>
          <w:rFonts w:ascii="Arial" w:hAnsi="Arial" w:cs="Arial"/>
          <w:sz w:val="22"/>
          <w:szCs w:val="22"/>
        </w:rPr>
        <w:t xml:space="preserve">argument tipa. Objasniti ću to na primjeru generičkog sučelja </w:t>
      </w:r>
      <w:proofErr w:type="spellStart"/>
      <w:r w:rsidR="00910246">
        <w:rPr>
          <w:rFonts w:ascii="Arial" w:hAnsi="Arial" w:cs="Arial"/>
          <w:i/>
          <w:iCs/>
          <w:sz w:val="22"/>
          <w:szCs w:val="22"/>
        </w:rPr>
        <w:t>java.util.List</w:t>
      </w:r>
      <w:proofErr w:type="spellEnd"/>
    </w:p>
    <w:p w14:paraId="4AD76CDB" w14:textId="0FDAD605" w:rsidR="00910246" w:rsidRDefault="00910246" w:rsidP="00910246">
      <w:pPr>
        <w:pStyle w:val="HTMLPreformatted"/>
        <w:spacing w:after="120"/>
        <w:ind w:left="357"/>
      </w:pPr>
      <w:r>
        <w:tab/>
      </w:r>
      <w:proofErr w:type="spellStart"/>
      <w:r>
        <w:t>public</w:t>
      </w:r>
      <w:proofErr w:type="spellEnd"/>
      <w:r>
        <w:t xml:space="preserve"> </w:t>
      </w:r>
      <w:proofErr w:type="spellStart"/>
      <w:r>
        <w:t>interface</w:t>
      </w:r>
      <w:proofErr w:type="spellEnd"/>
      <w:r>
        <w:t xml:space="preserve"> List&lt;E&gt; </w:t>
      </w:r>
      <w:proofErr w:type="spellStart"/>
      <w:r>
        <w:t>extends</w:t>
      </w:r>
      <w:proofErr w:type="spellEnd"/>
      <w:r>
        <w:t xml:space="preserve"> </w:t>
      </w:r>
      <w:proofErr w:type="spellStart"/>
      <w:r>
        <w:t>Collection</w:t>
      </w:r>
      <w:proofErr w:type="spellEnd"/>
      <w:r>
        <w:t>&lt;E&gt;</w:t>
      </w:r>
    </w:p>
    <w:p w14:paraId="730518D0" w14:textId="2595EA6F" w:rsidR="00910246" w:rsidRDefault="00910246" w:rsidP="00910246">
      <w:pPr>
        <w:pStyle w:val="HTMLPreformatted"/>
        <w:spacing w:after="120"/>
      </w:pPr>
    </w:p>
    <w:p w14:paraId="43C742EB" w14:textId="7BE16798" w:rsidR="007F2C5F" w:rsidRDefault="00910246" w:rsidP="007F2C5F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 w:rsidRPr="00910246">
        <w:rPr>
          <w:rFonts w:ascii="Arial" w:hAnsi="Arial" w:cs="Arial"/>
          <w:sz w:val="22"/>
          <w:szCs w:val="22"/>
        </w:rPr>
        <w:t xml:space="preserve">Kao što se vidi iz priloženog sučelje </w:t>
      </w:r>
      <w:r w:rsidRPr="00910246">
        <w:rPr>
          <w:rFonts w:ascii="Arial" w:hAnsi="Arial" w:cs="Arial"/>
          <w:i/>
          <w:iCs/>
          <w:sz w:val="22"/>
          <w:szCs w:val="22"/>
        </w:rPr>
        <w:t>List</w:t>
      </w:r>
      <w:r w:rsidRPr="00910246">
        <w:rPr>
          <w:rFonts w:ascii="Arial" w:hAnsi="Arial" w:cs="Arial"/>
          <w:sz w:val="22"/>
          <w:szCs w:val="22"/>
        </w:rPr>
        <w:t xml:space="preserve"> predstavlja generičko sučelje koje ima argument tipa </w:t>
      </w:r>
      <w:r w:rsidRPr="00910246">
        <w:rPr>
          <w:rFonts w:ascii="Arial" w:hAnsi="Arial" w:cs="Arial"/>
          <w:i/>
          <w:iCs/>
          <w:sz w:val="22"/>
          <w:szCs w:val="22"/>
        </w:rPr>
        <w:t>E</w:t>
      </w:r>
      <w:r w:rsidRPr="00910246">
        <w:rPr>
          <w:rFonts w:ascii="Arial" w:hAnsi="Arial" w:cs="Arial"/>
          <w:sz w:val="22"/>
          <w:szCs w:val="22"/>
        </w:rPr>
        <w:t>.</w:t>
      </w:r>
      <w:r>
        <w:rPr>
          <w:rFonts w:ascii="Arial" w:hAnsi="Arial" w:cs="Arial"/>
          <w:sz w:val="22"/>
          <w:szCs w:val="22"/>
        </w:rPr>
        <w:t xml:space="preserve"> Ukoliko bi programer inicijalizirao objekt tipa </w:t>
      </w:r>
      <w:r>
        <w:rPr>
          <w:rFonts w:ascii="Arial" w:hAnsi="Arial" w:cs="Arial"/>
          <w:i/>
          <w:iCs/>
          <w:sz w:val="22"/>
          <w:szCs w:val="22"/>
        </w:rPr>
        <w:t xml:space="preserve">List </w:t>
      </w:r>
      <w:r>
        <w:rPr>
          <w:rFonts w:ascii="Arial" w:hAnsi="Arial" w:cs="Arial"/>
          <w:sz w:val="22"/>
          <w:szCs w:val="22"/>
        </w:rPr>
        <w:t>bez navođenja argumenta tipa, u tom slučaju radilo bi se i sirovom tipu podataka.</w:t>
      </w:r>
      <w:r w:rsidR="001435B1">
        <w:rPr>
          <w:rFonts w:ascii="Arial" w:hAnsi="Arial" w:cs="Arial"/>
          <w:sz w:val="22"/>
          <w:szCs w:val="22"/>
        </w:rPr>
        <w:t xml:space="preserve"> Problem sirovih tipova podataka je taj da se elementi koje generička klasa ili sučelje </w:t>
      </w:r>
      <w:proofErr w:type="spellStart"/>
      <w:r w:rsidR="001435B1">
        <w:rPr>
          <w:rFonts w:ascii="Arial" w:hAnsi="Arial" w:cs="Arial"/>
          <w:sz w:val="22"/>
          <w:szCs w:val="22"/>
        </w:rPr>
        <w:t>obgrljuju</w:t>
      </w:r>
      <w:proofErr w:type="spellEnd"/>
      <w:r w:rsidR="001435B1">
        <w:rPr>
          <w:rFonts w:ascii="Arial" w:hAnsi="Arial" w:cs="Arial"/>
          <w:sz w:val="22"/>
          <w:szCs w:val="22"/>
        </w:rPr>
        <w:t xml:space="preserve"> uvijek moraju pretvarati (</w:t>
      </w:r>
      <w:proofErr w:type="spellStart"/>
      <w:r w:rsidR="001435B1">
        <w:rPr>
          <w:rFonts w:ascii="Arial" w:hAnsi="Arial" w:cs="Arial"/>
          <w:sz w:val="22"/>
          <w:szCs w:val="22"/>
        </w:rPr>
        <w:t>eng</w:t>
      </w:r>
      <w:proofErr w:type="spellEnd"/>
      <w:r w:rsidR="001435B1">
        <w:rPr>
          <w:rFonts w:ascii="Arial" w:hAnsi="Arial" w:cs="Arial"/>
          <w:sz w:val="22"/>
          <w:szCs w:val="22"/>
        </w:rPr>
        <w:t xml:space="preserve">. </w:t>
      </w:r>
      <w:proofErr w:type="spellStart"/>
      <w:r w:rsidR="001435B1">
        <w:rPr>
          <w:rFonts w:ascii="Arial" w:hAnsi="Arial" w:cs="Arial"/>
          <w:i/>
          <w:iCs/>
          <w:sz w:val="22"/>
          <w:szCs w:val="22"/>
        </w:rPr>
        <w:t>castati</w:t>
      </w:r>
      <w:proofErr w:type="spellEnd"/>
      <w:r w:rsidR="001435B1">
        <w:rPr>
          <w:rFonts w:ascii="Arial" w:hAnsi="Arial" w:cs="Arial"/>
          <w:sz w:val="22"/>
          <w:szCs w:val="22"/>
        </w:rPr>
        <w:t>).</w:t>
      </w:r>
      <w:r w:rsidR="007F2C5F">
        <w:rPr>
          <w:rFonts w:ascii="Arial" w:hAnsi="Arial" w:cs="Arial"/>
          <w:sz w:val="22"/>
          <w:szCs w:val="22"/>
        </w:rPr>
        <w:t xml:space="preserve"> U programskom jeziku ne postoje sirovi tipovi podataka.</w:t>
      </w:r>
      <w:r w:rsidR="001435B1">
        <w:rPr>
          <w:rFonts w:ascii="Arial" w:hAnsi="Arial" w:cs="Arial"/>
          <w:sz w:val="22"/>
          <w:szCs w:val="22"/>
        </w:rPr>
        <w:t xml:space="preserve"> </w:t>
      </w:r>
    </w:p>
    <w:p w14:paraId="51580E33" w14:textId="30071F3D" w:rsidR="001435B1" w:rsidRDefault="001435B1" w:rsidP="001435B1">
      <w:pPr>
        <w:pStyle w:val="HTMLPreformatted"/>
        <w:spacing w:after="120"/>
        <w:ind w:left="357" w:firstLine="559"/>
      </w:pPr>
      <w:r>
        <w:t xml:space="preserve">List lista1 = </w:t>
      </w:r>
      <w:proofErr w:type="spellStart"/>
      <w:r>
        <w:t>new</w:t>
      </w:r>
      <w:proofErr w:type="spellEnd"/>
      <w:r>
        <w:t xml:space="preserve"> </w:t>
      </w:r>
      <w:proofErr w:type="spellStart"/>
      <w:r>
        <w:t>ArrayList</w:t>
      </w:r>
      <w:proofErr w:type="spellEnd"/>
      <w:r>
        <w:t xml:space="preserve">(); // sirovi tip podataka </w:t>
      </w:r>
      <w:r w:rsidR="007F2C5F">
        <w:t>-</w:t>
      </w:r>
      <w:r>
        <w:t xml:space="preserve"> nije </w:t>
      </w:r>
    </w:p>
    <w:p w14:paraId="2529FAFA" w14:textId="69100322" w:rsidR="001435B1" w:rsidRDefault="001435B1" w:rsidP="001435B1">
      <w:pPr>
        <w:pStyle w:val="HTMLPreformatted"/>
        <w:spacing w:after="120"/>
      </w:pPr>
      <w:r>
        <w:tab/>
        <w:t>pridružen argument tipa</w:t>
      </w:r>
      <w:r w:rsidR="007F2C5F">
        <w:t xml:space="preserve">, uzima se zadani - </w:t>
      </w:r>
      <w:proofErr w:type="spellStart"/>
      <w:r w:rsidR="007F2C5F" w:rsidRPr="007F2C5F">
        <w:rPr>
          <w:i/>
          <w:iCs/>
        </w:rPr>
        <w:t>Object</w:t>
      </w:r>
      <w:proofErr w:type="spellEnd"/>
    </w:p>
    <w:p w14:paraId="66ADFC2F" w14:textId="77777777" w:rsidR="001435B1" w:rsidRDefault="001435B1" w:rsidP="001435B1">
      <w:pPr>
        <w:pStyle w:val="HTMLPreformatted"/>
        <w:spacing w:after="120"/>
      </w:pPr>
      <w:r>
        <w:tab/>
        <w:t>List&lt;</w:t>
      </w:r>
      <w:proofErr w:type="spellStart"/>
      <w:r>
        <w:t>String</w:t>
      </w:r>
      <w:proofErr w:type="spellEnd"/>
      <w:r>
        <w:t xml:space="preserve">&gt; list2 = </w:t>
      </w:r>
      <w:proofErr w:type="spellStart"/>
      <w:r>
        <w:t>new</w:t>
      </w:r>
      <w:proofErr w:type="spellEnd"/>
      <w:r>
        <w:t xml:space="preserve"> </w:t>
      </w:r>
      <w:proofErr w:type="spellStart"/>
      <w:r>
        <w:t>ArrayList</w:t>
      </w:r>
      <w:proofErr w:type="spellEnd"/>
      <w:r>
        <w:t xml:space="preserve">&lt;&gt;(); // nije sirovi tip </w:t>
      </w:r>
    </w:p>
    <w:p w14:paraId="4066EBE0" w14:textId="01AD2690" w:rsidR="001435B1" w:rsidRDefault="001435B1" w:rsidP="001435B1">
      <w:pPr>
        <w:pStyle w:val="HTMLPreformatted"/>
        <w:spacing w:after="120"/>
      </w:pPr>
      <w:r>
        <w:tab/>
      </w:r>
      <w:r w:rsidR="007F2C5F">
        <w:t>P</w:t>
      </w:r>
      <w:r>
        <w:t>odataka</w:t>
      </w:r>
      <w:r w:rsidR="007F2C5F">
        <w:t xml:space="preserve"> – pridružen argument tipa </w:t>
      </w:r>
      <w:proofErr w:type="spellStart"/>
      <w:r w:rsidR="007F2C5F" w:rsidRPr="007F2C5F">
        <w:rPr>
          <w:i/>
          <w:iCs/>
        </w:rPr>
        <w:t>String</w:t>
      </w:r>
      <w:proofErr w:type="spellEnd"/>
    </w:p>
    <w:p w14:paraId="0E21A46C" w14:textId="2A2F2155" w:rsidR="001435B1" w:rsidRDefault="001435B1" w:rsidP="001435B1">
      <w:pPr>
        <w:pStyle w:val="HTMLPreformatted"/>
        <w:spacing w:after="120"/>
        <w:ind w:left="357" w:firstLine="559"/>
      </w:pPr>
    </w:p>
    <w:p w14:paraId="6D1E85DB" w14:textId="2029A1B2" w:rsidR="001435B1" w:rsidRDefault="001435B1" w:rsidP="001435B1">
      <w:pPr>
        <w:pStyle w:val="HTMLPreformatted"/>
        <w:spacing w:after="120"/>
        <w:ind w:left="357" w:firstLine="559"/>
      </w:pPr>
      <w:r>
        <w:t>lista1.add("String1");</w:t>
      </w:r>
    </w:p>
    <w:p w14:paraId="05FD45F3" w14:textId="6F629AC3" w:rsidR="001435B1" w:rsidRDefault="001435B1" w:rsidP="001435B1">
      <w:pPr>
        <w:pStyle w:val="HTMLPreformatted"/>
        <w:spacing w:after="120"/>
        <w:ind w:left="357" w:firstLine="559"/>
      </w:pPr>
      <w:r>
        <w:t>lista2.add("String2");</w:t>
      </w:r>
    </w:p>
    <w:p w14:paraId="400B59C6" w14:textId="45D4AC86" w:rsidR="001435B1" w:rsidRDefault="001435B1" w:rsidP="001435B1">
      <w:pPr>
        <w:pStyle w:val="HTMLPreformatted"/>
        <w:spacing w:after="120"/>
        <w:ind w:left="357" w:firstLine="559"/>
      </w:pPr>
    </w:p>
    <w:p w14:paraId="0AEB67E6" w14:textId="718DEC2A" w:rsidR="001435B1" w:rsidRDefault="001435B1" w:rsidP="001435B1">
      <w:pPr>
        <w:pStyle w:val="HTMLPreformatted"/>
        <w:spacing w:after="120"/>
        <w:ind w:left="357" w:firstLine="559"/>
      </w:pPr>
      <w:proofErr w:type="spellStart"/>
      <w:r>
        <w:t>String</w:t>
      </w:r>
      <w:proofErr w:type="spellEnd"/>
      <w:r>
        <w:t xml:space="preserve"> vrijednost = "";</w:t>
      </w:r>
    </w:p>
    <w:p w14:paraId="6B146DCF" w14:textId="77777777" w:rsidR="007F2C5F" w:rsidRDefault="007F2C5F" w:rsidP="001435B1">
      <w:pPr>
        <w:pStyle w:val="HTMLPreformatted"/>
        <w:spacing w:after="120"/>
        <w:ind w:left="357" w:firstLine="559"/>
      </w:pPr>
      <w:r>
        <w:t>v</w:t>
      </w:r>
      <w:r w:rsidR="001435B1">
        <w:t>rijednost = lista1.get(0); // greška</w:t>
      </w:r>
      <w:r>
        <w:t xml:space="preserve">, nemoguće pretvoriti tip </w:t>
      </w:r>
    </w:p>
    <w:p w14:paraId="58073F9C" w14:textId="3127841E" w:rsidR="001435B1" w:rsidRDefault="007F2C5F" w:rsidP="001435B1">
      <w:pPr>
        <w:pStyle w:val="HTMLPreformatted"/>
        <w:spacing w:after="120"/>
        <w:ind w:left="357" w:firstLine="559"/>
      </w:pPr>
      <w:r w:rsidRPr="007F2C5F">
        <w:t>podataka</w:t>
      </w:r>
      <w:r>
        <w:rPr>
          <w:i/>
          <w:iCs/>
        </w:rPr>
        <w:t xml:space="preserve"> </w:t>
      </w:r>
      <w:proofErr w:type="spellStart"/>
      <w:r w:rsidRPr="007F2C5F">
        <w:rPr>
          <w:i/>
          <w:iCs/>
        </w:rPr>
        <w:t>Object</w:t>
      </w:r>
      <w:proofErr w:type="spellEnd"/>
      <w:r>
        <w:t xml:space="preserve"> u tip </w:t>
      </w:r>
      <w:proofErr w:type="spellStart"/>
      <w:r w:rsidRPr="007F2C5F">
        <w:rPr>
          <w:i/>
          <w:iCs/>
        </w:rPr>
        <w:t>String</w:t>
      </w:r>
      <w:proofErr w:type="spellEnd"/>
    </w:p>
    <w:p w14:paraId="7CF04C05" w14:textId="25C1D85A" w:rsidR="007F2C5F" w:rsidRDefault="007F2C5F" w:rsidP="001435B1">
      <w:pPr>
        <w:pStyle w:val="HTMLPreformatted"/>
        <w:spacing w:after="120"/>
        <w:ind w:left="357" w:firstLine="559"/>
      </w:pPr>
      <w:r>
        <w:t>vrijednost = (</w:t>
      </w:r>
      <w:proofErr w:type="spellStart"/>
      <w:r>
        <w:t>String</w:t>
      </w:r>
      <w:proofErr w:type="spellEnd"/>
      <w:r>
        <w:t>) lista1.get(0); // nema greške</w:t>
      </w:r>
    </w:p>
    <w:p w14:paraId="5F67E6A0" w14:textId="337BD197" w:rsidR="007F2C5F" w:rsidRPr="007F2C5F" w:rsidRDefault="007F2C5F" w:rsidP="001435B1">
      <w:pPr>
        <w:pStyle w:val="HTMLPreformatted"/>
        <w:spacing w:after="120"/>
        <w:ind w:left="357" w:firstLine="559"/>
      </w:pPr>
      <w:r>
        <w:t>vrijednost = lista2.get(0); // nema greške</w:t>
      </w:r>
    </w:p>
    <w:p w14:paraId="3BE3595F" w14:textId="1150351F" w:rsidR="00910246" w:rsidRDefault="00910246" w:rsidP="007F2C5F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</w:p>
    <w:p w14:paraId="4D12A653" w14:textId="55B71735" w:rsidR="007F2C5F" w:rsidRDefault="007F2C5F" w:rsidP="00C42312">
      <w:pPr>
        <w:pStyle w:val="FOINaslov4"/>
        <w:outlineLvl w:val="3"/>
      </w:pPr>
      <w:bookmarkStart w:id="24" w:name="_Toc46602467"/>
      <w:r>
        <w:lastRenderedPageBreak/>
        <w:t xml:space="preserve">Nizovi su </w:t>
      </w:r>
      <w:r w:rsidR="009C30F1">
        <w:t>nepromjenjivi</w:t>
      </w:r>
      <w:bookmarkEnd w:id="24"/>
    </w:p>
    <w:p w14:paraId="40834AF9" w14:textId="2A8BA248" w:rsidR="007F2C5F" w:rsidRDefault="00B75344" w:rsidP="007F2C5F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U programskom jeziku Java moguće je pridružiti vrijednost niza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B75344">
        <w:rPr>
          <w:rFonts w:ascii="Arial" w:hAnsi="Arial" w:cs="Arial"/>
          <w:i/>
          <w:iCs/>
          <w:sz w:val="22"/>
          <w:szCs w:val="22"/>
        </w:rPr>
        <w:t>array</w:t>
      </w:r>
      <w:proofErr w:type="spellEnd"/>
      <w:r>
        <w:rPr>
          <w:rFonts w:ascii="Arial" w:hAnsi="Arial" w:cs="Arial"/>
          <w:sz w:val="22"/>
          <w:szCs w:val="22"/>
        </w:rPr>
        <w:t xml:space="preserve">) tipa klase </w:t>
      </w:r>
      <w:proofErr w:type="spellStart"/>
      <w:r>
        <w:rPr>
          <w:rFonts w:ascii="Arial" w:hAnsi="Arial" w:cs="Arial"/>
          <w:sz w:val="22"/>
          <w:szCs w:val="22"/>
        </w:rPr>
        <w:t>dijeteta</w:t>
      </w:r>
      <w:proofErr w:type="spellEnd"/>
      <w:r>
        <w:rPr>
          <w:rFonts w:ascii="Arial" w:hAnsi="Arial" w:cs="Arial"/>
          <w:sz w:val="22"/>
          <w:szCs w:val="22"/>
        </w:rPr>
        <w:t xml:space="preserve"> nizu tipa klase roditelja. Uz neopreznost navedeno može dovesti do pogrješaka tijekom </w:t>
      </w:r>
      <w:r w:rsidR="00D559F2">
        <w:rPr>
          <w:rFonts w:ascii="Arial" w:hAnsi="Arial" w:cs="Arial"/>
          <w:sz w:val="22"/>
          <w:szCs w:val="22"/>
        </w:rPr>
        <w:t>izvršavanja</w:t>
      </w:r>
      <w:r>
        <w:rPr>
          <w:rFonts w:ascii="Arial" w:hAnsi="Arial" w:cs="Arial"/>
          <w:sz w:val="22"/>
          <w:szCs w:val="22"/>
        </w:rPr>
        <w:t xml:space="preserve"> programskog koda. Nizovi Kotlinu su nepromjenjivi. Dakle ne može se učiniti ovo što sam upravo naveo da se može u programskom jeziku Java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DC313F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basic-types.html#arrays","accessed":{"date-parts":[["2020","7","25"]]},"author":[{"dropping-particle":"","family":"JetBrains s.r.o.","given":"","non-dropping-particle":"","parse-names":false,"suffix":""}],"id":"ITEM-1","issued":{"date-parts":[["2020"]]},"title":"Kotlin nizovi","type":"webpage"},"uris":["http://www.mendeley.com/documents/?uuid=57c78f67-bbce-4eac-af23-99cf48e8d940"]}],"mendeley":{"formattedCitation":"(JetBrains s.r.o., 2020g)","plainTextFormattedCitation":"(JetBrains s.r.o., 2020g)","previouslyFormattedCitation":"(JetBrains s.r.o., 2020f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DC313F" w:rsidRPr="00DC313F">
        <w:rPr>
          <w:rFonts w:ascii="Arial" w:hAnsi="Arial" w:cs="Arial"/>
          <w:noProof/>
          <w:sz w:val="22"/>
          <w:szCs w:val="22"/>
        </w:rPr>
        <w:t>(JetBrains s.r.o., 2020g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>. Slijedi primjer:</w:t>
      </w:r>
    </w:p>
    <w:p w14:paraId="795E8FCA" w14:textId="444A00A0" w:rsidR="00B75344" w:rsidRDefault="00B75344" w:rsidP="00B75344">
      <w:pPr>
        <w:pStyle w:val="HTMLPreformatted"/>
        <w:spacing w:after="120"/>
        <w:ind w:left="357" w:firstLine="559"/>
      </w:pPr>
      <w:proofErr w:type="spellStart"/>
      <w:r>
        <w:t>String</w:t>
      </w:r>
      <w:proofErr w:type="spellEnd"/>
      <w:r>
        <w:t xml:space="preserve">[] </w:t>
      </w:r>
      <w:proofErr w:type="spellStart"/>
      <w:r>
        <w:t>javaStringNiz</w:t>
      </w:r>
      <w:proofErr w:type="spellEnd"/>
      <w:r>
        <w:t xml:space="preserve"> = {"</w:t>
      </w:r>
      <w:proofErr w:type="spellStart"/>
      <w:r>
        <w:t>elementNiza</w:t>
      </w:r>
      <w:proofErr w:type="spellEnd"/>
      <w:r>
        <w:t>"};</w:t>
      </w:r>
    </w:p>
    <w:p w14:paraId="6AE33416" w14:textId="421A4D85" w:rsidR="00B75344" w:rsidRDefault="00B75344" w:rsidP="00B75344">
      <w:pPr>
        <w:pStyle w:val="HTMLPreformatted"/>
        <w:spacing w:after="120"/>
        <w:ind w:left="357" w:firstLine="559"/>
      </w:pPr>
      <w:proofErr w:type="spellStart"/>
      <w:r>
        <w:t>Object</w:t>
      </w:r>
      <w:proofErr w:type="spellEnd"/>
      <w:r>
        <w:t xml:space="preserve">[] </w:t>
      </w:r>
      <w:proofErr w:type="spellStart"/>
      <w:r>
        <w:t>javaObjektNiz</w:t>
      </w:r>
      <w:proofErr w:type="spellEnd"/>
      <w:r>
        <w:t xml:space="preserve"> = </w:t>
      </w:r>
      <w:proofErr w:type="spellStart"/>
      <w:r>
        <w:t>javaStringNiz</w:t>
      </w:r>
      <w:proofErr w:type="spellEnd"/>
      <w:r>
        <w:t>; // regularno</w:t>
      </w:r>
    </w:p>
    <w:p w14:paraId="5404FB4B" w14:textId="47DB1E16" w:rsidR="007F2C5F" w:rsidRPr="00910246" w:rsidRDefault="00B75344" w:rsidP="00D559F2">
      <w:pPr>
        <w:pStyle w:val="HTMLPreformatted"/>
        <w:spacing w:after="120"/>
        <w:ind w:left="357" w:firstLine="559"/>
      </w:pPr>
      <w:r>
        <w:t>-----------------------------------------------------------------</w:t>
      </w:r>
    </w:p>
    <w:p w14:paraId="2A81D833" w14:textId="33750C4C" w:rsidR="00D559F2" w:rsidRDefault="00D559F2" w:rsidP="00D559F2">
      <w:pPr>
        <w:pStyle w:val="HTMLPreformatted"/>
        <w:spacing w:after="120"/>
        <w:ind w:left="357" w:firstLine="559"/>
      </w:pPr>
      <w:r>
        <w:t xml:space="preserve">val </w:t>
      </w:r>
      <w:proofErr w:type="spellStart"/>
      <w:r>
        <w:t>kotlinStringNiz</w:t>
      </w:r>
      <w:proofErr w:type="spellEnd"/>
      <w:r>
        <w:t xml:space="preserve"> = </w:t>
      </w:r>
      <w:proofErr w:type="spellStart"/>
      <w:r>
        <w:t>arrayOf</w:t>
      </w:r>
      <w:proofErr w:type="spellEnd"/>
      <w:r>
        <w:t>("</w:t>
      </w:r>
      <w:proofErr w:type="spellStart"/>
      <w:r>
        <w:t>elementNiza</w:t>
      </w:r>
      <w:proofErr w:type="spellEnd"/>
      <w:r>
        <w:t>")</w:t>
      </w:r>
    </w:p>
    <w:p w14:paraId="7677CE1E" w14:textId="64598098" w:rsidR="00D559F2" w:rsidRDefault="00D559F2" w:rsidP="00D559F2">
      <w:pPr>
        <w:pStyle w:val="HTMLPreformatted"/>
        <w:spacing w:after="120"/>
        <w:ind w:left="357" w:firstLine="559"/>
      </w:pPr>
      <w:r>
        <w:t xml:space="preserve">val </w:t>
      </w:r>
      <w:proofErr w:type="spellStart"/>
      <w:r>
        <w:t>kotlinAnyNiz</w:t>
      </w:r>
      <w:proofErr w:type="spellEnd"/>
      <w:r>
        <w:t xml:space="preserve">: </w:t>
      </w:r>
      <w:proofErr w:type="spellStart"/>
      <w:r>
        <w:t>Array</w:t>
      </w:r>
      <w:proofErr w:type="spellEnd"/>
      <w:r>
        <w:t>&lt;</w:t>
      </w:r>
      <w:proofErr w:type="spellStart"/>
      <w:r>
        <w:t>Any</w:t>
      </w:r>
      <w:proofErr w:type="spellEnd"/>
      <w:r>
        <w:t xml:space="preserve">&gt; = </w:t>
      </w:r>
      <w:proofErr w:type="spellStart"/>
      <w:r>
        <w:t>kotlinStringNiz</w:t>
      </w:r>
      <w:proofErr w:type="spellEnd"/>
      <w:r>
        <w:t xml:space="preserve"> // greška</w:t>
      </w:r>
    </w:p>
    <w:p w14:paraId="2F396853" w14:textId="48641284" w:rsidR="00D559F2" w:rsidRDefault="00D559F2" w:rsidP="00D559F2">
      <w:pPr>
        <w:pStyle w:val="HTMLPreformatted"/>
        <w:spacing w:after="120"/>
      </w:pPr>
    </w:p>
    <w:p w14:paraId="4907B9B0" w14:textId="77777777" w:rsidR="00D559F2" w:rsidRDefault="00D559F2" w:rsidP="00C42312">
      <w:pPr>
        <w:pStyle w:val="FOINaslov4"/>
        <w:outlineLvl w:val="3"/>
      </w:pPr>
      <w:bookmarkStart w:id="25" w:name="_Toc46602468"/>
      <w:r>
        <w:t>Pravi funkcijski tipovi</w:t>
      </w:r>
      <w:bookmarkEnd w:id="25"/>
    </w:p>
    <w:p w14:paraId="2EFEE08C" w14:textId="736543F8" w:rsidR="00A301A8" w:rsidRDefault="0057295B" w:rsidP="0057295B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>Programski jezik Java u svojoj verziji 8 uveo je pojam funkcijskih sučelja (</w:t>
      </w:r>
      <w:proofErr w:type="spellStart"/>
      <w:r>
        <w:rPr>
          <w:rFonts w:ascii="Arial" w:hAnsi="Arial" w:cs="Arial"/>
          <w:sz w:val="22"/>
          <w:szCs w:val="22"/>
        </w:rPr>
        <w:t>eng</w:t>
      </w:r>
      <w:proofErr w:type="spellEnd"/>
      <w:r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57295B">
        <w:rPr>
          <w:rFonts w:ascii="Arial" w:hAnsi="Arial" w:cs="Arial"/>
          <w:i/>
          <w:iCs/>
          <w:sz w:val="22"/>
          <w:szCs w:val="22"/>
        </w:rPr>
        <w:t>Functional</w:t>
      </w:r>
      <w:proofErr w:type="spellEnd"/>
      <w:r w:rsidRPr="0057295B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Pr="0057295B">
        <w:rPr>
          <w:rFonts w:ascii="Arial" w:hAnsi="Arial" w:cs="Arial"/>
          <w:i/>
          <w:iCs/>
          <w:sz w:val="22"/>
          <w:szCs w:val="22"/>
        </w:rPr>
        <w:t>Interface</w:t>
      </w:r>
      <w:proofErr w:type="spellEnd"/>
      <w:r>
        <w:rPr>
          <w:rFonts w:ascii="Arial" w:hAnsi="Arial" w:cs="Arial"/>
          <w:sz w:val="22"/>
          <w:szCs w:val="22"/>
        </w:rPr>
        <w:t>) kojima su se htjeli dotaknuti područja funkcijskog programiranja.</w:t>
      </w:r>
      <w:r w:rsidR="005C209B">
        <w:rPr>
          <w:rFonts w:ascii="Arial" w:hAnsi="Arial" w:cs="Arial"/>
          <w:sz w:val="22"/>
          <w:szCs w:val="22"/>
        </w:rPr>
        <w:t xml:space="preserve"> Funkcijsko sučelje je svako Java sučelje koje sadrži točno jednu </w:t>
      </w:r>
      <w:proofErr w:type="spellStart"/>
      <w:r w:rsidR="005C209B">
        <w:rPr>
          <w:rFonts w:ascii="Arial" w:hAnsi="Arial" w:cs="Arial"/>
          <w:sz w:val="22"/>
          <w:szCs w:val="22"/>
        </w:rPr>
        <w:t>apstratknu</w:t>
      </w:r>
      <w:proofErr w:type="spellEnd"/>
      <w:r w:rsidR="005C209B">
        <w:rPr>
          <w:rFonts w:ascii="Arial" w:hAnsi="Arial" w:cs="Arial"/>
          <w:sz w:val="22"/>
          <w:szCs w:val="22"/>
        </w:rPr>
        <w:t xml:space="preserve"> metodu, dakle metodu koju treba implementirati.</w:t>
      </w:r>
      <w:r>
        <w:rPr>
          <w:rFonts w:ascii="Arial" w:hAnsi="Arial" w:cs="Arial"/>
          <w:sz w:val="22"/>
          <w:szCs w:val="22"/>
        </w:rPr>
        <w:t xml:space="preserve"> Za razliku od Kotlina, gdje su funkcije na istoj razini poput varijabli, to u Javi nije slučaj. Da su funkcije na istoj razini u strukturi kao varijable znači da se funkcija u Kotlinu izravno može proslijediti kao argument</w:t>
      </w:r>
      <w:r w:rsidR="00D47699">
        <w:rPr>
          <w:rFonts w:ascii="Arial" w:hAnsi="Arial" w:cs="Arial"/>
          <w:sz w:val="22"/>
          <w:szCs w:val="22"/>
        </w:rPr>
        <w:t xml:space="preserve"> drugoj funkciji više razine</w:t>
      </w:r>
      <w:r>
        <w:rPr>
          <w:rFonts w:ascii="Arial" w:hAnsi="Arial" w:cs="Arial"/>
          <w:sz w:val="22"/>
          <w:szCs w:val="22"/>
        </w:rPr>
        <w:t>, spremiti u drugu varijablu, vratiti iz neke druge funkcije</w:t>
      </w:r>
      <w:r w:rsidR="00524BC1">
        <w:rPr>
          <w:rFonts w:ascii="Arial" w:hAnsi="Arial" w:cs="Arial"/>
          <w:sz w:val="22"/>
          <w:szCs w:val="22"/>
        </w:rPr>
        <w:t xml:space="preserve"> više razine</w:t>
      </w:r>
      <w:r w:rsidR="005C209B">
        <w:rPr>
          <w:rFonts w:ascii="Arial" w:hAnsi="Arial" w:cs="Arial"/>
          <w:sz w:val="22"/>
          <w:szCs w:val="22"/>
        </w:rPr>
        <w:t xml:space="preserve"> i slično </w:t>
      </w:r>
      <w:r w:rsidR="005C209B">
        <w:rPr>
          <w:rFonts w:ascii="Arial" w:hAnsi="Arial" w:cs="Arial"/>
          <w:sz w:val="22"/>
          <w:szCs w:val="22"/>
        </w:rPr>
        <w:fldChar w:fldCharType="begin" w:fldLock="1"/>
      </w:r>
      <w:r w:rsidR="00230C42">
        <w:rPr>
          <w:rFonts w:ascii="Arial" w:hAnsi="Arial" w:cs="Arial"/>
          <w:sz w:val="22"/>
          <w:szCs w:val="22"/>
        </w:rPr>
        <w:instrText>ADDIN CSL_CITATION {"citationItems":[{"id":"ITEM-1","itemData":{"URL":"https://medium.com/@combozhc/sam-conversion-for-java-kotlin-722459073d93","accessed":{"date-parts":[["2020","7","25"]]},"author":[{"dropping-particle":"","family":"Zhang","given":"Chao","non-dropping-particle":"","parse-names":false,"suffix":""}],"id":"ITEM-1","issued":{"date-parts":[["2019"]]},"title":"Funkcijska sučelja Java i Kotlin","type":"webpage"},"uris":["http://www.mendeley.com/documents/?uuid=900fe50e-ad8c-40c1-a0ca-237ef3734a24"]}],"mendeley":{"formattedCitation":"(Zhang, 2019)","plainTextFormattedCitation":"(Zhang, 2019)","previouslyFormattedCitation":"(Zhang, 2019)"},"properties":{"noteIndex":0},"schema":"https://github.com/citation-style-language/schema/raw/master/csl-citation.json"}</w:instrText>
      </w:r>
      <w:r w:rsidR="005C209B">
        <w:rPr>
          <w:rFonts w:ascii="Arial" w:hAnsi="Arial" w:cs="Arial"/>
          <w:sz w:val="22"/>
          <w:szCs w:val="22"/>
        </w:rPr>
        <w:fldChar w:fldCharType="separate"/>
      </w:r>
      <w:r w:rsidR="005C209B" w:rsidRPr="005C209B">
        <w:rPr>
          <w:rFonts w:ascii="Arial" w:hAnsi="Arial" w:cs="Arial"/>
          <w:noProof/>
          <w:sz w:val="22"/>
          <w:szCs w:val="22"/>
        </w:rPr>
        <w:t>(Zhang, 2019)</w:t>
      </w:r>
      <w:r w:rsidR="005C209B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. U Javi se slično ponašanje može također postići, no </w:t>
      </w:r>
      <w:r w:rsidR="005C209B">
        <w:rPr>
          <w:rFonts w:ascii="Arial" w:hAnsi="Arial" w:cs="Arial"/>
          <w:sz w:val="22"/>
          <w:szCs w:val="22"/>
        </w:rPr>
        <w:t>ondje</w:t>
      </w:r>
      <w:r>
        <w:rPr>
          <w:rFonts w:ascii="Arial" w:hAnsi="Arial" w:cs="Arial"/>
          <w:sz w:val="22"/>
          <w:szCs w:val="22"/>
        </w:rPr>
        <w:t xml:space="preserve"> se </w:t>
      </w:r>
      <w:r w:rsidR="005C209B">
        <w:rPr>
          <w:rFonts w:ascii="Arial" w:hAnsi="Arial" w:cs="Arial"/>
          <w:sz w:val="22"/>
          <w:szCs w:val="22"/>
        </w:rPr>
        <w:t xml:space="preserve">sve </w:t>
      </w:r>
      <w:r>
        <w:rPr>
          <w:rFonts w:ascii="Arial" w:hAnsi="Arial" w:cs="Arial"/>
          <w:sz w:val="22"/>
          <w:szCs w:val="22"/>
        </w:rPr>
        <w:t>funkcij</w:t>
      </w:r>
      <w:r w:rsidR="005C209B">
        <w:rPr>
          <w:rFonts w:ascii="Arial" w:hAnsi="Arial" w:cs="Arial"/>
          <w:sz w:val="22"/>
          <w:szCs w:val="22"/>
        </w:rPr>
        <w:t>e prvo</w:t>
      </w:r>
      <w:r>
        <w:rPr>
          <w:rFonts w:ascii="Arial" w:hAnsi="Arial" w:cs="Arial"/>
          <w:sz w:val="22"/>
          <w:szCs w:val="22"/>
        </w:rPr>
        <w:t xml:space="preserve"> mora</w:t>
      </w:r>
      <w:r w:rsidR="005C209B">
        <w:rPr>
          <w:rFonts w:ascii="Arial" w:hAnsi="Arial" w:cs="Arial"/>
          <w:sz w:val="22"/>
          <w:szCs w:val="22"/>
        </w:rPr>
        <w:t>ju</w:t>
      </w:r>
      <w:r>
        <w:rPr>
          <w:rFonts w:ascii="Arial" w:hAnsi="Arial" w:cs="Arial"/>
          <w:sz w:val="22"/>
          <w:szCs w:val="22"/>
        </w:rPr>
        <w:t xml:space="preserve"> pretvoriti u odgovarajuće funkcijsko sučelje.</w:t>
      </w:r>
      <w:r w:rsidR="005C209B">
        <w:rPr>
          <w:rFonts w:ascii="Arial" w:hAnsi="Arial" w:cs="Arial"/>
          <w:sz w:val="22"/>
          <w:szCs w:val="22"/>
        </w:rPr>
        <w:t xml:space="preserve"> </w:t>
      </w:r>
      <w:r w:rsidR="007D3EB3">
        <w:rPr>
          <w:rFonts w:ascii="Arial" w:hAnsi="Arial" w:cs="Arial"/>
          <w:sz w:val="22"/>
          <w:szCs w:val="22"/>
        </w:rPr>
        <w:t>Dakle zaključak je da u Kotlinu postoje pravi funkcijski tipovi dok se u Javi funkcije najprije moraju pretvoriti u odgovarajuće funkcijsko sučelje.</w:t>
      </w:r>
    </w:p>
    <w:p w14:paraId="1C697D4B" w14:textId="73914071" w:rsidR="007D3EB3" w:rsidRDefault="00F71E2D" w:rsidP="00C42312">
      <w:pPr>
        <w:pStyle w:val="FOINaslov4"/>
        <w:outlineLvl w:val="3"/>
      </w:pPr>
      <w:bookmarkStart w:id="26" w:name="_Toc46602469"/>
      <w:r>
        <w:t xml:space="preserve">Nekorištenje </w:t>
      </w:r>
      <w:proofErr w:type="spellStart"/>
      <w:r>
        <w:t>Wildcard</w:t>
      </w:r>
      <w:proofErr w:type="spellEnd"/>
      <w:r>
        <w:t xml:space="preserve"> izraza prilikom specificiranja tipa</w:t>
      </w:r>
      <w:bookmarkEnd w:id="26"/>
    </w:p>
    <w:p w14:paraId="78E17DD1" w14:textId="601AF040" w:rsidR="00F71E2D" w:rsidRDefault="00F71E2D" w:rsidP="00F71E2D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Ukoliko programer u programskom jeziku Java želi koristiti generički tip podataka koji kao argument tipa može poprimiti više izraza, može koristiti tzv. </w:t>
      </w:r>
      <w:proofErr w:type="spellStart"/>
      <w:r w:rsidRPr="00F71E2D">
        <w:rPr>
          <w:rFonts w:ascii="Arial" w:hAnsi="Arial" w:cs="Arial"/>
          <w:i/>
          <w:iCs/>
          <w:sz w:val="22"/>
          <w:szCs w:val="22"/>
        </w:rPr>
        <w:t>Wildcard</w:t>
      </w:r>
      <w:proofErr w:type="spellEnd"/>
      <w:r>
        <w:rPr>
          <w:rFonts w:ascii="Arial" w:hAnsi="Arial" w:cs="Arial"/>
          <w:sz w:val="22"/>
          <w:szCs w:val="22"/>
        </w:rPr>
        <w:t xml:space="preserve"> izraze. Istu stvar može postići u programskom jeziku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samo uz korištenje ključnih riječi </w:t>
      </w:r>
      <w:proofErr w:type="spellStart"/>
      <w:r>
        <w:rPr>
          <w:rFonts w:ascii="Arial" w:hAnsi="Arial" w:cs="Arial"/>
          <w:b/>
          <w:bCs/>
          <w:i/>
          <w:iCs/>
          <w:sz w:val="22"/>
          <w:szCs w:val="22"/>
        </w:rPr>
        <w:t>in</w:t>
      </w:r>
      <w:proofErr w:type="spellEnd"/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>i</w:t>
      </w:r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b/>
          <w:bCs/>
          <w:i/>
          <w:iCs/>
          <w:sz w:val="22"/>
          <w:szCs w:val="22"/>
        </w:rPr>
        <w:t>out</w:t>
      </w:r>
      <w:proofErr w:type="spellEnd"/>
      <w:r>
        <w:rPr>
          <w:rFonts w:ascii="Arial" w:hAnsi="Arial" w:cs="Arial"/>
          <w:b/>
          <w:bCs/>
          <w:i/>
          <w:iCs/>
          <w:sz w:val="22"/>
          <w:szCs w:val="22"/>
        </w:rPr>
        <w:t xml:space="preserve">, </w:t>
      </w:r>
      <w:r>
        <w:rPr>
          <w:rFonts w:ascii="Arial" w:hAnsi="Arial" w:cs="Arial"/>
          <w:sz w:val="22"/>
          <w:szCs w:val="22"/>
        </w:rPr>
        <w:t xml:space="preserve">dakle </w:t>
      </w:r>
      <w:r w:rsidR="00F65094">
        <w:rPr>
          <w:rFonts w:ascii="Arial" w:hAnsi="Arial" w:cs="Arial"/>
          <w:sz w:val="22"/>
          <w:szCs w:val="22"/>
        </w:rPr>
        <w:t xml:space="preserve">nešto jednostavnije </w:t>
      </w:r>
      <w:r w:rsidR="00F65094">
        <w:rPr>
          <w:rFonts w:ascii="Arial" w:hAnsi="Arial" w:cs="Arial"/>
          <w:sz w:val="22"/>
          <w:szCs w:val="22"/>
        </w:rPr>
        <w:fldChar w:fldCharType="begin" w:fldLock="1"/>
      </w:r>
      <w:r w:rsidR="00DC313F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generics.html#use-site-variance-type-projections","accessed":{"date-parts":[["2020","7","25"]]},"author":[{"dropping-particle":"","family":"JetBrains s.r.o.","given":"","non-dropping-particle":"","parse-names":false,"suffix":""}],"id":"ITEM-1","issued":{"date-parts":[["2020"]]},"title":"Kotlin in out tipovi","type":"webpage"},"uris":["http://www.mendeley.com/documents/?uuid=b71eb060-f052-49d9-9c96-872e6b1fe067"]}],"mendeley":{"formattedCitation":"(JetBrains s.r.o., 2020d)","plainTextFormattedCitation":"(JetBrains s.r.o., 2020d)","previouslyFormattedCitation":"(JetBrains s.r.o., 2020c)"},"properties":{"noteIndex":0},"schema":"https://github.com/citation-style-language/schema/raw/master/csl-citation.json"}</w:instrText>
      </w:r>
      <w:r w:rsidR="00F65094">
        <w:rPr>
          <w:rFonts w:ascii="Arial" w:hAnsi="Arial" w:cs="Arial"/>
          <w:sz w:val="22"/>
          <w:szCs w:val="22"/>
        </w:rPr>
        <w:fldChar w:fldCharType="separate"/>
      </w:r>
      <w:r w:rsidR="00DC313F" w:rsidRPr="00DC313F">
        <w:rPr>
          <w:rFonts w:ascii="Arial" w:hAnsi="Arial" w:cs="Arial"/>
          <w:noProof/>
          <w:sz w:val="22"/>
          <w:szCs w:val="22"/>
        </w:rPr>
        <w:t>(JetBrains s.r.o., 2020d)</w:t>
      </w:r>
      <w:r w:rsidR="00F65094"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 xml:space="preserve">. Opet ću na primjeru generičkog sučelja </w:t>
      </w:r>
      <w:proofErr w:type="spellStart"/>
      <w:r>
        <w:rPr>
          <w:rFonts w:ascii="Arial" w:hAnsi="Arial" w:cs="Arial"/>
          <w:i/>
          <w:iCs/>
          <w:sz w:val="22"/>
          <w:szCs w:val="22"/>
        </w:rPr>
        <w:t>java.util.List</w:t>
      </w:r>
      <w:proofErr w:type="spellEnd"/>
      <w:r>
        <w:rPr>
          <w:rFonts w:ascii="Arial" w:hAnsi="Arial" w:cs="Arial"/>
          <w:i/>
          <w:iCs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t xml:space="preserve">objasniti ovaj primjer. </w:t>
      </w:r>
    </w:p>
    <w:p w14:paraId="24A28539" w14:textId="77777777" w:rsidR="00F71E2D" w:rsidRDefault="00F71E2D" w:rsidP="00F71E2D">
      <w:pPr>
        <w:pStyle w:val="HTMLPreformatted"/>
        <w:spacing w:after="120"/>
        <w:ind w:left="357" w:firstLine="559"/>
      </w:pPr>
      <w:r>
        <w:t>List&lt;</w:t>
      </w:r>
      <w:proofErr w:type="spellStart"/>
      <w:r>
        <w:t>String</w:t>
      </w:r>
      <w:proofErr w:type="spellEnd"/>
      <w:r>
        <w:t xml:space="preserve">&gt; lista = </w:t>
      </w:r>
      <w:proofErr w:type="spellStart"/>
      <w:r>
        <w:t>new</w:t>
      </w:r>
      <w:proofErr w:type="spellEnd"/>
      <w:r>
        <w:t xml:space="preserve"> </w:t>
      </w:r>
      <w:proofErr w:type="spellStart"/>
      <w:r>
        <w:t>ArrayList</w:t>
      </w:r>
      <w:proofErr w:type="spellEnd"/>
      <w:r>
        <w:t xml:space="preserve">&lt;&gt;(); // samo </w:t>
      </w:r>
      <w:proofErr w:type="spellStart"/>
      <w:r>
        <w:t>Stringovi</w:t>
      </w:r>
      <w:proofErr w:type="spellEnd"/>
      <w:r>
        <w:t xml:space="preserve"> mogu biti </w:t>
      </w:r>
    </w:p>
    <w:p w14:paraId="36190A33" w14:textId="6656DEC5" w:rsidR="00F71E2D" w:rsidRDefault="00F71E2D" w:rsidP="00F71E2D">
      <w:pPr>
        <w:pStyle w:val="HTMLPreformatted"/>
        <w:spacing w:after="120"/>
        <w:ind w:left="357" w:firstLine="559"/>
      </w:pPr>
      <w:r>
        <w:t>pohranjeni</w:t>
      </w:r>
    </w:p>
    <w:p w14:paraId="16F28B69" w14:textId="13B87126" w:rsidR="00F71E2D" w:rsidRDefault="00F71E2D" w:rsidP="00F71E2D">
      <w:pPr>
        <w:pStyle w:val="HTMLPreformatted"/>
        <w:spacing w:after="120"/>
        <w:ind w:left="357" w:firstLine="559"/>
      </w:pPr>
      <w:r>
        <w:t>val lista: List&lt;</w:t>
      </w:r>
      <w:proofErr w:type="spellStart"/>
      <w:r>
        <w:t>String</w:t>
      </w:r>
      <w:proofErr w:type="spellEnd"/>
      <w:r>
        <w:t xml:space="preserve">&gt; = </w:t>
      </w:r>
      <w:proofErr w:type="spellStart"/>
      <w:r>
        <w:t>arrayListOf</w:t>
      </w:r>
      <w:proofErr w:type="spellEnd"/>
      <w:r>
        <w:t xml:space="preserve">() // </w:t>
      </w:r>
      <w:proofErr w:type="spellStart"/>
      <w:r>
        <w:t>Kotlin</w:t>
      </w:r>
      <w:proofErr w:type="spellEnd"/>
      <w:r>
        <w:t xml:space="preserve"> ekvivalent</w:t>
      </w:r>
    </w:p>
    <w:p w14:paraId="25D97EB8" w14:textId="2DAD2720" w:rsidR="00F71E2D" w:rsidRDefault="00F71E2D" w:rsidP="00F71E2D">
      <w:pPr>
        <w:pStyle w:val="HTMLPreformatted"/>
        <w:spacing w:after="120"/>
        <w:ind w:left="357" w:firstLine="559"/>
      </w:pPr>
    </w:p>
    <w:p w14:paraId="64266190" w14:textId="77777777" w:rsidR="00FD6A2F" w:rsidRDefault="00F71E2D" w:rsidP="00F71E2D">
      <w:pPr>
        <w:pStyle w:val="HTMLPreformatted"/>
        <w:spacing w:after="120"/>
        <w:ind w:left="357" w:firstLine="559"/>
      </w:pPr>
      <w:r>
        <w:t xml:space="preserve">List&lt;? </w:t>
      </w:r>
      <w:proofErr w:type="spellStart"/>
      <w:r>
        <w:t>extends</w:t>
      </w:r>
      <w:proofErr w:type="spellEnd"/>
      <w:r>
        <w:t xml:space="preserve"> </w:t>
      </w:r>
      <w:proofErr w:type="spellStart"/>
      <w:r>
        <w:t>String</w:t>
      </w:r>
      <w:proofErr w:type="spellEnd"/>
      <w:r>
        <w:t xml:space="preserve">&gt; lista = </w:t>
      </w:r>
      <w:proofErr w:type="spellStart"/>
      <w:r>
        <w:t>new</w:t>
      </w:r>
      <w:proofErr w:type="spellEnd"/>
      <w:r>
        <w:t xml:space="preserve"> </w:t>
      </w:r>
      <w:proofErr w:type="spellStart"/>
      <w:r>
        <w:t>ArrayList</w:t>
      </w:r>
      <w:proofErr w:type="spellEnd"/>
      <w:r>
        <w:t xml:space="preserve">&lt;&gt;(); // mogu biti </w:t>
      </w:r>
    </w:p>
    <w:p w14:paraId="66C2BE41" w14:textId="05462E8C" w:rsidR="00F71E2D" w:rsidRDefault="00F71E2D" w:rsidP="00F71E2D">
      <w:pPr>
        <w:pStyle w:val="HTMLPreformatted"/>
        <w:spacing w:after="120"/>
        <w:ind w:left="357" w:firstLine="559"/>
      </w:pPr>
      <w:r>
        <w:t xml:space="preserve">pohranjeni i </w:t>
      </w:r>
      <w:proofErr w:type="spellStart"/>
      <w:r>
        <w:t>Stringovi</w:t>
      </w:r>
      <w:proofErr w:type="spellEnd"/>
      <w:r>
        <w:t xml:space="preserve"> i </w:t>
      </w:r>
      <w:r w:rsidR="00FD6A2F">
        <w:t xml:space="preserve">klase koje nasljeđuju </w:t>
      </w:r>
      <w:proofErr w:type="spellStart"/>
      <w:r w:rsidR="00FD6A2F">
        <w:t>String</w:t>
      </w:r>
      <w:proofErr w:type="spellEnd"/>
      <w:r w:rsidR="00FD6A2F">
        <w:t xml:space="preserve"> klasu</w:t>
      </w:r>
    </w:p>
    <w:p w14:paraId="6F000B47" w14:textId="39B2A0CF" w:rsidR="00FD6A2F" w:rsidRDefault="00FD6A2F" w:rsidP="00F71E2D">
      <w:pPr>
        <w:pStyle w:val="HTMLPreformatted"/>
        <w:spacing w:after="120"/>
        <w:ind w:left="357" w:firstLine="559"/>
      </w:pPr>
      <w:r>
        <w:t>val lista: List&lt;</w:t>
      </w:r>
      <w:proofErr w:type="spellStart"/>
      <w:r>
        <w:t>out</w:t>
      </w:r>
      <w:proofErr w:type="spellEnd"/>
      <w:r>
        <w:t xml:space="preserve"> </w:t>
      </w:r>
      <w:proofErr w:type="spellStart"/>
      <w:r>
        <w:t>String</w:t>
      </w:r>
      <w:proofErr w:type="spellEnd"/>
      <w:r>
        <w:t xml:space="preserve">&gt; = </w:t>
      </w:r>
      <w:proofErr w:type="spellStart"/>
      <w:r>
        <w:t>arrayListOf</w:t>
      </w:r>
      <w:proofErr w:type="spellEnd"/>
      <w:r>
        <w:t xml:space="preserve">() // </w:t>
      </w:r>
      <w:proofErr w:type="spellStart"/>
      <w:r>
        <w:t>Kotlin</w:t>
      </w:r>
      <w:proofErr w:type="spellEnd"/>
      <w:r>
        <w:t xml:space="preserve"> ekvivalent</w:t>
      </w:r>
    </w:p>
    <w:p w14:paraId="0B58FCD4" w14:textId="6FE7FEB8" w:rsidR="00FD6A2F" w:rsidRDefault="00FD6A2F" w:rsidP="00F71E2D">
      <w:pPr>
        <w:pStyle w:val="HTMLPreformatted"/>
        <w:spacing w:after="120"/>
        <w:ind w:left="357" w:firstLine="559"/>
      </w:pPr>
    </w:p>
    <w:p w14:paraId="6B0FC17C" w14:textId="77777777" w:rsidR="00F65094" w:rsidRDefault="00F65094" w:rsidP="00F71E2D">
      <w:pPr>
        <w:pStyle w:val="HTMLPreformatted"/>
        <w:spacing w:after="120"/>
        <w:ind w:left="357" w:firstLine="559"/>
      </w:pPr>
      <w:r>
        <w:t xml:space="preserve">List&lt;? super </w:t>
      </w:r>
      <w:proofErr w:type="spellStart"/>
      <w:r>
        <w:t>String</w:t>
      </w:r>
      <w:proofErr w:type="spellEnd"/>
      <w:r>
        <w:t xml:space="preserve">&gt; lista = </w:t>
      </w:r>
      <w:proofErr w:type="spellStart"/>
      <w:r>
        <w:t>new</w:t>
      </w:r>
      <w:proofErr w:type="spellEnd"/>
      <w:r>
        <w:t xml:space="preserve"> </w:t>
      </w:r>
      <w:proofErr w:type="spellStart"/>
      <w:r>
        <w:t>ArrayList</w:t>
      </w:r>
      <w:proofErr w:type="spellEnd"/>
      <w:r>
        <w:t xml:space="preserve">&lt;&gt;(); // mogu biti </w:t>
      </w:r>
    </w:p>
    <w:p w14:paraId="3223D168" w14:textId="7672E0D1" w:rsidR="00FD6A2F" w:rsidRDefault="00F65094" w:rsidP="00F71E2D">
      <w:pPr>
        <w:pStyle w:val="HTMLPreformatted"/>
        <w:spacing w:after="120"/>
        <w:ind w:left="357" w:firstLine="559"/>
      </w:pPr>
      <w:r>
        <w:t xml:space="preserve">pohranjeni i </w:t>
      </w:r>
      <w:proofErr w:type="spellStart"/>
      <w:r>
        <w:t>Strinovi</w:t>
      </w:r>
      <w:proofErr w:type="spellEnd"/>
      <w:r>
        <w:t xml:space="preserve"> i klase koje </w:t>
      </w:r>
      <w:proofErr w:type="spellStart"/>
      <w:r>
        <w:t>String</w:t>
      </w:r>
      <w:proofErr w:type="spellEnd"/>
      <w:r>
        <w:t xml:space="preserve"> klasa nasljeđuje</w:t>
      </w:r>
    </w:p>
    <w:p w14:paraId="4C24DBAC" w14:textId="77777777" w:rsidR="00F65094" w:rsidRDefault="00F65094" w:rsidP="00F65094">
      <w:pPr>
        <w:pStyle w:val="HTMLPreformatted"/>
        <w:spacing w:after="120"/>
      </w:pPr>
      <w:r>
        <w:tab/>
        <w:t xml:space="preserve">val niz: </w:t>
      </w:r>
      <w:proofErr w:type="spellStart"/>
      <w:r>
        <w:t>Array</w:t>
      </w:r>
      <w:proofErr w:type="spellEnd"/>
      <w:r>
        <w:t>&lt;</w:t>
      </w:r>
      <w:proofErr w:type="spellStart"/>
      <w:r>
        <w:t>in</w:t>
      </w:r>
      <w:proofErr w:type="spellEnd"/>
      <w:r>
        <w:t xml:space="preserve"> </w:t>
      </w:r>
      <w:proofErr w:type="spellStart"/>
      <w:r>
        <w:t>String</w:t>
      </w:r>
      <w:proofErr w:type="spellEnd"/>
      <w:r>
        <w:t xml:space="preserve">&gt; = </w:t>
      </w:r>
      <w:proofErr w:type="spellStart"/>
      <w:r>
        <w:t>arrayOf</w:t>
      </w:r>
      <w:proofErr w:type="spellEnd"/>
      <w:r>
        <w:t xml:space="preserve">() // </w:t>
      </w:r>
      <w:proofErr w:type="spellStart"/>
      <w:r>
        <w:t>Kotlin</w:t>
      </w:r>
      <w:proofErr w:type="spellEnd"/>
      <w:r>
        <w:t xml:space="preserve"> ekvivalent sa nizom</w:t>
      </w:r>
    </w:p>
    <w:p w14:paraId="2A195C24" w14:textId="77777777" w:rsidR="00F65094" w:rsidRDefault="00F65094" w:rsidP="00F65094">
      <w:pPr>
        <w:rPr>
          <w:rFonts w:ascii="Arial" w:hAnsi="Arial" w:cs="Arial"/>
          <w:sz w:val="22"/>
          <w:szCs w:val="22"/>
        </w:rPr>
      </w:pPr>
    </w:p>
    <w:p w14:paraId="1ADF0462" w14:textId="6A3E83F9" w:rsidR="00F65094" w:rsidRDefault="00F65094" w:rsidP="00F65094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Izrazi oblika </w:t>
      </w:r>
      <w:r w:rsidRPr="00F65094">
        <w:rPr>
          <w:rFonts w:ascii="Arial" w:hAnsi="Arial" w:cs="Arial"/>
          <w:i/>
          <w:iCs/>
          <w:sz w:val="22"/>
          <w:szCs w:val="22"/>
        </w:rPr>
        <w:t xml:space="preserve">"? </w:t>
      </w:r>
      <w:proofErr w:type="spellStart"/>
      <w:r w:rsidRPr="00F65094">
        <w:rPr>
          <w:rFonts w:ascii="Arial" w:hAnsi="Arial" w:cs="Arial"/>
          <w:i/>
          <w:iCs/>
          <w:sz w:val="22"/>
          <w:szCs w:val="22"/>
        </w:rPr>
        <w:t>extends</w:t>
      </w:r>
      <w:proofErr w:type="spellEnd"/>
      <w:r w:rsidRPr="00F65094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Pr="00F65094">
        <w:rPr>
          <w:rFonts w:ascii="Arial" w:hAnsi="Arial" w:cs="Arial"/>
          <w:i/>
          <w:iCs/>
          <w:sz w:val="22"/>
          <w:szCs w:val="22"/>
        </w:rPr>
        <w:t>String</w:t>
      </w:r>
      <w:proofErr w:type="spellEnd"/>
      <w:r w:rsidRPr="00F65094">
        <w:rPr>
          <w:rFonts w:ascii="Arial" w:hAnsi="Arial" w:cs="Arial"/>
          <w:i/>
          <w:iCs/>
          <w:sz w:val="22"/>
          <w:szCs w:val="22"/>
        </w:rPr>
        <w:t>"</w:t>
      </w:r>
      <w:r>
        <w:rPr>
          <w:rFonts w:ascii="Arial" w:hAnsi="Arial" w:cs="Arial"/>
          <w:sz w:val="22"/>
          <w:szCs w:val="22"/>
        </w:rPr>
        <w:t xml:space="preserve"> i </w:t>
      </w:r>
      <w:r w:rsidRPr="00F65094">
        <w:rPr>
          <w:rFonts w:ascii="Arial" w:hAnsi="Arial" w:cs="Arial"/>
          <w:i/>
          <w:iCs/>
          <w:sz w:val="22"/>
          <w:szCs w:val="22"/>
        </w:rPr>
        <w:t xml:space="preserve">"? super </w:t>
      </w:r>
      <w:proofErr w:type="spellStart"/>
      <w:r w:rsidRPr="00F65094">
        <w:rPr>
          <w:rFonts w:ascii="Arial" w:hAnsi="Arial" w:cs="Arial"/>
          <w:i/>
          <w:iCs/>
          <w:sz w:val="22"/>
          <w:szCs w:val="22"/>
        </w:rPr>
        <w:t>String</w:t>
      </w:r>
      <w:proofErr w:type="spellEnd"/>
      <w:r w:rsidRPr="00F65094">
        <w:rPr>
          <w:rFonts w:ascii="Arial" w:hAnsi="Arial" w:cs="Arial"/>
          <w:i/>
          <w:iCs/>
          <w:sz w:val="22"/>
          <w:szCs w:val="22"/>
        </w:rPr>
        <w:t>"</w:t>
      </w:r>
      <w:r>
        <w:rPr>
          <w:rFonts w:ascii="Arial" w:hAnsi="Arial" w:cs="Arial"/>
          <w:sz w:val="22"/>
          <w:szCs w:val="22"/>
        </w:rPr>
        <w:t xml:space="preserve"> predstavljaju </w:t>
      </w:r>
      <w:proofErr w:type="spellStart"/>
      <w:r w:rsidRPr="00F65094">
        <w:rPr>
          <w:rFonts w:ascii="Arial" w:hAnsi="Arial" w:cs="Arial"/>
          <w:i/>
          <w:iCs/>
          <w:sz w:val="22"/>
          <w:szCs w:val="22"/>
        </w:rPr>
        <w:t>Wildcard</w:t>
      </w:r>
      <w:proofErr w:type="spellEnd"/>
      <w:r>
        <w:rPr>
          <w:rFonts w:ascii="Arial" w:hAnsi="Arial" w:cs="Arial"/>
          <w:sz w:val="22"/>
          <w:szCs w:val="22"/>
        </w:rPr>
        <w:t xml:space="preserve"> izraze.</w:t>
      </w:r>
    </w:p>
    <w:p w14:paraId="7B59E0FD" w14:textId="42B76895" w:rsidR="00F65094" w:rsidRDefault="00F65094" w:rsidP="00C42312">
      <w:pPr>
        <w:pStyle w:val="FOINaslov4"/>
        <w:outlineLvl w:val="3"/>
      </w:pPr>
      <w:bookmarkStart w:id="27" w:name="_Toc46602470"/>
      <w:r>
        <w:t>Nepodržavanje označenih iznimki</w:t>
      </w:r>
      <w:bookmarkEnd w:id="27"/>
    </w:p>
    <w:p w14:paraId="135686A6" w14:textId="056B75F8" w:rsidR="00591049" w:rsidRDefault="00F65094" w:rsidP="00687550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 w:rsidRPr="00687550">
        <w:rPr>
          <w:rFonts w:ascii="Arial" w:hAnsi="Arial" w:cs="Arial"/>
          <w:sz w:val="22"/>
          <w:szCs w:val="22"/>
        </w:rPr>
        <w:t>Označene iznimke (</w:t>
      </w:r>
      <w:proofErr w:type="spellStart"/>
      <w:r w:rsidRPr="00687550">
        <w:rPr>
          <w:rFonts w:ascii="Arial" w:hAnsi="Arial" w:cs="Arial"/>
          <w:sz w:val="22"/>
          <w:szCs w:val="22"/>
        </w:rPr>
        <w:t>eng</w:t>
      </w:r>
      <w:proofErr w:type="spellEnd"/>
      <w:r w:rsidRPr="00687550">
        <w:rPr>
          <w:rFonts w:ascii="Arial" w:hAnsi="Arial" w:cs="Arial"/>
          <w:sz w:val="22"/>
          <w:szCs w:val="22"/>
        </w:rPr>
        <w:t xml:space="preserve">. </w:t>
      </w:r>
      <w:proofErr w:type="spellStart"/>
      <w:r w:rsidRPr="00687550">
        <w:rPr>
          <w:rFonts w:ascii="Arial" w:hAnsi="Arial" w:cs="Arial"/>
          <w:i/>
          <w:iCs/>
          <w:sz w:val="22"/>
          <w:szCs w:val="22"/>
        </w:rPr>
        <w:t>checked</w:t>
      </w:r>
      <w:proofErr w:type="spellEnd"/>
      <w:r w:rsidRPr="00687550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Pr="00687550">
        <w:rPr>
          <w:rFonts w:ascii="Arial" w:hAnsi="Arial" w:cs="Arial"/>
          <w:i/>
          <w:iCs/>
          <w:sz w:val="22"/>
          <w:szCs w:val="22"/>
        </w:rPr>
        <w:t>exceptions</w:t>
      </w:r>
      <w:proofErr w:type="spellEnd"/>
      <w:r w:rsidRPr="00687550">
        <w:rPr>
          <w:rFonts w:ascii="Arial" w:hAnsi="Arial" w:cs="Arial"/>
          <w:sz w:val="22"/>
          <w:szCs w:val="22"/>
        </w:rPr>
        <w:t>)</w:t>
      </w:r>
      <w:r w:rsidR="00687550">
        <w:rPr>
          <w:rFonts w:ascii="Arial" w:hAnsi="Arial" w:cs="Arial"/>
          <w:sz w:val="22"/>
          <w:szCs w:val="22"/>
        </w:rPr>
        <w:t xml:space="preserve"> su one iznimke koje se moraju obraditi u programskom kodu, ukoliko se ne obrade kompajler će javljati grešku.</w:t>
      </w:r>
      <w:r w:rsidR="00591049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591049">
        <w:rPr>
          <w:rFonts w:ascii="Arial" w:hAnsi="Arial" w:cs="Arial"/>
          <w:sz w:val="22"/>
          <w:szCs w:val="22"/>
        </w:rPr>
        <w:t>Kotlin</w:t>
      </w:r>
      <w:proofErr w:type="spellEnd"/>
      <w:r w:rsidR="00591049">
        <w:rPr>
          <w:rFonts w:ascii="Arial" w:hAnsi="Arial" w:cs="Arial"/>
          <w:sz w:val="22"/>
          <w:szCs w:val="22"/>
        </w:rPr>
        <w:t xml:space="preserve"> za razliku od Jave ne podržava označene iznimke.</w:t>
      </w:r>
      <w:r w:rsidR="001D2033">
        <w:rPr>
          <w:rFonts w:ascii="Arial" w:hAnsi="Arial" w:cs="Arial"/>
          <w:sz w:val="22"/>
          <w:szCs w:val="22"/>
        </w:rPr>
        <w:t xml:space="preserve"> </w:t>
      </w:r>
      <w:r w:rsidR="00591049">
        <w:rPr>
          <w:rFonts w:ascii="Arial" w:hAnsi="Arial" w:cs="Arial"/>
          <w:sz w:val="22"/>
          <w:szCs w:val="22"/>
        </w:rPr>
        <w:t xml:space="preserve">U </w:t>
      </w:r>
      <w:proofErr w:type="spellStart"/>
      <w:r w:rsidR="00591049">
        <w:rPr>
          <w:rFonts w:ascii="Arial" w:hAnsi="Arial" w:cs="Arial"/>
          <w:sz w:val="22"/>
          <w:szCs w:val="22"/>
        </w:rPr>
        <w:t>Kotlin</w:t>
      </w:r>
      <w:proofErr w:type="spellEnd"/>
      <w:r w:rsidR="00591049">
        <w:rPr>
          <w:rFonts w:ascii="Arial" w:hAnsi="Arial" w:cs="Arial"/>
          <w:sz w:val="22"/>
          <w:szCs w:val="22"/>
        </w:rPr>
        <w:t xml:space="preserve"> dokumentaciji referenciraju se na nekoliko izvora u kojima se navodi kako označene iznimke zapravo loša praksa </w:t>
      </w:r>
      <w:r w:rsidR="00591049">
        <w:rPr>
          <w:rFonts w:ascii="Arial" w:hAnsi="Arial" w:cs="Arial"/>
          <w:sz w:val="22"/>
          <w:szCs w:val="22"/>
        </w:rPr>
        <w:fldChar w:fldCharType="begin" w:fldLock="1"/>
      </w:r>
      <w:r w:rsidR="00DC313F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exceptions.html","accessed":{"date-parts":[["2020","7","25"]]},"author":[{"dropping-particle":"","family":"JetBrains s.r.o.","given":"","non-dropping-particle":"","parse-names":false,"suffix":""}],"id":"ITEM-1","issued":{"date-parts":[["2020"]]},"title":"Oznacene iznimke","type":"webpage"},"uris":["http://www.mendeley.com/documents/?uuid=ed792438-afb5-46dc-98d4-d4eadd8f40a8"]}],"mendeley":{"formattedCitation":"(JetBrains s.r.o., 2020o)","plainTextFormattedCitation":"(JetBrains s.r.o., 2020o)","previouslyFormattedCitation":"(JetBrains s.r.o., 2020n)"},"properties":{"noteIndex":0},"schema":"https://github.com/citation-style-language/schema/raw/master/csl-citation.json"}</w:instrText>
      </w:r>
      <w:r w:rsidR="00591049">
        <w:rPr>
          <w:rFonts w:ascii="Arial" w:hAnsi="Arial" w:cs="Arial"/>
          <w:sz w:val="22"/>
          <w:szCs w:val="22"/>
        </w:rPr>
        <w:fldChar w:fldCharType="separate"/>
      </w:r>
      <w:r w:rsidR="00DC313F" w:rsidRPr="00DC313F">
        <w:rPr>
          <w:rFonts w:ascii="Arial" w:hAnsi="Arial" w:cs="Arial"/>
          <w:noProof/>
          <w:sz w:val="22"/>
          <w:szCs w:val="22"/>
        </w:rPr>
        <w:t>(JetBrains s.r.o., 2020o)</w:t>
      </w:r>
      <w:r w:rsidR="00591049">
        <w:rPr>
          <w:rFonts w:ascii="Arial" w:hAnsi="Arial" w:cs="Arial"/>
          <w:sz w:val="22"/>
          <w:szCs w:val="22"/>
        </w:rPr>
        <w:fldChar w:fldCharType="end"/>
      </w:r>
      <w:r w:rsidR="00591049">
        <w:rPr>
          <w:rFonts w:ascii="Arial" w:hAnsi="Arial" w:cs="Arial"/>
          <w:sz w:val="22"/>
          <w:szCs w:val="22"/>
        </w:rPr>
        <w:t xml:space="preserve">. </w:t>
      </w:r>
    </w:p>
    <w:p w14:paraId="1133EA48" w14:textId="19185E17" w:rsidR="00F65094" w:rsidRDefault="00591049" w:rsidP="00687550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ošto postoji mogućnost pozivanja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koda iz nekih drugih programskih jezika koji podržavaju označene iznimke poput Jave, moguće je obavijestiti programera koji poziva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kod kako je moguće da </w:t>
      </w:r>
      <w:proofErr w:type="spellStart"/>
      <w:r>
        <w:rPr>
          <w:rFonts w:ascii="Arial" w:hAnsi="Arial" w:cs="Arial"/>
          <w:sz w:val="22"/>
          <w:szCs w:val="22"/>
        </w:rPr>
        <w:t>pozivajuća</w:t>
      </w:r>
      <w:proofErr w:type="spellEnd"/>
      <w:r>
        <w:rPr>
          <w:rFonts w:ascii="Arial" w:hAnsi="Arial" w:cs="Arial"/>
          <w:sz w:val="22"/>
          <w:szCs w:val="22"/>
        </w:rPr>
        <w:t xml:space="preserve"> funkcija može baciti iznimku. To se radi tako da se </w:t>
      </w:r>
      <w:proofErr w:type="spellStart"/>
      <w:r w:rsidR="00BE4DBD">
        <w:rPr>
          <w:rFonts w:ascii="Arial" w:hAnsi="Arial" w:cs="Arial"/>
          <w:sz w:val="22"/>
          <w:szCs w:val="22"/>
        </w:rPr>
        <w:t>K</w:t>
      </w:r>
      <w:r>
        <w:rPr>
          <w:rFonts w:ascii="Arial" w:hAnsi="Arial" w:cs="Arial"/>
          <w:sz w:val="22"/>
          <w:szCs w:val="22"/>
        </w:rPr>
        <w:t>otlin</w:t>
      </w:r>
      <w:proofErr w:type="spellEnd"/>
      <w:r>
        <w:rPr>
          <w:rFonts w:ascii="Arial" w:hAnsi="Arial" w:cs="Arial"/>
          <w:sz w:val="22"/>
          <w:szCs w:val="22"/>
        </w:rPr>
        <w:t xml:space="preserve"> funkcija anotira sa </w:t>
      </w:r>
      <w:proofErr w:type="spellStart"/>
      <w:r>
        <w:rPr>
          <w:rFonts w:ascii="Arial" w:hAnsi="Arial" w:cs="Arial"/>
          <w:sz w:val="22"/>
          <w:szCs w:val="22"/>
        </w:rPr>
        <w:t>sa</w:t>
      </w:r>
      <w:proofErr w:type="spellEnd"/>
      <w:r>
        <w:rPr>
          <w:rFonts w:ascii="Arial" w:hAnsi="Arial" w:cs="Arial"/>
          <w:sz w:val="22"/>
          <w:szCs w:val="22"/>
        </w:rPr>
        <w:t xml:space="preserve"> </w:t>
      </w:r>
      <w:r w:rsidRPr="00591049">
        <w:rPr>
          <w:rFonts w:ascii="Arial" w:hAnsi="Arial" w:cs="Arial"/>
          <w:i/>
          <w:iCs/>
          <w:sz w:val="22"/>
          <w:szCs w:val="22"/>
        </w:rPr>
        <w:t>@Throws</w:t>
      </w:r>
      <w:r>
        <w:rPr>
          <w:rFonts w:ascii="Arial" w:hAnsi="Arial" w:cs="Arial"/>
          <w:sz w:val="22"/>
          <w:szCs w:val="22"/>
        </w:rPr>
        <w:t xml:space="preserve"> anotacijom</w:t>
      </w:r>
      <w:r w:rsidR="00BE4DBD">
        <w:rPr>
          <w:rFonts w:ascii="Arial" w:hAnsi="Arial" w:cs="Arial"/>
          <w:sz w:val="22"/>
          <w:szCs w:val="22"/>
        </w:rPr>
        <w:t xml:space="preserve"> te specificira klasa iznimke</w:t>
      </w:r>
      <w:r>
        <w:rPr>
          <w:rFonts w:ascii="Arial" w:hAnsi="Arial" w:cs="Arial"/>
          <w:sz w:val="22"/>
          <w:szCs w:val="22"/>
        </w:rPr>
        <w:t xml:space="preserve"> </w:t>
      </w:r>
      <w:r>
        <w:rPr>
          <w:rFonts w:ascii="Arial" w:hAnsi="Arial" w:cs="Arial"/>
          <w:sz w:val="22"/>
          <w:szCs w:val="22"/>
        </w:rPr>
        <w:fldChar w:fldCharType="begin" w:fldLock="1"/>
      </w:r>
      <w:r w:rsidR="00DC313F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exceptions.html","accessed":{"date-parts":[["2020","7","25"]]},"author":[{"dropping-particle":"","family":"JetBrains s.r.o.","given":"","non-dropping-particle":"","parse-names":false,"suffix":""}],"id":"ITEM-1","issued":{"date-parts":[["2020"]]},"title":"Oznacene iznimke","type":"webpage"},"uris":["http://www.mendeley.com/documents/?uuid=ed792438-afb5-46dc-98d4-d4eadd8f40a8"]}],"mendeley":{"formattedCitation":"(JetBrains s.r.o., 2020o)","plainTextFormattedCitation":"(JetBrains s.r.o., 2020o)","previouslyFormattedCitation":"(JetBrains s.r.o., 2020n)"},"properties":{"noteIndex":0},"schema":"https://github.com/citation-style-language/schema/raw/master/csl-citation.json"}</w:instrText>
      </w:r>
      <w:r>
        <w:rPr>
          <w:rFonts w:ascii="Arial" w:hAnsi="Arial" w:cs="Arial"/>
          <w:sz w:val="22"/>
          <w:szCs w:val="22"/>
        </w:rPr>
        <w:fldChar w:fldCharType="separate"/>
      </w:r>
      <w:r w:rsidR="00DC313F" w:rsidRPr="00DC313F">
        <w:rPr>
          <w:rFonts w:ascii="Arial" w:hAnsi="Arial" w:cs="Arial"/>
          <w:noProof/>
          <w:sz w:val="22"/>
          <w:szCs w:val="22"/>
        </w:rPr>
        <w:t>(JetBrains s.r.o., 2020o)</w:t>
      </w:r>
      <w:r>
        <w:rPr>
          <w:rFonts w:ascii="Arial" w:hAnsi="Arial" w:cs="Arial"/>
          <w:sz w:val="22"/>
          <w:szCs w:val="22"/>
        </w:rPr>
        <w:fldChar w:fldCharType="end"/>
      </w:r>
      <w:r>
        <w:rPr>
          <w:rFonts w:ascii="Arial" w:hAnsi="Arial" w:cs="Arial"/>
          <w:sz w:val="22"/>
          <w:szCs w:val="22"/>
        </w:rPr>
        <w:t>.</w:t>
      </w:r>
    </w:p>
    <w:p w14:paraId="46A532AD" w14:textId="4A95DFE7" w:rsidR="00FF0BF7" w:rsidRDefault="00FF0BF7" w:rsidP="00FF0BF7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</w:p>
    <w:p w14:paraId="5C07F1F8" w14:textId="232C1113" w:rsidR="00540896" w:rsidRDefault="00FF0BF7" w:rsidP="00540896">
      <w:pPr>
        <w:pStyle w:val="FOINaslov3"/>
        <w:outlineLvl w:val="2"/>
      </w:pPr>
      <w:r>
        <w:t xml:space="preserve"> </w:t>
      </w:r>
      <w:bookmarkStart w:id="28" w:name="_Toc46602471"/>
      <w:r w:rsidR="007A4252">
        <w:t xml:space="preserve">Koncepti koje Java posjeduje a </w:t>
      </w:r>
      <w:proofErr w:type="spellStart"/>
      <w:r w:rsidR="007A4252">
        <w:t>Kotlin</w:t>
      </w:r>
      <w:proofErr w:type="spellEnd"/>
      <w:r w:rsidR="007A4252">
        <w:t xml:space="preserve"> ne</w:t>
      </w:r>
      <w:bookmarkEnd w:id="28"/>
    </w:p>
    <w:p w14:paraId="2DF855EC" w14:textId="0F63C3EE" w:rsidR="003E10D0" w:rsidRDefault="003E10D0" w:rsidP="003E10D0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 w:rsidRPr="003E10D0">
        <w:rPr>
          <w:rFonts w:ascii="Arial" w:hAnsi="Arial" w:cs="Arial"/>
          <w:sz w:val="22"/>
          <w:szCs w:val="22"/>
        </w:rPr>
        <w:t xml:space="preserve">Postoje koncepti koji su podržani unutar programskog jezika Java, međutim nisu u programskom jeziku </w:t>
      </w:r>
      <w:proofErr w:type="spellStart"/>
      <w:r w:rsidRPr="003E10D0">
        <w:rPr>
          <w:rFonts w:ascii="Arial" w:hAnsi="Arial" w:cs="Arial"/>
          <w:sz w:val="22"/>
          <w:szCs w:val="22"/>
        </w:rPr>
        <w:t>Kotlin</w:t>
      </w:r>
      <w:proofErr w:type="spellEnd"/>
      <w:r w:rsidRPr="003E10D0">
        <w:rPr>
          <w:rFonts w:ascii="Arial" w:hAnsi="Arial" w:cs="Arial"/>
          <w:sz w:val="22"/>
          <w:szCs w:val="22"/>
        </w:rPr>
        <w:t>.</w:t>
      </w:r>
      <w:r>
        <w:rPr>
          <w:rFonts w:ascii="Arial" w:hAnsi="Arial" w:cs="Arial"/>
          <w:sz w:val="22"/>
          <w:szCs w:val="22"/>
        </w:rPr>
        <w:t xml:space="preserve"> Po mome mišljenju, izostajanje tih funkcionalnosti nije toliko bitno jer su nekako već nadoknađene na određeni način. Slijedi popis takvih funkcionalnosti.</w:t>
      </w:r>
    </w:p>
    <w:p w14:paraId="01602EF2" w14:textId="781D2CE3" w:rsidR="003E10D0" w:rsidRDefault="003E10D0" w:rsidP="007B6FA5">
      <w:pPr>
        <w:pStyle w:val="FOINaslov4"/>
        <w:outlineLvl w:val="3"/>
      </w:pPr>
      <w:r>
        <w:t>Označene iznimke</w:t>
      </w:r>
    </w:p>
    <w:p w14:paraId="124FF6DB" w14:textId="324F50E6" w:rsidR="003E10D0" w:rsidRDefault="003E10D0" w:rsidP="003E10D0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 w:rsidRPr="003E10D0">
        <w:rPr>
          <w:rFonts w:ascii="Arial" w:hAnsi="Arial" w:cs="Arial"/>
          <w:sz w:val="22"/>
          <w:szCs w:val="22"/>
        </w:rPr>
        <w:t xml:space="preserve">Kao što je bilo spomenuto u prethodnom odjeljku, programski jezik Java za razliku od programskog jezika </w:t>
      </w:r>
      <w:proofErr w:type="spellStart"/>
      <w:r w:rsidRPr="003E10D0">
        <w:rPr>
          <w:rFonts w:ascii="Arial" w:hAnsi="Arial" w:cs="Arial"/>
          <w:sz w:val="22"/>
          <w:szCs w:val="22"/>
        </w:rPr>
        <w:t>Kotlin</w:t>
      </w:r>
      <w:proofErr w:type="spellEnd"/>
      <w:r w:rsidRPr="003E10D0">
        <w:rPr>
          <w:rFonts w:ascii="Arial" w:hAnsi="Arial" w:cs="Arial"/>
          <w:sz w:val="22"/>
          <w:szCs w:val="22"/>
        </w:rPr>
        <w:t xml:space="preserve"> podržava tzv. označene iznimke.</w:t>
      </w:r>
    </w:p>
    <w:p w14:paraId="27DF6418" w14:textId="71584810" w:rsidR="003E10D0" w:rsidRDefault="003E10D0" w:rsidP="007B6FA5">
      <w:pPr>
        <w:pStyle w:val="FOINaslov4"/>
        <w:outlineLvl w:val="3"/>
      </w:pPr>
      <w:r>
        <w:t>Primitivni tipovi podataka</w:t>
      </w:r>
    </w:p>
    <w:p w14:paraId="62D17EBA" w14:textId="463429FF" w:rsidR="003E10D0" w:rsidRDefault="003E10D0" w:rsidP="003E10D0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 w:rsidRPr="003E10D0">
        <w:rPr>
          <w:rFonts w:ascii="Arial" w:hAnsi="Arial" w:cs="Arial"/>
          <w:sz w:val="22"/>
          <w:szCs w:val="22"/>
        </w:rPr>
        <w:t xml:space="preserve">Programski jezik Java podržava primitivne tipove podataka koji nisu klase. </w:t>
      </w:r>
      <w:r>
        <w:rPr>
          <w:rFonts w:ascii="Arial" w:hAnsi="Arial" w:cs="Arial"/>
          <w:sz w:val="22"/>
          <w:szCs w:val="22"/>
        </w:rPr>
        <w:t xml:space="preserve">Za razliku od Jave, programski jezik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kao takav ne podržava primitivne tipove podataka</w:t>
      </w:r>
      <w:r w:rsidR="00F47B13">
        <w:rPr>
          <w:rFonts w:ascii="Arial" w:hAnsi="Arial" w:cs="Arial"/>
          <w:sz w:val="22"/>
          <w:szCs w:val="22"/>
        </w:rPr>
        <w:t xml:space="preserve"> na kakve su programeri navikli u Javi</w:t>
      </w:r>
      <w:r w:rsidRPr="003E10D0">
        <w:rPr>
          <w:rFonts w:ascii="Arial" w:hAnsi="Arial" w:cs="Arial"/>
          <w:sz w:val="22"/>
          <w:szCs w:val="22"/>
        </w:rPr>
        <w:t>.</w:t>
      </w:r>
      <w:r>
        <w:rPr>
          <w:rFonts w:ascii="Arial" w:hAnsi="Arial" w:cs="Arial"/>
          <w:sz w:val="22"/>
          <w:szCs w:val="22"/>
        </w:rPr>
        <w:t xml:space="preserve"> </w:t>
      </w:r>
      <w:r w:rsidR="00230C42">
        <w:rPr>
          <w:rFonts w:ascii="Arial" w:hAnsi="Arial" w:cs="Arial"/>
          <w:sz w:val="22"/>
          <w:szCs w:val="22"/>
        </w:rPr>
        <w:t>Jednostavne</w:t>
      </w:r>
      <w:r w:rsidR="00F47B13">
        <w:rPr>
          <w:rFonts w:ascii="Arial" w:hAnsi="Arial" w:cs="Arial"/>
          <w:sz w:val="22"/>
          <w:szCs w:val="22"/>
        </w:rPr>
        <w:t xml:space="preserve"> vrijednosti poput brojeva, slova i slično spremaju se u Kotlinu u odgovarajuću obgrljenu klasu (</w:t>
      </w:r>
      <w:proofErr w:type="spellStart"/>
      <w:r w:rsidR="00F47B13">
        <w:rPr>
          <w:rFonts w:ascii="Arial" w:hAnsi="Arial" w:cs="Arial"/>
          <w:sz w:val="22"/>
          <w:szCs w:val="22"/>
        </w:rPr>
        <w:t>eng</w:t>
      </w:r>
      <w:proofErr w:type="spellEnd"/>
      <w:r w:rsidR="00F47B13">
        <w:rPr>
          <w:rFonts w:ascii="Arial" w:hAnsi="Arial" w:cs="Arial"/>
          <w:sz w:val="22"/>
          <w:szCs w:val="22"/>
        </w:rPr>
        <w:t xml:space="preserve">. </w:t>
      </w:r>
      <w:proofErr w:type="spellStart"/>
      <w:r w:rsidR="00F47B13">
        <w:rPr>
          <w:rFonts w:ascii="Arial" w:hAnsi="Arial" w:cs="Arial"/>
          <w:i/>
          <w:iCs/>
          <w:sz w:val="22"/>
          <w:szCs w:val="22"/>
        </w:rPr>
        <w:t>w</w:t>
      </w:r>
      <w:r w:rsidR="00F47B13" w:rsidRPr="00F47B13">
        <w:rPr>
          <w:rFonts w:ascii="Arial" w:hAnsi="Arial" w:cs="Arial"/>
          <w:i/>
          <w:iCs/>
          <w:sz w:val="22"/>
          <w:szCs w:val="22"/>
        </w:rPr>
        <w:t>rapper</w:t>
      </w:r>
      <w:proofErr w:type="spellEnd"/>
      <w:r w:rsidR="00F47B13" w:rsidRPr="00F47B13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F47B13" w:rsidRPr="00F47B13">
        <w:rPr>
          <w:rFonts w:ascii="Arial" w:hAnsi="Arial" w:cs="Arial"/>
          <w:i/>
          <w:iCs/>
          <w:sz w:val="22"/>
          <w:szCs w:val="22"/>
        </w:rPr>
        <w:t>class</w:t>
      </w:r>
      <w:proofErr w:type="spellEnd"/>
      <w:r w:rsidR="00F47B13">
        <w:rPr>
          <w:rFonts w:ascii="Arial" w:hAnsi="Arial" w:cs="Arial"/>
          <w:sz w:val="22"/>
          <w:szCs w:val="22"/>
        </w:rPr>
        <w:t xml:space="preserve">). Java primitivni tipovi su: </w:t>
      </w:r>
      <w:proofErr w:type="spellStart"/>
      <w:r w:rsidR="00F47B13">
        <w:rPr>
          <w:rFonts w:ascii="Arial" w:hAnsi="Arial" w:cs="Arial"/>
          <w:i/>
          <w:iCs/>
          <w:sz w:val="22"/>
          <w:szCs w:val="22"/>
        </w:rPr>
        <w:t>byte</w:t>
      </w:r>
      <w:proofErr w:type="spellEnd"/>
      <w:r w:rsidR="00F47B13" w:rsidRPr="00F47B13">
        <w:rPr>
          <w:rFonts w:ascii="Arial" w:hAnsi="Arial" w:cs="Arial"/>
          <w:sz w:val="22"/>
          <w:szCs w:val="22"/>
        </w:rPr>
        <w:t>,</w:t>
      </w:r>
      <w:r w:rsidR="00F47B13">
        <w:rPr>
          <w:rFonts w:ascii="Arial" w:hAnsi="Arial" w:cs="Arial"/>
          <w:i/>
          <w:iCs/>
          <w:sz w:val="22"/>
          <w:szCs w:val="22"/>
        </w:rPr>
        <w:t xml:space="preserve"> short</w:t>
      </w:r>
      <w:r w:rsidR="00F47B13" w:rsidRPr="00F47B13">
        <w:rPr>
          <w:rFonts w:ascii="Arial" w:hAnsi="Arial" w:cs="Arial"/>
          <w:sz w:val="22"/>
          <w:szCs w:val="22"/>
        </w:rPr>
        <w:t>,</w:t>
      </w:r>
      <w:r w:rsidR="00F47B13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F47B13">
        <w:rPr>
          <w:rFonts w:ascii="Arial" w:hAnsi="Arial" w:cs="Arial"/>
          <w:i/>
          <w:iCs/>
          <w:sz w:val="22"/>
          <w:szCs w:val="22"/>
        </w:rPr>
        <w:t>int</w:t>
      </w:r>
      <w:proofErr w:type="spellEnd"/>
      <w:r w:rsidR="00F47B13" w:rsidRPr="00F47B13">
        <w:rPr>
          <w:rFonts w:ascii="Arial" w:hAnsi="Arial" w:cs="Arial"/>
          <w:sz w:val="22"/>
          <w:szCs w:val="22"/>
        </w:rPr>
        <w:t>,</w:t>
      </w:r>
      <w:r w:rsidR="00F47B13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F47B13">
        <w:rPr>
          <w:rFonts w:ascii="Arial" w:hAnsi="Arial" w:cs="Arial"/>
          <w:i/>
          <w:iCs/>
          <w:sz w:val="22"/>
          <w:szCs w:val="22"/>
        </w:rPr>
        <w:t>long</w:t>
      </w:r>
      <w:proofErr w:type="spellEnd"/>
      <w:r w:rsidR="00F47B13" w:rsidRPr="00F47B13">
        <w:rPr>
          <w:rFonts w:ascii="Arial" w:hAnsi="Arial" w:cs="Arial"/>
          <w:sz w:val="22"/>
          <w:szCs w:val="22"/>
        </w:rPr>
        <w:t>,</w:t>
      </w:r>
      <w:r w:rsidR="00F47B13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F47B13">
        <w:rPr>
          <w:rFonts w:ascii="Arial" w:hAnsi="Arial" w:cs="Arial"/>
          <w:i/>
          <w:iCs/>
          <w:sz w:val="22"/>
          <w:szCs w:val="22"/>
        </w:rPr>
        <w:t>float</w:t>
      </w:r>
      <w:proofErr w:type="spellEnd"/>
      <w:r w:rsidR="00F47B13" w:rsidRPr="00F47B13">
        <w:rPr>
          <w:rFonts w:ascii="Arial" w:hAnsi="Arial" w:cs="Arial"/>
          <w:sz w:val="22"/>
          <w:szCs w:val="22"/>
        </w:rPr>
        <w:t>,</w:t>
      </w:r>
      <w:r w:rsidR="00F47B13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F47B13">
        <w:rPr>
          <w:rFonts w:ascii="Arial" w:hAnsi="Arial" w:cs="Arial"/>
          <w:i/>
          <w:iCs/>
          <w:sz w:val="22"/>
          <w:szCs w:val="22"/>
        </w:rPr>
        <w:t>double</w:t>
      </w:r>
      <w:proofErr w:type="spellEnd"/>
      <w:r w:rsidR="00F47B13" w:rsidRPr="00F47B13">
        <w:rPr>
          <w:rFonts w:ascii="Arial" w:hAnsi="Arial" w:cs="Arial"/>
          <w:sz w:val="22"/>
          <w:szCs w:val="22"/>
        </w:rPr>
        <w:t>,</w:t>
      </w:r>
      <w:r w:rsidR="00F47B13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F47B13">
        <w:rPr>
          <w:rFonts w:ascii="Arial" w:hAnsi="Arial" w:cs="Arial"/>
          <w:i/>
          <w:iCs/>
          <w:sz w:val="22"/>
          <w:szCs w:val="22"/>
        </w:rPr>
        <w:t>boolean</w:t>
      </w:r>
      <w:proofErr w:type="spellEnd"/>
      <w:r w:rsidR="00F47B13">
        <w:rPr>
          <w:rFonts w:ascii="Arial" w:hAnsi="Arial" w:cs="Arial"/>
          <w:i/>
          <w:iCs/>
          <w:sz w:val="22"/>
          <w:szCs w:val="22"/>
        </w:rPr>
        <w:t xml:space="preserve"> </w:t>
      </w:r>
      <w:r w:rsidR="00F47B13">
        <w:rPr>
          <w:rFonts w:ascii="Arial" w:hAnsi="Arial" w:cs="Arial"/>
          <w:sz w:val="22"/>
          <w:szCs w:val="22"/>
        </w:rPr>
        <w:t>i</w:t>
      </w:r>
      <w:r w:rsidR="00F47B13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F47B13">
        <w:rPr>
          <w:rFonts w:ascii="Arial" w:hAnsi="Arial" w:cs="Arial"/>
          <w:i/>
          <w:iCs/>
          <w:sz w:val="22"/>
          <w:szCs w:val="22"/>
        </w:rPr>
        <w:t>char</w:t>
      </w:r>
      <w:proofErr w:type="spellEnd"/>
      <w:r w:rsidR="00230C42">
        <w:rPr>
          <w:rFonts w:ascii="Arial" w:hAnsi="Arial" w:cs="Arial"/>
          <w:i/>
          <w:iCs/>
          <w:sz w:val="22"/>
          <w:szCs w:val="22"/>
        </w:rPr>
        <w:t xml:space="preserve"> </w:t>
      </w:r>
      <w:r w:rsidR="00230C42">
        <w:rPr>
          <w:rFonts w:ascii="Arial" w:hAnsi="Arial" w:cs="Arial"/>
          <w:i/>
          <w:iCs/>
          <w:sz w:val="22"/>
          <w:szCs w:val="22"/>
        </w:rPr>
        <w:fldChar w:fldCharType="begin" w:fldLock="1"/>
      </w:r>
      <w:r w:rsidR="00DC313F">
        <w:rPr>
          <w:rFonts w:ascii="Arial" w:hAnsi="Arial" w:cs="Arial"/>
          <w:i/>
          <w:iCs/>
          <w:sz w:val="22"/>
          <w:szCs w:val="22"/>
        </w:rPr>
        <w:instrText>ADDIN CSL_CITATION {"citationItems":[{"id":"ITEM-1","itemData":{"URL":"https://docs.oracle.com/javase/tutorial/java/nutsandbolts/datatypes.html","accessed":{"date-parts":[["2020","7","25"]]},"author":[{"dropping-particle":"","family":"Oracle","given":"","non-dropping-particle":"","parse-names":false,"suffix":""}],"id":"ITEM-1","issued":{"date-parts":[["2020"]]},"title":"Java primitivni tipovi podataka","type":"webpage"},"uris":["http://www.mendeley.com/documents/?uuid=53ea327a-c1d7-4ea5-bcda-dbf1476dbc38"]}],"mendeley":{"formattedCitation":"(Oracle, 2020a)","plainTextFormattedCitation":"(Oracle, 2020a)","previouslyFormattedCitation":"(Oracle, 2020a)"},"properties":{"noteIndex":0},"schema":"https://github.com/citation-style-language/schema/raw/master/csl-citation.json"}</w:instrText>
      </w:r>
      <w:r w:rsidR="00230C42">
        <w:rPr>
          <w:rFonts w:ascii="Arial" w:hAnsi="Arial" w:cs="Arial"/>
          <w:i/>
          <w:iCs/>
          <w:sz w:val="22"/>
          <w:szCs w:val="22"/>
        </w:rPr>
        <w:fldChar w:fldCharType="separate"/>
      </w:r>
      <w:r w:rsidR="00230C42" w:rsidRPr="00230C42">
        <w:rPr>
          <w:rFonts w:ascii="Arial" w:hAnsi="Arial" w:cs="Arial"/>
          <w:iCs/>
          <w:noProof/>
          <w:sz w:val="22"/>
          <w:szCs w:val="22"/>
        </w:rPr>
        <w:t>(Oracle, 2020a)</w:t>
      </w:r>
      <w:r w:rsidR="00230C42">
        <w:rPr>
          <w:rFonts w:ascii="Arial" w:hAnsi="Arial" w:cs="Arial"/>
          <w:i/>
          <w:iCs/>
          <w:sz w:val="22"/>
          <w:szCs w:val="22"/>
        </w:rPr>
        <w:fldChar w:fldCharType="end"/>
      </w:r>
      <w:r w:rsidR="00F47B13">
        <w:rPr>
          <w:rFonts w:ascii="Arial" w:hAnsi="Arial" w:cs="Arial"/>
          <w:sz w:val="22"/>
          <w:szCs w:val="22"/>
        </w:rPr>
        <w:t>.</w:t>
      </w:r>
      <w:r w:rsidR="00230C42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230C42">
        <w:rPr>
          <w:rFonts w:ascii="Arial" w:hAnsi="Arial" w:cs="Arial"/>
          <w:sz w:val="22"/>
          <w:szCs w:val="22"/>
        </w:rPr>
        <w:t>Kotlin</w:t>
      </w:r>
      <w:proofErr w:type="spellEnd"/>
      <w:r w:rsidR="00230C42">
        <w:rPr>
          <w:rFonts w:ascii="Arial" w:hAnsi="Arial" w:cs="Arial"/>
          <w:sz w:val="22"/>
          <w:szCs w:val="22"/>
        </w:rPr>
        <w:t xml:space="preserve"> klase koje služe poput primitivnih tipova podataka u Javi su: </w:t>
      </w:r>
      <w:proofErr w:type="spellStart"/>
      <w:r w:rsidR="00230C42">
        <w:rPr>
          <w:rFonts w:ascii="Arial" w:hAnsi="Arial" w:cs="Arial"/>
          <w:i/>
          <w:iCs/>
          <w:sz w:val="22"/>
          <w:szCs w:val="22"/>
        </w:rPr>
        <w:t>B</w:t>
      </w:r>
      <w:r w:rsidR="00230C42">
        <w:rPr>
          <w:rFonts w:ascii="Arial" w:hAnsi="Arial" w:cs="Arial"/>
          <w:i/>
          <w:iCs/>
          <w:sz w:val="22"/>
          <w:szCs w:val="22"/>
        </w:rPr>
        <w:t>yte</w:t>
      </w:r>
      <w:proofErr w:type="spellEnd"/>
      <w:r w:rsidR="00230C42" w:rsidRPr="00F47B13">
        <w:rPr>
          <w:rFonts w:ascii="Arial" w:hAnsi="Arial" w:cs="Arial"/>
          <w:sz w:val="22"/>
          <w:szCs w:val="22"/>
        </w:rPr>
        <w:t>,</w:t>
      </w:r>
      <w:r w:rsidR="00230C42">
        <w:rPr>
          <w:rFonts w:ascii="Arial" w:hAnsi="Arial" w:cs="Arial"/>
          <w:i/>
          <w:iCs/>
          <w:sz w:val="22"/>
          <w:szCs w:val="22"/>
        </w:rPr>
        <w:t xml:space="preserve"> </w:t>
      </w:r>
      <w:r w:rsidR="00230C42">
        <w:rPr>
          <w:rFonts w:ascii="Arial" w:hAnsi="Arial" w:cs="Arial"/>
          <w:i/>
          <w:iCs/>
          <w:sz w:val="22"/>
          <w:szCs w:val="22"/>
        </w:rPr>
        <w:t>S</w:t>
      </w:r>
      <w:r w:rsidR="00230C42">
        <w:rPr>
          <w:rFonts w:ascii="Arial" w:hAnsi="Arial" w:cs="Arial"/>
          <w:i/>
          <w:iCs/>
          <w:sz w:val="22"/>
          <w:szCs w:val="22"/>
        </w:rPr>
        <w:t>hort</w:t>
      </w:r>
      <w:r w:rsidR="00230C42" w:rsidRPr="00F47B13">
        <w:rPr>
          <w:rFonts w:ascii="Arial" w:hAnsi="Arial" w:cs="Arial"/>
          <w:sz w:val="22"/>
          <w:szCs w:val="22"/>
        </w:rPr>
        <w:t>,</w:t>
      </w:r>
      <w:r w:rsidR="00230C42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230C42">
        <w:rPr>
          <w:rFonts w:ascii="Arial" w:hAnsi="Arial" w:cs="Arial"/>
          <w:i/>
          <w:iCs/>
          <w:sz w:val="22"/>
          <w:szCs w:val="22"/>
        </w:rPr>
        <w:t>I</w:t>
      </w:r>
      <w:r w:rsidR="00230C42">
        <w:rPr>
          <w:rFonts w:ascii="Arial" w:hAnsi="Arial" w:cs="Arial"/>
          <w:i/>
          <w:iCs/>
          <w:sz w:val="22"/>
          <w:szCs w:val="22"/>
        </w:rPr>
        <w:t>nt</w:t>
      </w:r>
      <w:proofErr w:type="spellEnd"/>
      <w:r w:rsidR="00230C42" w:rsidRPr="00F47B13">
        <w:rPr>
          <w:rFonts w:ascii="Arial" w:hAnsi="Arial" w:cs="Arial"/>
          <w:sz w:val="22"/>
          <w:szCs w:val="22"/>
        </w:rPr>
        <w:t>,</w:t>
      </w:r>
      <w:r w:rsidR="00230C42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230C42">
        <w:rPr>
          <w:rFonts w:ascii="Arial" w:hAnsi="Arial" w:cs="Arial"/>
          <w:i/>
          <w:iCs/>
          <w:sz w:val="22"/>
          <w:szCs w:val="22"/>
        </w:rPr>
        <w:t>L</w:t>
      </w:r>
      <w:r w:rsidR="00230C42">
        <w:rPr>
          <w:rFonts w:ascii="Arial" w:hAnsi="Arial" w:cs="Arial"/>
          <w:i/>
          <w:iCs/>
          <w:sz w:val="22"/>
          <w:szCs w:val="22"/>
        </w:rPr>
        <w:t>ong</w:t>
      </w:r>
      <w:proofErr w:type="spellEnd"/>
      <w:r w:rsidR="00230C42" w:rsidRPr="00F47B13">
        <w:rPr>
          <w:rFonts w:ascii="Arial" w:hAnsi="Arial" w:cs="Arial"/>
          <w:sz w:val="22"/>
          <w:szCs w:val="22"/>
        </w:rPr>
        <w:t>,</w:t>
      </w:r>
      <w:r w:rsidR="00230C42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230C42">
        <w:rPr>
          <w:rFonts w:ascii="Arial" w:hAnsi="Arial" w:cs="Arial"/>
          <w:i/>
          <w:iCs/>
          <w:sz w:val="22"/>
          <w:szCs w:val="22"/>
        </w:rPr>
        <w:t>F</w:t>
      </w:r>
      <w:r w:rsidR="00230C42">
        <w:rPr>
          <w:rFonts w:ascii="Arial" w:hAnsi="Arial" w:cs="Arial"/>
          <w:i/>
          <w:iCs/>
          <w:sz w:val="22"/>
          <w:szCs w:val="22"/>
        </w:rPr>
        <w:t>loat</w:t>
      </w:r>
      <w:proofErr w:type="spellEnd"/>
      <w:r w:rsidR="00230C42" w:rsidRPr="00F47B13">
        <w:rPr>
          <w:rFonts w:ascii="Arial" w:hAnsi="Arial" w:cs="Arial"/>
          <w:sz w:val="22"/>
          <w:szCs w:val="22"/>
        </w:rPr>
        <w:t>,</w:t>
      </w:r>
      <w:r w:rsidR="00230C42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230C42">
        <w:rPr>
          <w:rFonts w:ascii="Arial" w:hAnsi="Arial" w:cs="Arial"/>
          <w:i/>
          <w:iCs/>
          <w:sz w:val="22"/>
          <w:szCs w:val="22"/>
        </w:rPr>
        <w:t>D</w:t>
      </w:r>
      <w:r w:rsidR="00230C42">
        <w:rPr>
          <w:rFonts w:ascii="Arial" w:hAnsi="Arial" w:cs="Arial"/>
          <w:i/>
          <w:iCs/>
          <w:sz w:val="22"/>
          <w:szCs w:val="22"/>
        </w:rPr>
        <w:t>ouble</w:t>
      </w:r>
      <w:proofErr w:type="spellEnd"/>
      <w:r w:rsidR="00230C42" w:rsidRPr="00F47B13">
        <w:rPr>
          <w:rFonts w:ascii="Arial" w:hAnsi="Arial" w:cs="Arial"/>
          <w:sz w:val="22"/>
          <w:szCs w:val="22"/>
        </w:rPr>
        <w:t>,</w:t>
      </w:r>
      <w:r w:rsidR="00230C42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230C42">
        <w:rPr>
          <w:rFonts w:ascii="Arial" w:hAnsi="Arial" w:cs="Arial"/>
          <w:i/>
          <w:iCs/>
          <w:sz w:val="22"/>
          <w:szCs w:val="22"/>
        </w:rPr>
        <w:t>B</w:t>
      </w:r>
      <w:r w:rsidR="00230C42">
        <w:rPr>
          <w:rFonts w:ascii="Arial" w:hAnsi="Arial" w:cs="Arial"/>
          <w:i/>
          <w:iCs/>
          <w:sz w:val="22"/>
          <w:szCs w:val="22"/>
        </w:rPr>
        <w:t>oolean</w:t>
      </w:r>
      <w:proofErr w:type="spellEnd"/>
      <w:r w:rsidR="00230C42">
        <w:rPr>
          <w:rFonts w:ascii="Arial" w:hAnsi="Arial" w:cs="Arial"/>
          <w:i/>
          <w:iCs/>
          <w:sz w:val="22"/>
          <w:szCs w:val="22"/>
        </w:rPr>
        <w:t xml:space="preserve"> </w:t>
      </w:r>
      <w:r w:rsidR="00230C42">
        <w:rPr>
          <w:rFonts w:ascii="Arial" w:hAnsi="Arial" w:cs="Arial"/>
          <w:sz w:val="22"/>
          <w:szCs w:val="22"/>
        </w:rPr>
        <w:t>i</w:t>
      </w:r>
      <w:r w:rsidR="00230C42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230C42">
        <w:rPr>
          <w:rFonts w:ascii="Arial" w:hAnsi="Arial" w:cs="Arial"/>
          <w:i/>
          <w:iCs/>
          <w:sz w:val="22"/>
          <w:szCs w:val="22"/>
        </w:rPr>
        <w:t>C</w:t>
      </w:r>
      <w:r w:rsidR="00230C42">
        <w:rPr>
          <w:rFonts w:ascii="Arial" w:hAnsi="Arial" w:cs="Arial"/>
          <w:i/>
          <w:iCs/>
          <w:sz w:val="22"/>
          <w:szCs w:val="22"/>
        </w:rPr>
        <w:t>har</w:t>
      </w:r>
      <w:proofErr w:type="spellEnd"/>
      <w:r w:rsidR="00230C42">
        <w:rPr>
          <w:rFonts w:ascii="Arial" w:hAnsi="Arial" w:cs="Arial"/>
          <w:sz w:val="22"/>
          <w:szCs w:val="22"/>
        </w:rPr>
        <w:t xml:space="preserve"> </w:t>
      </w:r>
      <w:r w:rsidR="00230C42">
        <w:rPr>
          <w:rFonts w:ascii="Arial" w:hAnsi="Arial" w:cs="Arial"/>
          <w:sz w:val="22"/>
          <w:szCs w:val="22"/>
        </w:rPr>
        <w:fldChar w:fldCharType="begin" w:fldLock="1"/>
      </w:r>
      <w:r w:rsidR="00DC313F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tutorials/kotlin-for-py/primitive-data-types-and-their-limitations.html","accessed":{"date-parts":[["2020","7","25"]]},"author":[{"dropping-particle":"","family":"JetBrains s.r.o.","given":"","non-dropping-particle":"","parse-names":false,"suffix":""}],"id":"ITEM-1","issued":{"date-parts":[["2020"]]},"title":"Kotlin primitivni tipovi podataka","type":"webpage"},"uris":["http://www.mendeley.com/documents/?uuid=6b870559-dd3a-4a22-88a6-21442f70feb6"]}],"mendeley":{"formattedCitation":"(JetBrains s.r.o., 2020k)","plainTextFormattedCitation":"(JetBrains s.r.o., 2020k)","previouslyFormattedCitation":"(JetBrains s.r.o., 2020j)"},"properties":{"noteIndex":0},"schema":"https://github.com/citation-style-language/schema/raw/master/csl-citation.json"}</w:instrText>
      </w:r>
      <w:r w:rsidR="00230C42">
        <w:rPr>
          <w:rFonts w:ascii="Arial" w:hAnsi="Arial" w:cs="Arial"/>
          <w:sz w:val="22"/>
          <w:szCs w:val="22"/>
        </w:rPr>
        <w:fldChar w:fldCharType="separate"/>
      </w:r>
      <w:r w:rsidR="00DC313F" w:rsidRPr="00DC313F">
        <w:rPr>
          <w:rFonts w:ascii="Arial" w:hAnsi="Arial" w:cs="Arial"/>
          <w:noProof/>
          <w:sz w:val="22"/>
          <w:szCs w:val="22"/>
        </w:rPr>
        <w:t>(JetBrains s.r.o., 2020k)</w:t>
      </w:r>
      <w:r w:rsidR="00230C42">
        <w:rPr>
          <w:rFonts w:ascii="Arial" w:hAnsi="Arial" w:cs="Arial"/>
          <w:sz w:val="22"/>
          <w:szCs w:val="22"/>
        </w:rPr>
        <w:fldChar w:fldCharType="end"/>
      </w:r>
      <w:r w:rsidR="00230C42">
        <w:rPr>
          <w:rFonts w:ascii="Arial" w:hAnsi="Arial" w:cs="Arial"/>
          <w:sz w:val="22"/>
          <w:szCs w:val="22"/>
        </w:rPr>
        <w:t>.</w:t>
      </w:r>
    </w:p>
    <w:p w14:paraId="7032A40D" w14:textId="61CC6E59" w:rsidR="00230C42" w:rsidRDefault="00230C42" w:rsidP="00230C42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</w:p>
    <w:p w14:paraId="7AB22E43" w14:textId="06911444" w:rsidR="00230C42" w:rsidRDefault="00230C42" w:rsidP="00BE4DBD">
      <w:pPr>
        <w:pStyle w:val="FOINaslov4"/>
        <w:outlineLvl w:val="3"/>
      </w:pPr>
      <w:bookmarkStart w:id="29" w:name="_Toc46602472"/>
      <w:r>
        <w:lastRenderedPageBreak/>
        <w:t>Statični članovi</w:t>
      </w:r>
      <w:bookmarkEnd w:id="29"/>
    </w:p>
    <w:p w14:paraId="06C3318C" w14:textId="16F6AC8B" w:rsidR="00230C42" w:rsidRDefault="00230C42" w:rsidP="00230C42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 w:rsidRPr="00230C42">
        <w:rPr>
          <w:rFonts w:ascii="Arial" w:hAnsi="Arial" w:cs="Arial"/>
          <w:sz w:val="22"/>
          <w:szCs w:val="22"/>
        </w:rPr>
        <w:t>Programski jezik Java podržava tzv. statične članove (metode, varijable i slično). To su oni članovi koji pripadaju klasi a ne instanci klase, tj. objektu.</w:t>
      </w:r>
      <w:r>
        <w:rPr>
          <w:rFonts w:ascii="Arial" w:hAnsi="Arial" w:cs="Arial"/>
          <w:sz w:val="22"/>
          <w:szCs w:val="22"/>
        </w:rPr>
        <w:t xml:space="preserve"> Dakle takav član se može pozivati direktno iz klase, bez potrebe za </w:t>
      </w:r>
      <w:proofErr w:type="spellStart"/>
      <w:r>
        <w:rPr>
          <w:rFonts w:ascii="Arial" w:hAnsi="Arial" w:cs="Arial"/>
          <w:sz w:val="22"/>
          <w:szCs w:val="22"/>
        </w:rPr>
        <w:t>instanciranjem</w:t>
      </w:r>
      <w:proofErr w:type="spellEnd"/>
      <w:r>
        <w:rPr>
          <w:rFonts w:ascii="Arial" w:hAnsi="Arial" w:cs="Arial"/>
          <w:sz w:val="22"/>
          <w:szCs w:val="22"/>
        </w:rPr>
        <w:t xml:space="preserve"> objekta. Programski jezik</w:t>
      </w:r>
      <w:r w:rsidR="00081076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081076"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 ne podržava statične članove, no zato postoje neki drugi koncepti koji </w:t>
      </w:r>
      <w:r w:rsidR="00081076">
        <w:rPr>
          <w:rFonts w:ascii="Arial" w:hAnsi="Arial" w:cs="Arial"/>
          <w:sz w:val="22"/>
          <w:szCs w:val="22"/>
        </w:rPr>
        <w:t>ih mogu</w:t>
      </w:r>
      <w:r>
        <w:rPr>
          <w:rFonts w:ascii="Arial" w:hAnsi="Arial" w:cs="Arial"/>
          <w:sz w:val="22"/>
          <w:szCs w:val="22"/>
        </w:rPr>
        <w:t xml:space="preserve"> </w:t>
      </w:r>
      <w:proofErr w:type="spellStart"/>
      <w:r>
        <w:rPr>
          <w:rFonts w:ascii="Arial" w:hAnsi="Arial" w:cs="Arial"/>
          <w:sz w:val="22"/>
          <w:szCs w:val="22"/>
        </w:rPr>
        <w:t>zamjen</w:t>
      </w:r>
      <w:r w:rsidR="00081076">
        <w:rPr>
          <w:rFonts w:ascii="Arial" w:hAnsi="Arial" w:cs="Arial"/>
          <w:sz w:val="22"/>
          <w:szCs w:val="22"/>
        </w:rPr>
        <w:t>iti</w:t>
      </w:r>
      <w:proofErr w:type="spellEnd"/>
      <w:r>
        <w:rPr>
          <w:rFonts w:ascii="Arial" w:hAnsi="Arial" w:cs="Arial"/>
          <w:sz w:val="22"/>
          <w:szCs w:val="22"/>
        </w:rPr>
        <w:t>.</w:t>
      </w:r>
      <w:r w:rsidR="009D73DE">
        <w:rPr>
          <w:rFonts w:ascii="Arial" w:hAnsi="Arial" w:cs="Arial"/>
          <w:sz w:val="22"/>
          <w:szCs w:val="22"/>
        </w:rPr>
        <w:t xml:space="preserve"> Jedan od tih koncepata naziva se </w:t>
      </w:r>
      <w:proofErr w:type="spellStart"/>
      <w:r w:rsidR="009D73DE" w:rsidRPr="009D73DE">
        <w:rPr>
          <w:rFonts w:ascii="Arial" w:hAnsi="Arial" w:cs="Arial"/>
          <w:i/>
          <w:iCs/>
          <w:sz w:val="22"/>
          <w:szCs w:val="22"/>
        </w:rPr>
        <w:t>companion</w:t>
      </w:r>
      <w:proofErr w:type="spellEnd"/>
      <w:r w:rsidR="009D73DE">
        <w:rPr>
          <w:rFonts w:ascii="Arial" w:hAnsi="Arial" w:cs="Arial"/>
          <w:sz w:val="22"/>
          <w:szCs w:val="22"/>
        </w:rPr>
        <w:t xml:space="preserve"> </w:t>
      </w:r>
      <w:proofErr w:type="spellStart"/>
      <w:r w:rsidR="009D73DE" w:rsidRPr="009D73DE">
        <w:rPr>
          <w:rFonts w:ascii="Arial" w:hAnsi="Arial" w:cs="Arial"/>
          <w:i/>
          <w:iCs/>
          <w:sz w:val="22"/>
          <w:szCs w:val="22"/>
        </w:rPr>
        <w:t>object</w:t>
      </w:r>
      <w:proofErr w:type="spellEnd"/>
      <w:r w:rsidR="009D73DE">
        <w:rPr>
          <w:rFonts w:ascii="Arial" w:hAnsi="Arial" w:cs="Arial"/>
          <w:sz w:val="22"/>
          <w:szCs w:val="22"/>
        </w:rPr>
        <w:t xml:space="preserve">. Za korištenje navedenog koncepta, koriste se ključne riječi </w:t>
      </w:r>
      <w:proofErr w:type="spellStart"/>
      <w:r w:rsidR="009D73DE" w:rsidRPr="009D73DE">
        <w:rPr>
          <w:rFonts w:ascii="Arial" w:hAnsi="Arial" w:cs="Arial"/>
          <w:b/>
          <w:bCs/>
          <w:i/>
          <w:iCs/>
          <w:sz w:val="22"/>
          <w:szCs w:val="22"/>
        </w:rPr>
        <w:t>companion</w:t>
      </w:r>
      <w:proofErr w:type="spellEnd"/>
      <w:r w:rsidR="009D73DE">
        <w:rPr>
          <w:rFonts w:ascii="Arial" w:hAnsi="Arial" w:cs="Arial"/>
          <w:sz w:val="22"/>
          <w:szCs w:val="22"/>
        </w:rPr>
        <w:t xml:space="preserve"> i </w:t>
      </w:r>
      <w:proofErr w:type="spellStart"/>
      <w:r w:rsidR="009D73DE" w:rsidRPr="009D73DE">
        <w:rPr>
          <w:rFonts w:ascii="Arial" w:hAnsi="Arial" w:cs="Arial"/>
          <w:b/>
          <w:bCs/>
          <w:i/>
          <w:iCs/>
          <w:sz w:val="22"/>
          <w:szCs w:val="22"/>
        </w:rPr>
        <w:t>object</w:t>
      </w:r>
      <w:proofErr w:type="spellEnd"/>
      <w:r w:rsidR="009D73DE">
        <w:rPr>
          <w:rFonts w:ascii="Arial" w:hAnsi="Arial" w:cs="Arial"/>
          <w:sz w:val="22"/>
          <w:szCs w:val="22"/>
        </w:rPr>
        <w:t xml:space="preserve">. Ključna riječ </w:t>
      </w:r>
      <w:proofErr w:type="spellStart"/>
      <w:r w:rsidR="009D73DE">
        <w:rPr>
          <w:rFonts w:ascii="Arial" w:hAnsi="Arial" w:cs="Arial"/>
          <w:b/>
          <w:bCs/>
          <w:i/>
          <w:iCs/>
          <w:sz w:val="22"/>
          <w:szCs w:val="22"/>
        </w:rPr>
        <w:t>object</w:t>
      </w:r>
      <w:proofErr w:type="spellEnd"/>
      <w:r w:rsidR="009D73DE">
        <w:rPr>
          <w:rFonts w:ascii="Arial" w:hAnsi="Arial" w:cs="Arial"/>
          <w:b/>
          <w:bCs/>
          <w:i/>
          <w:iCs/>
          <w:sz w:val="22"/>
          <w:szCs w:val="22"/>
        </w:rPr>
        <w:t xml:space="preserve"> </w:t>
      </w:r>
      <w:r w:rsidR="009D73DE">
        <w:rPr>
          <w:rFonts w:ascii="Arial" w:hAnsi="Arial" w:cs="Arial"/>
          <w:sz w:val="22"/>
          <w:szCs w:val="22"/>
        </w:rPr>
        <w:t xml:space="preserve">označava kako se radi o </w:t>
      </w:r>
      <w:proofErr w:type="spellStart"/>
      <w:r w:rsidR="009D73DE">
        <w:rPr>
          <w:rFonts w:ascii="Arial" w:hAnsi="Arial" w:cs="Arial"/>
          <w:i/>
          <w:iCs/>
          <w:sz w:val="22"/>
          <w:szCs w:val="22"/>
        </w:rPr>
        <w:t>Singleton</w:t>
      </w:r>
      <w:proofErr w:type="spellEnd"/>
      <w:r w:rsidR="009D73DE">
        <w:rPr>
          <w:rFonts w:ascii="Arial" w:hAnsi="Arial" w:cs="Arial"/>
          <w:i/>
          <w:iCs/>
          <w:sz w:val="22"/>
          <w:szCs w:val="22"/>
        </w:rPr>
        <w:t xml:space="preserve"> </w:t>
      </w:r>
      <w:r w:rsidR="009D73DE" w:rsidRPr="009D73DE">
        <w:rPr>
          <w:rFonts w:ascii="Arial" w:hAnsi="Arial" w:cs="Arial"/>
          <w:i/>
          <w:iCs/>
          <w:sz w:val="22"/>
          <w:szCs w:val="22"/>
        </w:rPr>
        <w:t>(</w:t>
      </w:r>
      <w:r w:rsidR="009D73DE">
        <w:rPr>
          <w:rFonts w:ascii="Arial" w:hAnsi="Arial" w:cs="Arial"/>
          <w:i/>
          <w:iCs/>
          <w:sz w:val="22"/>
          <w:szCs w:val="22"/>
        </w:rPr>
        <w:t>uzorak dizajna</w:t>
      </w:r>
      <w:r w:rsidR="009D73DE" w:rsidRPr="009D73DE">
        <w:rPr>
          <w:rFonts w:ascii="Arial" w:hAnsi="Arial" w:cs="Arial"/>
          <w:i/>
          <w:iCs/>
          <w:sz w:val="22"/>
          <w:szCs w:val="22"/>
        </w:rPr>
        <w:t>)</w:t>
      </w:r>
      <w:r w:rsidR="009D73DE">
        <w:rPr>
          <w:rFonts w:ascii="Arial" w:hAnsi="Arial" w:cs="Arial"/>
          <w:i/>
          <w:iCs/>
          <w:sz w:val="22"/>
          <w:szCs w:val="22"/>
        </w:rPr>
        <w:t xml:space="preserve"> </w:t>
      </w:r>
      <w:r w:rsidR="009D73DE">
        <w:rPr>
          <w:rFonts w:ascii="Arial" w:hAnsi="Arial" w:cs="Arial"/>
          <w:sz w:val="22"/>
          <w:szCs w:val="22"/>
        </w:rPr>
        <w:t xml:space="preserve">objektu. Ključna riječ </w:t>
      </w:r>
      <w:proofErr w:type="spellStart"/>
      <w:r w:rsidR="009D73DE">
        <w:rPr>
          <w:rFonts w:ascii="Arial" w:hAnsi="Arial" w:cs="Arial"/>
          <w:b/>
          <w:bCs/>
          <w:i/>
          <w:iCs/>
          <w:sz w:val="22"/>
          <w:szCs w:val="22"/>
        </w:rPr>
        <w:t>companion</w:t>
      </w:r>
      <w:proofErr w:type="spellEnd"/>
      <w:r w:rsidR="009D73DE">
        <w:rPr>
          <w:rFonts w:ascii="Arial" w:hAnsi="Arial" w:cs="Arial"/>
          <w:sz w:val="22"/>
          <w:szCs w:val="22"/>
        </w:rPr>
        <w:t xml:space="preserve"> omogućuje da se članovi </w:t>
      </w:r>
      <w:proofErr w:type="spellStart"/>
      <w:r w:rsidR="009D73DE">
        <w:rPr>
          <w:rFonts w:ascii="Arial" w:hAnsi="Arial" w:cs="Arial"/>
          <w:i/>
          <w:iCs/>
          <w:sz w:val="22"/>
          <w:szCs w:val="22"/>
        </w:rPr>
        <w:t>companion</w:t>
      </w:r>
      <w:proofErr w:type="spellEnd"/>
      <w:r w:rsidR="009D73DE">
        <w:rPr>
          <w:rFonts w:ascii="Arial" w:hAnsi="Arial" w:cs="Arial"/>
          <w:i/>
          <w:iCs/>
          <w:sz w:val="22"/>
          <w:szCs w:val="22"/>
        </w:rPr>
        <w:t xml:space="preserve"> </w:t>
      </w:r>
      <w:proofErr w:type="spellStart"/>
      <w:r w:rsidR="009D73DE">
        <w:rPr>
          <w:rFonts w:ascii="Arial" w:hAnsi="Arial" w:cs="Arial"/>
          <w:i/>
          <w:iCs/>
          <w:sz w:val="22"/>
          <w:szCs w:val="22"/>
        </w:rPr>
        <w:t>object</w:t>
      </w:r>
      <w:proofErr w:type="spellEnd"/>
      <w:r w:rsidR="009D73DE">
        <w:rPr>
          <w:rFonts w:ascii="Arial" w:hAnsi="Arial" w:cs="Arial"/>
          <w:i/>
          <w:iCs/>
          <w:sz w:val="22"/>
          <w:szCs w:val="22"/>
        </w:rPr>
        <w:t xml:space="preserve">-a </w:t>
      </w:r>
      <w:r w:rsidR="009D73DE">
        <w:rPr>
          <w:rFonts w:ascii="Arial" w:hAnsi="Arial" w:cs="Arial"/>
          <w:sz w:val="22"/>
          <w:szCs w:val="22"/>
        </w:rPr>
        <w:t>pozivaju direktno preko klase</w:t>
      </w:r>
      <w:r w:rsidR="00DC313F">
        <w:rPr>
          <w:rFonts w:ascii="Arial" w:hAnsi="Arial" w:cs="Arial"/>
          <w:sz w:val="22"/>
          <w:szCs w:val="22"/>
        </w:rPr>
        <w:t xml:space="preserve"> </w:t>
      </w:r>
      <w:r w:rsidR="00DC313F">
        <w:rPr>
          <w:rFonts w:ascii="Arial" w:hAnsi="Arial" w:cs="Arial"/>
          <w:sz w:val="22"/>
          <w:szCs w:val="22"/>
        </w:rPr>
        <w:fldChar w:fldCharType="begin" w:fldLock="1"/>
      </w:r>
      <w:r w:rsidR="00DC313F">
        <w:rPr>
          <w:rFonts w:ascii="Arial" w:hAnsi="Arial" w:cs="Arial"/>
          <w:sz w:val="22"/>
          <w:szCs w:val="22"/>
        </w:rPr>
        <w:instrText>ADDIN CSL_CITATION {"citationItems":[{"id":"ITEM-1","itemData":{"URL":"https://kotlinlang.org/docs/reference/object-declarations.html#companion-objects","accessed":{"date-parts":[["2020","7","25"]]},"author":[{"dropping-particle":"","family":"JetBrains s.r.o.","given":"","non-dropping-particle":"","parse-names":false,"suffix":""}],"id":"ITEM-1","issued":{"date-parts":[["2020"]]},"title":"Companion objects","type":"webpage"},"uris":["http://www.mendeley.com/documents/?uuid=ba0b05e9-e86a-4200-bde5-b480e18d2d3f"]}],"mendeley":{"formattedCitation":"(JetBrains s.r.o., 2020b)","plainTextFormattedCitation":"(JetBrains s.r.o., 2020b)"},"properties":{"noteIndex":0},"schema":"https://github.com/citation-style-language/schema/raw/master/csl-citation.json"}</w:instrText>
      </w:r>
      <w:r w:rsidR="00DC313F">
        <w:rPr>
          <w:rFonts w:ascii="Arial" w:hAnsi="Arial" w:cs="Arial"/>
          <w:sz w:val="22"/>
          <w:szCs w:val="22"/>
        </w:rPr>
        <w:fldChar w:fldCharType="separate"/>
      </w:r>
      <w:r w:rsidR="00DC313F" w:rsidRPr="00DC313F">
        <w:rPr>
          <w:rFonts w:ascii="Arial" w:hAnsi="Arial" w:cs="Arial"/>
          <w:noProof/>
          <w:sz w:val="22"/>
          <w:szCs w:val="22"/>
        </w:rPr>
        <w:t>(JetBrains s.r.o., 2020b)</w:t>
      </w:r>
      <w:r w:rsidR="00DC313F">
        <w:rPr>
          <w:rFonts w:ascii="Arial" w:hAnsi="Arial" w:cs="Arial"/>
          <w:sz w:val="22"/>
          <w:szCs w:val="22"/>
        </w:rPr>
        <w:fldChar w:fldCharType="end"/>
      </w:r>
      <w:r w:rsidR="009D73DE">
        <w:rPr>
          <w:rFonts w:ascii="Arial" w:hAnsi="Arial" w:cs="Arial"/>
          <w:sz w:val="22"/>
          <w:szCs w:val="22"/>
        </w:rPr>
        <w:t>. Dakle postiže se isti učinak kao sa Java statičnim članovima. Slijedi primjer:</w:t>
      </w:r>
    </w:p>
    <w:p w14:paraId="646530FD" w14:textId="77777777" w:rsidR="009D73DE" w:rsidRDefault="009D73DE" w:rsidP="009D73DE">
      <w:pPr>
        <w:pStyle w:val="HTMLPreformatted"/>
        <w:spacing w:after="120"/>
        <w:ind w:left="357" w:firstLine="559"/>
      </w:pPr>
      <w:proofErr w:type="spellStart"/>
      <w:r>
        <w:t>Class</w:t>
      </w:r>
      <w:proofErr w:type="spellEnd"/>
      <w:r>
        <w:t xml:space="preserve"> Klasa {</w:t>
      </w:r>
    </w:p>
    <w:p w14:paraId="2D053808" w14:textId="77777777" w:rsidR="009D73DE" w:rsidRDefault="009D73DE" w:rsidP="009D73DE">
      <w:pPr>
        <w:pStyle w:val="HTMLPreformatted"/>
        <w:spacing w:after="120"/>
        <w:ind w:left="357" w:firstLine="559"/>
      </w:pPr>
      <w:r>
        <w:t xml:space="preserve">    </w:t>
      </w:r>
      <w:proofErr w:type="spellStart"/>
      <w:r w:rsidRPr="00BE4DBD">
        <w:rPr>
          <w:b/>
          <w:bCs/>
        </w:rPr>
        <w:t>companion</w:t>
      </w:r>
      <w:proofErr w:type="spellEnd"/>
      <w:r>
        <w:t xml:space="preserve"> </w:t>
      </w:r>
      <w:proofErr w:type="spellStart"/>
      <w:r w:rsidRPr="00BE4DBD">
        <w:rPr>
          <w:b/>
          <w:bCs/>
        </w:rPr>
        <w:t>object</w:t>
      </w:r>
      <w:proofErr w:type="spellEnd"/>
      <w:r>
        <w:t xml:space="preserve"> Objekt {</w:t>
      </w:r>
    </w:p>
    <w:p w14:paraId="4CDE2915" w14:textId="30967E68" w:rsidR="009D73DE" w:rsidRDefault="009D73DE" w:rsidP="009D73DE">
      <w:pPr>
        <w:pStyle w:val="HTMLPreformatted"/>
        <w:spacing w:after="120"/>
        <w:ind w:left="357" w:firstLine="559"/>
      </w:pPr>
      <w:r>
        <w:t xml:space="preserve">         </w:t>
      </w:r>
      <w:proofErr w:type="spellStart"/>
      <w:r>
        <w:t>fun</w:t>
      </w:r>
      <w:proofErr w:type="spellEnd"/>
      <w:r>
        <w:t xml:space="preserve"> zbroji(x: </w:t>
      </w:r>
      <w:proofErr w:type="spellStart"/>
      <w:r>
        <w:t>Int</w:t>
      </w:r>
      <w:proofErr w:type="spellEnd"/>
      <w:r>
        <w:t xml:space="preserve">, y: </w:t>
      </w:r>
      <w:proofErr w:type="spellStart"/>
      <w:r>
        <w:t>Int</w:t>
      </w:r>
      <w:proofErr w:type="spellEnd"/>
      <w:r>
        <w:t>) :</w:t>
      </w:r>
      <w:proofErr w:type="spellStart"/>
      <w:r>
        <w:t>Int</w:t>
      </w:r>
      <w:proofErr w:type="spellEnd"/>
      <w:r>
        <w:t xml:space="preserve"> {</w:t>
      </w:r>
    </w:p>
    <w:p w14:paraId="3BF5BD1B" w14:textId="1C59A9E2" w:rsidR="009D73DE" w:rsidRDefault="009D73DE" w:rsidP="009D73DE">
      <w:pPr>
        <w:pStyle w:val="HTMLPreformatted"/>
        <w:spacing w:after="120"/>
        <w:ind w:left="357" w:firstLine="559"/>
      </w:pPr>
      <w:r>
        <w:t xml:space="preserve">             </w:t>
      </w:r>
      <w:proofErr w:type="spellStart"/>
      <w:r>
        <w:t>return</w:t>
      </w:r>
      <w:proofErr w:type="spellEnd"/>
      <w:r>
        <w:t xml:space="preserve"> x + y</w:t>
      </w:r>
    </w:p>
    <w:p w14:paraId="7EED3708" w14:textId="5EE4D368" w:rsidR="009D73DE" w:rsidRDefault="009D73DE" w:rsidP="009D73DE">
      <w:pPr>
        <w:pStyle w:val="HTMLPreformatted"/>
        <w:spacing w:after="120"/>
        <w:ind w:left="357" w:firstLine="559"/>
      </w:pPr>
      <w:r>
        <w:t xml:space="preserve">         }</w:t>
      </w:r>
    </w:p>
    <w:p w14:paraId="5E2FB5C1" w14:textId="5D197CB4" w:rsidR="009D73DE" w:rsidRDefault="009D73DE" w:rsidP="009D73DE">
      <w:pPr>
        <w:pStyle w:val="HTMLPreformatted"/>
        <w:spacing w:after="120"/>
        <w:ind w:left="357" w:firstLine="559"/>
      </w:pPr>
      <w:r>
        <w:t xml:space="preserve">    }</w:t>
      </w:r>
    </w:p>
    <w:p w14:paraId="6FED59BE" w14:textId="36D71287" w:rsidR="009D73DE" w:rsidRDefault="009D73DE" w:rsidP="009D73DE">
      <w:pPr>
        <w:pStyle w:val="HTMLPreformatted"/>
        <w:spacing w:after="120"/>
        <w:ind w:left="357" w:firstLine="559"/>
      </w:pPr>
      <w:r>
        <w:t>}</w:t>
      </w:r>
    </w:p>
    <w:p w14:paraId="73EE8D32" w14:textId="21ABB44C" w:rsidR="009D73DE" w:rsidRDefault="009D73DE" w:rsidP="009D73DE">
      <w:pPr>
        <w:pStyle w:val="HTMLPreformatted"/>
        <w:spacing w:after="120"/>
        <w:ind w:left="357" w:firstLine="559"/>
      </w:pPr>
    </w:p>
    <w:p w14:paraId="53308846" w14:textId="68F38818" w:rsidR="009D73DE" w:rsidRDefault="00081076" w:rsidP="009D73DE">
      <w:pPr>
        <w:pStyle w:val="HTMLPreformatted"/>
        <w:spacing w:after="120"/>
        <w:ind w:left="357" w:firstLine="559"/>
      </w:pPr>
      <w:r>
        <w:t xml:space="preserve">val zbroj = </w:t>
      </w:r>
      <w:proofErr w:type="spellStart"/>
      <w:r w:rsidRPr="00BE4DBD">
        <w:rPr>
          <w:b/>
          <w:bCs/>
        </w:rPr>
        <w:t>Klasa.zbroji</w:t>
      </w:r>
      <w:proofErr w:type="spellEnd"/>
      <w:r>
        <w:t>(1, 2)</w:t>
      </w:r>
    </w:p>
    <w:p w14:paraId="7A364B71" w14:textId="0FF92F4E" w:rsidR="001502F8" w:rsidRDefault="001502F8" w:rsidP="001502F8">
      <w:pPr>
        <w:pStyle w:val="HTMLPreformatted"/>
        <w:spacing w:after="120"/>
      </w:pPr>
    </w:p>
    <w:p w14:paraId="6598838C" w14:textId="4321EC94" w:rsidR="001502F8" w:rsidRDefault="001502F8" w:rsidP="00BE4DBD">
      <w:pPr>
        <w:pStyle w:val="FOINaslov4"/>
        <w:outlineLvl w:val="3"/>
      </w:pPr>
      <w:bookmarkStart w:id="30" w:name="_Toc46602473"/>
      <w:r>
        <w:t xml:space="preserve">Korištenje </w:t>
      </w:r>
      <w:proofErr w:type="spellStart"/>
      <w:r>
        <w:t>Wildcard</w:t>
      </w:r>
      <w:proofErr w:type="spellEnd"/>
      <w:r>
        <w:t xml:space="preserve"> izraza prilikom specificiranja tipa</w:t>
      </w:r>
      <w:bookmarkEnd w:id="30"/>
    </w:p>
    <w:p w14:paraId="7B217BFB" w14:textId="414F4711" w:rsidR="001502F8" w:rsidRDefault="001502F8" w:rsidP="0012507E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 w:rsidRPr="001502F8">
        <w:rPr>
          <w:rFonts w:ascii="Arial" w:hAnsi="Arial" w:cs="Arial"/>
          <w:sz w:val="22"/>
          <w:szCs w:val="22"/>
        </w:rPr>
        <w:t xml:space="preserve">Kao što je već ranije bilo spomenuto, Java podržava specificiranje tipova podataka koristeći </w:t>
      </w:r>
      <w:proofErr w:type="spellStart"/>
      <w:r w:rsidRPr="001502F8">
        <w:rPr>
          <w:rFonts w:ascii="Arial" w:hAnsi="Arial" w:cs="Arial"/>
          <w:i/>
          <w:iCs/>
          <w:sz w:val="22"/>
          <w:szCs w:val="22"/>
        </w:rPr>
        <w:t>Wildcard</w:t>
      </w:r>
      <w:proofErr w:type="spellEnd"/>
      <w:r w:rsidRPr="001502F8">
        <w:rPr>
          <w:rFonts w:ascii="Arial" w:hAnsi="Arial" w:cs="Arial"/>
          <w:sz w:val="22"/>
          <w:szCs w:val="22"/>
        </w:rPr>
        <w:t xml:space="preserve"> izraze. Kako bi postigao sličnu funkcionalnost, programski jezik </w:t>
      </w:r>
      <w:proofErr w:type="spellStart"/>
      <w:r w:rsidRPr="001502F8">
        <w:rPr>
          <w:rFonts w:ascii="Arial" w:hAnsi="Arial" w:cs="Arial"/>
          <w:sz w:val="22"/>
          <w:szCs w:val="22"/>
        </w:rPr>
        <w:t>Kotlin</w:t>
      </w:r>
      <w:proofErr w:type="spellEnd"/>
      <w:r w:rsidRPr="001502F8">
        <w:rPr>
          <w:rFonts w:ascii="Arial" w:hAnsi="Arial" w:cs="Arial"/>
          <w:sz w:val="22"/>
          <w:szCs w:val="22"/>
        </w:rPr>
        <w:t xml:space="preserve"> služi se ključnim riječima </w:t>
      </w:r>
      <w:proofErr w:type="spellStart"/>
      <w:r w:rsidRPr="001502F8">
        <w:rPr>
          <w:rFonts w:ascii="Arial" w:hAnsi="Arial" w:cs="Arial"/>
          <w:b/>
          <w:bCs/>
          <w:i/>
          <w:iCs/>
          <w:sz w:val="22"/>
          <w:szCs w:val="22"/>
        </w:rPr>
        <w:t>out</w:t>
      </w:r>
      <w:proofErr w:type="spellEnd"/>
      <w:r w:rsidRPr="001502F8">
        <w:rPr>
          <w:rFonts w:ascii="Arial" w:hAnsi="Arial" w:cs="Arial"/>
          <w:sz w:val="22"/>
          <w:szCs w:val="22"/>
        </w:rPr>
        <w:t xml:space="preserve"> i </w:t>
      </w:r>
      <w:proofErr w:type="spellStart"/>
      <w:r w:rsidRPr="001502F8">
        <w:rPr>
          <w:rFonts w:ascii="Arial" w:hAnsi="Arial" w:cs="Arial"/>
          <w:b/>
          <w:bCs/>
          <w:i/>
          <w:iCs/>
          <w:sz w:val="22"/>
          <w:szCs w:val="22"/>
        </w:rPr>
        <w:t>in</w:t>
      </w:r>
      <w:proofErr w:type="spellEnd"/>
      <w:r>
        <w:rPr>
          <w:rFonts w:ascii="Arial" w:hAnsi="Arial" w:cs="Arial"/>
          <w:sz w:val="22"/>
          <w:szCs w:val="22"/>
        </w:rPr>
        <w:t xml:space="preserve"> kako je ranije opisano.</w:t>
      </w:r>
    </w:p>
    <w:p w14:paraId="266FEB8C" w14:textId="39B0B8B1" w:rsidR="001502F8" w:rsidRPr="001502F8" w:rsidRDefault="001502F8" w:rsidP="00BE4DBD">
      <w:pPr>
        <w:pStyle w:val="FOINaslov4"/>
        <w:outlineLvl w:val="3"/>
      </w:pPr>
      <w:bookmarkStart w:id="31" w:name="_Toc46602474"/>
      <w:proofErr w:type="spellStart"/>
      <w:r>
        <w:t>Ternarni</w:t>
      </w:r>
      <w:proofErr w:type="spellEnd"/>
      <w:r>
        <w:t xml:space="preserve"> operator</w:t>
      </w:r>
      <w:bookmarkEnd w:id="31"/>
    </w:p>
    <w:p w14:paraId="41B4D7D9" w14:textId="47149DE0" w:rsidR="009D73DE" w:rsidRDefault="00DB6504" w:rsidP="003065AD">
      <w:pPr>
        <w:spacing w:after="120" w:line="360" w:lineRule="auto"/>
        <w:ind w:firstLine="706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Programski jezik Java podržava </w:t>
      </w:r>
      <w:r w:rsidR="000B5E33">
        <w:rPr>
          <w:rFonts w:ascii="Arial" w:hAnsi="Arial" w:cs="Arial"/>
          <w:sz w:val="22"/>
          <w:szCs w:val="22"/>
        </w:rPr>
        <w:t>koncept</w:t>
      </w:r>
      <w:r w:rsidR="003065AD">
        <w:rPr>
          <w:rFonts w:ascii="Arial" w:hAnsi="Arial" w:cs="Arial"/>
          <w:sz w:val="22"/>
          <w:szCs w:val="22"/>
        </w:rPr>
        <w:t xml:space="preserve"> </w:t>
      </w:r>
      <w:r w:rsidR="000B5E33">
        <w:rPr>
          <w:rFonts w:ascii="Arial" w:hAnsi="Arial" w:cs="Arial"/>
          <w:sz w:val="22"/>
          <w:szCs w:val="22"/>
        </w:rPr>
        <w:t>koji</w:t>
      </w:r>
      <w:r w:rsidR="003065AD">
        <w:rPr>
          <w:rFonts w:ascii="Arial" w:hAnsi="Arial" w:cs="Arial"/>
          <w:sz w:val="22"/>
          <w:szCs w:val="22"/>
        </w:rPr>
        <w:t xml:space="preserve"> se naziva </w:t>
      </w:r>
      <w:proofErr w:type="spellStart"/>
      <w:r w:rsidR="003065AD">
        <w:rPr>
          <w:rFonts w:ascii="Arial" w:hAnsi="Arial" w:cs="Arial"/>
          <w:sz w:val="22"/>
          <w:szCs w:val="22"/>
        </w:rPr>
        <w:t>ternarni</w:t>
      </w:r>
      <w:proofErr w:type="spellEnd"/>
      <w:r w:rsidR="003065AD">
        <w:rPr>
          <w:rFonts w:ascii="Arial" w:hAnsi="Arial" w:cs="Arial"/>
          <w:sz w:val="22"/>
          <w:szCs w:val="22"/>
        </w:rPr>
        <w:t xml:space="preserve"> operator. Iz samog naziva se da zaključiti da operator treba imati nešto u vezi s brojem tri. Uistinu to je i slučaj, naime ovako izgleda korištenje </w:t>
      </w:r>
      <w:proofErr w:type="spellStart"/>
      <w:r w:rsidR="003065AD">
        <w:rPr>
          <w:rFonts w:ascii="Arial" w:hAnsi="Arial" w:cs="Arial"/>
          <w:sz w:val="22"/>
          <w:szCs w:val="22"/>
        </w:rPr>
        <w:t>ternarnog</w:t>
      </w:r>
      <w:proofErr w:type="spellEnd"/>
      <w:r w:rsidR="003065AD">
        <w:rPr>
          <w:rFonts w:ascii="Arial" w:hAnsi="Arial" w:cs="Arial"/>
          <w:sz w:val="22"/>
          <w:szCs w:val="22"/>
        </w:rPr>
        <w:t xml:space="preserve"> operatora:</w:t>
      </w:r>
    </w:p>
    <w:p w14:paraId="53CE8A63" w14:textId="775382A5" w:rsidR="003065AD" w:rsidRDefault="000B5E33" w:rsidP="000B5E33">
      <w:pPr>
        <w:pStyle w:val="HTMLPreformatted"/>
        <w:spacing w:after="120"/>
      </w:pPr>
      <w:r>
        <w:tab/>
      </w:r>
      <w:proofErr w:type="spellStart"/>
      <w:r w:rsidR="003065AD">
        <w:t>logickiIzraz</w:t>
      </w:r>
      <w:proofErr w:type="spellEnd"/>
      <w:r w:rsidR="003065AD">
        <w:t xml:space="preserve"> ? </w:t>
      </w:r>
      <w:proofErr w:type="spellStart"/>
      <w:r w:rsidR="003065AD">
        <w:t>vrijednostJedan</w:t>
      </w:r>
      <w:proofErr w:type="spellEnd"/>
      <w:r w:rsidR="003065AD">
        <w:t xml:space="preserve"> : </w:t>
      </w:r>
      <w:proofErr w:type="spellStart"/>
      <w:r w:rsidR="003065AD">
        <w:t>vrijednostDva</w:t>
      </w:r>
      <w:proofErr w:type="spellEnd"/>
    </w:p>
    <w:p w14:paraId="59C7FC3C" w14:textId="77777777" w:rsidR="000B5E33" w:rsidRDefault="000B5E33" w:rsidP="000B5E33">
      <w:pPr>
        <w:pStyle w:val="HTMLPreformatted"/>
        <w:spacing w:after="120"/>
      </w:pPr>
    </w:p>
    <w:p w14:paraId="7677B86C" w14:textId="69EAEE42" w:rsidR="009C1B1F" w:rsidRDefault="003065AD" w:rsidP="003065AD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sz w:val="22"/>
          <w:szCs w:val="22"/>
        </w:rPr>
        <w:t xml:space="preserve">Ukoliko vrijednost logičkog izraza istinita vratiti će se </w:t>
      </w:r>
      <w:proofErr w:type="spellStart"/>
      <w:r w:rsidRPr="003065AD">
        <w:rPr>
          <w:rFonts w:ascii="Arial" w:hAnsi="Arial" w:cs="Arial"/>
          <w:i/>
          <w:iCs/>
          <w:sz w:val="22"/>
          <w:szCs w:val="22"/>
        </w:rPr>
        <w:t>vrijednostJedan</w:t>
      </w:r>
      <w:proofErr w:type="spellEnd"/>
      <w:r>
        <w:rPr>
          <w:rFonts w:ascii="Arial" w:hAnsi="Arial" w:cs="Arial"/>
          <w:sz w:val="22"/>
          <w:szCs w:val="22"/>
        </w:rPr>
        <w:t xml:space="preserve"> a u suprotnom </w:t>
      </w:r>
      <w:proofErr w:type="spellStart"/>
      <w:r w:rsidRPr="003065AD">
        <w:rPr>
          <w:rFonts w:ascii="Arial" w:hAnsi="Arial" w:cs="Arial"/>
          <w:i/>
          <w:iCs/>
          <w:sz w:val="22"/>
          <w:szCs w:val="22"/>
        </w:rPr>
        <w:t>vrijednostDva</w:t>
      </w:r>
      <w:proofErr w:type="spellEnd"/>
      <w:r>
        <w:rPr>
          <w:rFonts w:ascii="Arial" w:hAnsi="Arial" w:cs="Arial"/>
          <w:sz w:val="22"/>
          <w:szCs w:val="22"/>
        </w:rPr>
        <w:t xml:space="preserve">. Kao alternativa u programskom jeziku </w:t>
      </w:r>
      <w:proofErr w:type="spellStart"/>
      <w:r>
        <w:rPr>
          <w:rFonts w:ascii="Arial" w:hAnsi="Arial" w:cs="Arial"/>
          <w:sz w:val="22"/>
          <w:szCs w:val="22"/>
        </w:rPr>
        <w:t>Kotlin</w:t>
      </w:r>
      <w:proofErr w:type="spellEnd"/>
      <w:r>
        <w:rPr>
          <w:rFonts w:ascii="Arial" w:hAnsi="Arial" w:cs="Arial"/>
          <w:sz w:val="22"/>
          <w:szCs w:val="22"/>
        </w:rPr>
        <w:t xml:space="preserve">, mogu se koristi </w:t>
      </w:r>
      <w:proofErr w:type="spellStart"/>
      <w:r w:rsidRPr="003065AD">
        <w:rPr>
          <w:rFonts w:ascii="Arial" w:hAnsi="Arial" w:cs="Arial"/>
          <w:i/>
          <w:iCs/>
          <w:sz w:val="22"/>
          <w:szCs w:val="22"/>
        </w:rPr>
        <w:t>if</w:t>
      </w:r>
      <w:proofErr w:type="spellEnd"/>
      <w:r>
        <w:rPr>
          <w:rFonts w:ascii="Arial" w:hAnsi="Arial" w:cs="Arial"/>
          <w:sz w:val="22"/>
          <w:szCs w:val="22"/>
        </w:rPr>
        <w:t xml:space="preserve"> izrazi o kojima je ranije u radu bilo riječ.</w:t>
      </w:r>
    </w:p>
    <w:p w14:paraId="0402F86C" w14:textId="77777777" w:rsidR="009C1B1F" w:rsidRDefault="009C1B1F" w:rsidP="000B5E33">
      <w:pPr>
        <w:pStyle w:val="HTMLPreformatted"/>
        <w:spacing w:after="120"/>
        <w:ind w:left="357" w:firstLine="559"/>
      </w:pPr>
    </w:p>
    <w:p w14:paraId="7D07072F" w14:textId="74C350E3" w:rsidR="000B5E33" w:rsidRDefault="000B5E33" w:rsidP="000B5E33">
      <w:pPr>
        <w:pStyle w:val="HTMLPreformatted"/>
        <w:spacing w:after="120"/>
        <w:ind w:left="357" w:firstLine="559"/>
      </w:pPr>
      <w:proofErr w:type="spellStart"/>
      <w:r>
        <w:t>int</w:t>
      </w:r>
      <w:proofErr w:type="spellEnd"/>
      <w:r>
        <w:t xml:space="preserve"> </w:t>
      </w:r>
      <w:proofErr w:type="spellStart"/>
      <w:r>
        <w:t>veciBroj</w:t>
      </w:r>
      <w:proofErr w:type="spellEnd"/>
      <w:r>
        <w:t xml:space="preserve"> = a &gt; b ? a : b</w:t>
      </w:r>
      <w:r>
        <w:t xml:space="preserve">; // Java </w:t>
      </w:r>
      <w:proofErr w:type="spellStart"/>
      <w:r>
        <w:t>ternarni</w:t>
      </w:r>
      <w:proofErr w:type="spellEnd"/>
      <w:r>
        <w:t xml:space="preserve"> operator</w:t>
      </w:r>
    </w:p>
    <w:p w14:paraId="2EB95F46" w14:textId="0B63274E" w:rsidR="003065AD" w:rsidRDefault="000B5E33" w:rsidP="000B5E33">
      <w:pPr>
        <w:pStyle w:val="HTMLPreformatted"/>
        <w:spacing w:after="120"/>
        <w:ind w:left="357" w:firstLine="559"/>
      </w:pPr>
      <w:r>
        <w:t>val</w:t>
      </w:r>
      <w:r>
        <w:t xml:space="preserve"> </w:t>
      </w:r>
      <w:proofErr w:type="spellStart"/>
      <w:r>
        <w:t>veciBroj</w:t>
      </w:r>
      <w:proofErr w:type="spellEnd"/>
      <w:r>
        <w:t xml:space="preserve"> = </w:t>
      </w:r>
      <w:proofErr w:type="spellStart"/>
      <w:r>
        <w:t>if</w:t>
      </w:r>
      <w:proofErr w:type="spellEnd"/>
      <w:r>
        <w:t xml:space="preserve"> (a &gt; b) a </w:t>
      </w:r>
      <w:proofErr w:type="spellStart"/>
      <w:r>
        <w:t>else</w:t>
      </w:r>
      <w:proofErr w:type="spellEnd"/>
      <w:r>
        <w:t xml:space="preserve"> b // </w:t>
      </w:r>
      <w:proofErr w:type="spellStart"/>
      <w:r>
        <w:t>Kotlin</w:t>
      </w:r>
      <w:proofErr w:type="spellEnd"/>
      <w:r>
        <w:t xml:space="preserve"> alternativa </w:t>
      </w:r>
    </w:p>
    <w:p w14:paraId="75E7A1FE" w14:textId="1B283566" w:rsidR="000B5E33" w:rsidRPr="000B5E33" w:rsidRDefault="000B5E33" w:rsidP="00BE4DBD">
      <w:pPr>
        <w:pStyle w:val="FOINaslov3"/>
        <w:outlineLvl w:val="2"/>
      </w:pPr>
      <w:r>
        <w:lastRenderedPageBreak/>
        <w:t xml:space="preserve"> </w:t>
      </w:r>
      <w:bookmarkStart w:id="32" w:name="_Toc46602475"/>
      <w:r>
        <w:t xml:space="preserve">Koncepti koje </w:t>
      </w:r>
      <w:proofErr w:type="spellStart"/>
      <w:r>
        <w:t>Kotlin</w:t>
      </w:r>
      <w:proofErr w:type="spellEnd"/>
      <w:r>
        <w:t xml:space="preserve"> posjeduje a Java ne</w:t>
      </w:r>
      <w:bookmarkEnd w:id="32"/>
    </w:p>
    <w:p w14:paraId="444F1941" w14:textId="2C87CE8F" w:rsidR="00F71E2D" w:rsidRPr="00F71E2D" w:rsidRDefault="00F71E2D" w:rsidP="00F71E2D">
      <w:pPr>
        <w:pStyle w:val="HTMLPreformatted"/>
        <w:spacing w:after="120"/>
        <w:ind w:left="357" w:firstLine="559"/>
      </w:pPr>
    </w:p>
    <w:p w14:paraId="26622C7C" w14:textId="7DA4A8F4" w:rsidR="00F71E2D" w:rsidRPr="00F71E2D" w:rsidRDefault="00F71E2D" w:rsidP="00BA4EB8">
      <w:pPr>
        <w:spacing w:after="120" w:line="360" w:lineRule="auto"/>
        <w:jc w:val="both"/>
        <w:rPr>
          <w:rFonts w:ascii="Arial" w:hAnsi="Arial" w:cs="Arial"/>
          <w:sz w:val="22"/>
          <w:szCs w:val="22"/>
        </w:rPr>
      </w:pPr>
    </w:p>
    <w:sectPr w:rsidR="00F71E2D" w:rsidRPr="00F71E2D" w:rsidSect="000C3363">
      <w:footerReference w:type="default" r:id="rId15"/>
      <w:pgSz w:w="11906" w:h="16838"/>
      <w:pgMar w:top="1417" w:right="1417" w:bottom="1417" w:left="1417" w:header="708" w:footer="709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63EB970" w14:textId="77777777" w:rsidR="00A9320C" w:rsidRDefault="00A9320C" w:rsidP="0015288B">
      <w:r>
        <w:separator/>
      </w:r>
    </w:p>
  </w:endnote>
  <w:endnote w:type="continuationSeparator" w:id="0">
    <w:p w14:paraId="3660B7C1" w14:textId="77777777" w:rsidR="00A9320C" w:rsidRDefault="00A9320C" w:rsidP="0015288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62433D0" w14:textId="77777777" w:rsidR="00540896" w:rsidRDefault="00540896">
    <w:pPr>
      <w:pStyle w:val="Footer"/>
      <w:jc w:val="right"/>
    </w:pPr>
  </w:p>
  <w:p w14:paraId="05E476E7" w14:textId="77777777" w:rsidR="00540896" w:rsidRDefault="00540896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4D71E20" w14:textId="77777777" w:rsidR="00540896" w:rsidRDefault="00540896">
    <w:pPr>
      <w:pStyle w:val="Footer"/>
      <w:jc w:val="right"/>
    </w:pPr>
  </w:p>
  <w:p w14:paraId="5BAB876B" w14:textId="77777777" w:rsidR="00540896" w:rsidRDefault="00540896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344055326"/>
      <w:docPartObj>
        <w:docPartGallery w:val="Page Numbers (Bottom of Page)"/>
        <w:docPartUnique/>
      </w:docPartObj>
    </w:sdtPr>
    <w:sdtContent>
      <w:p w14:paraId="136A9237" w14:textId="77777777" w:rsidR="00540896" w:rsidRDefault="00540896">
        <w:pPr>
          <w:pStyle w:val="Footer"/>
          <w:jc w:val="right"/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>PAGE   \* MERGEFORMAT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ii</w:t>
        </w:r>
        <w:r w:rsidRPr="00BE4D7E">
          <w:rPr>
            <w:rFonts w:ascii="Arial" w:hAnsi="Arial" w:cs="Arial"/>
            <w:sz w:val="18"/>
            <w:szCs w:val="18"/>
          </w:rPr>
          <w:fldChar w:fldCharType="end"/>
        </w:r>
      </w:p>
    </w:sdtContent>
  </w:sdt>
  <w:p w14:paraId="7A7801F9" w14:textId="77777777" w:rsidR="00540896" w:rsidRDefault="00540896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54747591"/>
      <w:docPartObj>
        <w:docPartGallery w:val="Page Numbers (Bottom of Page)"/>
        <w:docPartUnique/>
      </w:docPartObj>
    </w:sdtPr>
    <w:sdtEndPr>
      <w:rPr>
        <w:rFonts w:ascii="Arial" w:hAnsi="Arial" w:cs="Arial"/>
        <w:sz w:val="18"/>
        <w:szCs w:val="18"/>
      </w:rPr>
    </w:sdtEndPr>
    <w:sdtContent>
      <w:p w14:paraId="71E7594C" w14:textId="77777777" w:rsidR="00540896" w:rsidRPr="00BE4D7E" w:rsidRDefault="00540896">
        <w:pPr>
          <w:pStyle w:val="Footer"/>
          <w:jc w:val="right"/>
          <w:rPr>
            <w:rFonts w:ascii="Arial" w:hAnsi="Arial" w:cs="Arial"/>
            <w:sz w:val="18"/>
            <w:szCs w:val="18"/>
          </w:rPr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>PAGE   \* MERGEFORMAT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i</w:t>
        </w:r>
        <w:r w:rsidRPr="00BE4D7E">
          <w:rPr>
            <w:rFonts w:ascii="Arial" w:hAnsi="Arial" w:cs="Arial"/>
            <w:sz w:val="18"/>
            <w:szCs w:val="18"/>
          </w:rPr>
          <w:fldChar w:fldCharType="end"/>
        </w:r>
      </w:p>
    </w:sdtContent>
  </w:sdt>
  <w:p w14:paraId="5359AE65" w14:textId="77777777" w:rsidR="00540896" w:rsidRDefault="00540896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917935881"/>
      <w:docPartObj>
        <w:docPartGallery w:val="Page Numbers (Bottom of Page)"/>
        <w:docPartUnique/>
      </w:docPartObj>
    </w:sdtPr>
    <w:sdtEndPr>
      <w:rPr>
        <w:rFonts w:ascii="Arial" w:hAnsi="Arial" w:cs="Arial"/>
        <w:sz w:val="18"/>
        <w:szCs w:val="18"/>
      </w:rPr>
    </w:sdtEndPr>
    <w:sdtContent>
      <w:p w14:paraId="17ACB963" w14:textId="77777777" w:rsidR="00540896" w:rsidRPr="00BE4D7E" w:rsidRDefault="00540896">
        <w:pPr>
          <w:pStyle w:val="Footer"/>
          <w:jc w:val="right"/>
          <w:rPr>
            <w:rFonts w:ascii="Arial" w:hAnsi="Arial" w:cs="Arial"/>
            <w:sz w:val="18"/>
            <w:szCs w:val="18"/>
          </w:rPr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 xml:space="preserve"> PAGE   \* MERGEFORMAT 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iii</w:t>
        </w:r>
        <w:r w:rsidRPr="00BE4D7E">
          <w:rPr>
            <w:rFonts w:ascii="Arial" w:hAnsi="Arial" w:cs="Arial"/>
            <w:noProof/>
            <w:sz w:val="18"/>
            <w:szCs w:val="18"/>
          </w:rPr>
          <w:fldChar w:fldCharType="end"/>
        </w:r>
      </w:p>
    </w:sdtContent>
  </w:sdt>
  <w:p w14:paraId="5850CB7A" w14:textId="77777777" w:rsidR="00540896" w:rsidRDefault="00540896">
    <w:pPr>
      <w:pStyle w:val="Footer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1745681149"/>
      <w:docPartObj>
        <w:docPartGallery w:val="Page Numbers (Bottom of Page)"/>
        <w:docPartUnique/>
      </w:docPartObj>
    </w:sdtPr>
    <w:sdtEndPr>
      <w:rPr>
        <w:rFonts w:ascii="Arial" w:hAnsi="Arial" w:cs="Arial"/>
        <w:sz w:val="18"/>
        <w:szCs w:val="18"/>
      </w:rPr>
    </w:sdtEndPr>
    <w:sdtContent>
      <w:p w14:paraId="08FE7993" w14:textId="77777777" w:rsidR="00540896" w:rsidRPr="00BE4D7E" w:rsidRDefault="00540896">
        <w:pPr>
          <w:pStyle w:val="Footer"/>
          <w:jc w:val="right"/>
          <w:rPr>
            <w:rFonts w:ascii="Arial" w:hAnsi="Arial" w:cs="Arial"/>
            <w:sz w:val="18"/>
            <w:szCs w:val="18"/>
          </w:rPr>
        </w:pPr>
        <w:r w:rsidRPr="00BE4D7E">
          <w:rPr>
            <w:rFonts w:ascii="Arial" w:hAnsi="Arial" w:cs="Arial"/>
            <w:sz w:val="18"/>
            <w:szCs w:val="18"/>
          </w:rPr>
          <w:fldChar w:fldCharType="begin"/>
        </w:r>
        <w:r w:rsidRPr="00BE4D7E">
          <w:rPr>
            <w:rFonts w:ascii="Arial" w:hAnsi="Arial" w:cs="Arial"/>
            <w:sz w:val="18"/>
            <w:szCs w:val="18"/>
          </w:rPr>
          <w:instrText xml:space="preserve"> PAGE   \* MERGEFORMAT </w:instrText>
        </w:r>
        <w:r w:rsidRPr="00BE4D7E">
          <w:rPr>
            <w:rFonts w:ascii="Arial" w:hAnsi="Arial" w:cs="Arial"/>
            <w:sz w:val="18"/>
            <w:szCs w:val="18"/>
          </w:rPr>
          <w:fldChar w:fldCharType="separate"/>
        </w:r>
        <w:r>
          <w:rPr>
            <w:rFonts w:ascii="Arial" w:hAnsi="Arial" w:cs="Arial"/>
            <w:noProof/>
            <w:sz w:val="18"/>
            <w:szCs w:val="18"/>
          </w:rPr>
          <w:t>1</w:t>
        </w:r>
        <w:r>
          <w:rPr>
            <w:rFonts w:ascii="Arial" w:hAnsi="Arial" w:cs="Arial"/>
            <w:noProof/>
            <w:sz w:val="18"/>
            <w:szCs w:val="18"/>
          </w:rPr>
          <w:t>3</w:t>
        </w:r>
        <w:r w:rsidRPr="00BE4D7E">
          <w:rPr>
            <w:rFonts w:ascii="Arial" w:hAnsi="Arial" w:cs="Arial"/>
            <w:noProof/>
            <w:sz w:val="18"/>
            <w:szCs w:val="18"/>
          </w:rPr>
          <w:fldChar w:fldCharType="end"/>
        </w:r>
      </w:p>
    </w:sdtContent>
  </w:sdt>
  <w:p w14:paraId="258ABF17" w14:textId="77777777" w:rsidR="00540896" w:rsidRDefault="0054089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57A205A" w14:textId="77777777" w:rsidR="00A9320C" w:rsidRDefault="00A9320C" w:rsidP="0015288B">
      <w:r>
        <w:separator/>
      </w:r>
    </w:p>
  </w:footnote>
  <w:footnote w:type="continuationSeparator" w:id="0">
    <w:p w14:paraId="4DF1F161" w14:textId="77777777" w:rsidR="00A9320C" w:rsidRDefault="00A9320C" w:rsidP="0015288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C36962"/>
    <w:multiLevelType w:val="hybridMultilevel"/>
    <w:tmpl w:val="5198ACB8"/>
    <w:lvl w:ilvl="0" w:tplc="041A0001">
      <w:start w:val="1"/>
      <w:numFmt w:val="bullet"/>
      <w:lvlText w:val=""/>
      <w:lvlJc w:val="left"/>
      <w:pPr>
        <w:ind w:left="1145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865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585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3305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4025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745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465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6185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905" w:hanging="360"/>
      </w:pPr>
      <w:rPr>
        <w:rFonts w:ascii="Wingdings" w:hAnsi="Wingdings" w:hint="default"/>
      </w:rPr>
    </w:lvl>
  </w:abstractNum>
  <w:abstractNum w:abstractNumId="1" w15:restartNumberingAfterBreak="0">
    <w:nsid w:val="08FB2717"/>
    <w:multiLevelType w:val="hybridMultilevel"/>
    <w:tmpl w:val="6D88725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C2E7EED"/>
    <w:multiLevelType w:val="hybridMultilevel"/>
    <w:tmpl w:val="5EE01C52"/>
    <w:lvl w:ilvl="0" w:tplc="0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3" w15:restartNumberingAfterBreak="0">
    <w:nsid w:val="0FD77119"/>
    <w:multiLevelType w:val="hybridMultilevel"/>
    <w:tmpl w:val="258E0460"/>
    <w:lvl w:ilvl="0" w:tplc="8188E568">
      <w:start w:val="1"/>
      <w:numFmt w:val="bullet"/>
      <w:lvlText w:val=""/>
      <w:lvlJc w:val="left"/>
      <w:pPr>
        <w:tabs>
          <w:tab w:val="num" w:pos="708"/>
        </w:tabs>
        <w:ind w:left="708" w:hanging="360"/>
      </w:pPr>
      <w:rPr>
        <w:rFonts w:ascii="Symbol" w:hAnsi="Symbol" w:hint="default"/>
        <w:color w:val="auto"/>
      </w:rPr>
    </w:lvl>
    <w:lvl w:ilvl="1" w:tplc="041A0003" w:tentative="1">
      <w:start w:val="1"/>
      <w:numFmt w:val="bullet"/>
      <w:lvlText w:val="o"/>
      <w:lvlJc w:val="left"/>
      <w:pPr>
        <w:ind w:left="708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1428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148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2868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3588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4308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028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5748" w:hanging="360"/>
      </w:pPr>
      <w:rPr>
        <w:rFonts w:ascii="Wingdings" w:hAnsi="Wingdings" w:hint="default"/>
      </w:rPr>
    </w:lvl>
  </w:abstractNum>
  <w:abstractNum w:abstractNumId="4" w15:restartNumberingAfterBreak="0">
    <w:nsid w:val="103D3011"/>
    <w:multiLevelType w:val="hybridMultilevel"/>
    <w:tmpl w:val="1A06B1E2"/>
    <w:lvl w:ilvl="0" w:tplc="4A6094CA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D2660BE"/>
    <w:multiLevelType w:val="hybridMultilevel"/>
    <w:tmpl w:val="329A8E0E"/>
    <w:lvl w:ilvl="0" w:tplc="46D02E86">
      <w:start w:val="1"/>
      <w:numFmt w:val="decimal"/>
      <w:lvlText w:val="[%1]"/>
      <w:lvlJc w:val="left"/>
      <w:pPr>
        <w:ind w:left="108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FCD3977"/>
    <w:multiLevelType w:val="multilevel"/>
    <w:tmpl w:val="BDA86530"/>
    <w:lvl w:ilvl="0">
      <w:start w:val="1"/>
      <w:numFmt w:val="decimal"/>
      <w:lvlText w:val="%1."/>
      <w:lvlJc w:val="left"/>
      <w:pPr>
        <w:ind w:left="1068" w:hanging="360"/>
      </w:pPr>
      <w:rPr>
        <w:rFonts w:hint="default"/>
      </w:rPr>
    </w:lvl>
    <w:lvl w:ilvl="1">
      <w:start w:val="3"/>
      <w:numFmt w:val="decimal"/>
      <w:isLgl/>
      <w:lvlText w:val="%1.%2."/>
      <w:lvlJc w:val="left"/>
      <w:pPr>
        <w:ind w:left="1428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428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788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788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148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48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08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08" w:hanging="1800"/>
      </w:pPr>
      <w:rPr>
        <w:rFonts w:hint="default"/>
      </w:rPr>
    </w:lvl>
  </w:abstractNum>
  <w:abstractNum w:abstractNumId="7" w15:restartNumberingAfterBreak="0">
    <w:nsid w:val="21DE7115"/>
    <w:multiLevelType w:val="hybridMultilevel"/>
    <w:tmpl w:val="324CD39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CD64B1E"/>
    <w:multiLevelType w:val="multilevel"/>
    <w:tmpl w:val="0B4E0E2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2FE64F05"/>
    <w:multiLevelType w:val="hybridMultilevel"/>
    <w:tmpl w:val="4E9C36E2"/>
    <w:lvl w:ilvl="0" w:tplc="0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0" w15:restartNumberingAfterBreak="0">
    <w:nsid w:val="32EC5515"/>
    <w:multiLevelType w:val="hybridMultilevel"/>
    <w:tmpl w:val="032C11DC"/>
    <w:lvl w:ilvl="0" w:tplc="0E8C69A2">
      <w:start w:val="3"/>
      <w:numFmt w:val="bullet"/>
      <w:lvlText w:val=""/>
      <w:lvlJc w:val="left"/>
      <w:pPr>
        <w:ind w:left="720" w:hanging="360"/>
      </w:pPr>
      <w:rPr>
        <w:rFonts w:ascii="Symbol" w:eastAsia="Times New Roman" w:hAnsi="Symbo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D09409F"/>
    <w:multiLevelType w:val="hybridMultilevel"/>
    <w:tmpl w:val="C45CB832"/>
    <w:lvl w:ilvl="0" w:tplc="0F8011DA">
      <w:start w:val="1"/>
      <w:numFmt w:val="decimal"/>
      <w:pStyle w:val="Brojke"/>
      <w:lvlText w:val="%1)"/>
      <w:lvlJc w:val="left"/>
      <w:pPr>
        <w:tabs>
          <w:tab w:val="num" w:pos="869"/>
        </w:tabs>
        <w:ind w:left="869" w:hanging="585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364"/>
        </w:tabs>
        <w:ind w:left="1364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084"/>
        </w:tabs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04"/>
        </w:tabs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524"/>
        </w:tabs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244"/>
        </w:tabs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964"/>
        </w:tabs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684"/>
        </w:tabs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04"/>
        </w:tabs>
        <w:ind w:left="6404" w:hanging="180"/>
      </w:pPr>
    </w:lvl>
  </w:abstractNum>
  <w:abstractNum w:abstractNumId="12" w15:restartNumberingAfterBreak="0">
    <w:nsid w:val="453F5158"/>
    <w:multiLevelType w:val="hybridMultilevel"/>
    <w:tmpl w:val="D74C0816"/>
    <w:lvl w:ilvl="0" w:tplc="0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3" w15:restartNumberingAfterBreak="0">
    <w:nsid w:val="4E9317CD"/>
    <w:multiLevelType w:val="hybridMultilevel"/>
    <w:tmpl w:val="4B6AA4BE"/>
    <w:lvl w:ilvl="0" w:tplc="4A6094CA">
      <w:start w:val="1"/>
      <w:numFmt w:val="decimal"/>
      <w:lvlText w:val="[%1]"/>
      <w:lvlJc w:val="left"/>
      <w:pPr>
        <w:ind w:left="36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513" w:hanging="360"/>
      </w:pPr>
    </w:lvl>
    <w:lvl w:ilvl="2" w:tplc="041A001B" w:tentative="1">
      <w:start w:val="1"/>
      <w:numFmt w:val="lowerRoman"/>
      <w:lvlText w:val="%3."/>
      <w:lvlJc w:val="right"/>
      <w:pPr>
        <w:ind w:left="1233" w:hanging="180"/>
      </w:pPr>
    </w:lvl>
    <w:lvl w:ilvl="3" w:tplc="041A000F" w:tentative="1">
      <w:start w:val="1"/>
      <w:numFmt w:val="decimal"/>
      <w:lvlText w:val="%4."/>
      <w:lvlJc w:val="left"/>
      <w:pPr>
        <w:ind w:left="1953" w:hanging="360"/>
      </w:pPr>
    </w:lvl>
    <w:lvl w:ilvl="4" w:tplc="041A0019" w:tentative="1">
      <w:start w:val="1"/>
      <w:numFmt w:val="lowerLetter"/>
      <w:lvlText w:val="%5."/>
      <w:lvlJc w:val="left"/>
      <w:pPr>
        <w:ind w:left="2673" w:hanging="360"/>
      </w:pPr>
    </w:lvl>
    <w:lvl w:ilvl="5" w:tplc="041A001B" w:tentative="1">
      <w:start w:val="1"/>
      <w:numFmt w:val="lowerRoman"/>
      <w:lvlText w:val="%6."/>
      <w:lvlJc w:val="right"/>
      <w:pPr>
        <w:ind w:left="3393" w:hanging="180"/>
      </w:pPr>
    </w:lvl>
    <w:lvl w:ilvl="6" w:tplc="041A000F" w:tentative="1">
      <w:start w:val="1"/>
      <w:numFmt w:val="decimal"/>
      <w:lvlText w:val="%7."/>
      <w:lvlJc w:val="left"/>
      <w:pPr>
        <w:ind w:left="4113" w:hanging="360"/>
      </w:pPr>
    </w:lvl>
    <w:lvl w:ilvl="7" w:tplc="041A0019" w:tentative="1">
      <w:start w:val="1"/>
      <w:numFmt w:val="lowerLetter"/>
      <w:lvlText w:val="%8."/>
      <w:lvlJc w:val="left"/>
      <w:pPr>
        <w:ind w:left="4833" w:hanging="360"/>
      </w:pPr>
    </w:lvl>
    <w:lvl w:ilvl="8" w:tplc="041A001B" w:tentative="1">
      <w:start w:val="1"/>
      <w:numFmt w:val="lowerRoman"/>
      <w:lvlText w:val="%9."/>
      <w:lvlJc w:val="right"/>
      <w:pPr>
        <w:ind w:left="5553" w:hanging="180"/>
      </w:pPr>
    </w:lvl>
  </w:abstractNum>
  <w:abstractNum w:abstractNumId="14" w15:restartNumberingAfterBreak="0">
    <w:nsid w:val="556C65F1"/>
    <w:multiLevelType w:val="hybridMultilevel"/>
    <w:tmpl w:val="7FC4F5D0"/>
    <w:lvl w:ilvl="0" w:tplc="D6262D0C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b/>
      </w:rPr>
    </w:lvl>
    <w:lvl w:ilvl="1" w:tplc="8188E568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  <w:color w:val="auto"/>
      </w:rPr>
    </w:lvl>
    <w:lvl w:ilvl="2" w:tplc="0409001B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15" w15:restartNumberingAfterBreak="0">
    <w:nsid w:val="55DA4BB1"/>
    <w:multiLevelType w:val="hybridMultilevel"/>
    <w:tmpl w:val="3800B5D4"/>
    <w:lvl w:ilvl="0" w:tplc="041A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6" w15:restartNumberingAfterBreak="0">
    <w:nsid w:val="57035358"/>
    <w:multiLevelType w:val="hybridMultilevel"/>
    <w:tmpl w:val="43A47B7E"/>
    <w:lvl w:ilvl="0" w:tplc="0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7" w15:restartNumberingAfterBreak="0">
    <w:nsid w:val="60795C4D"/>
    <w:multiLevelType w:val="hybridMultilevel"/>
    <w:tmpl w:val="CF6CDF2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1FB12E6"/>
    <w:multiLevelType w:val="hybridMultilevel"/>
    <w:tmpl w:val="2F88E8C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6867E9F"/>
    <w:multiLevelType w:val="hybridMultilevel"/>
    <w:tmpl w:val="96802E3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7C2432D"/>
    <w:multiLevelType w:val="hybridMultilevel"/>
    <w:tmpl w:val="1E80A032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9832197"/>
    <w:multiLevelType w:val="multilevel"/>
    <w:tmpl w:val="3F74D620"/>
    <w:lvl w:ilvl="0">
      <w:start w:val="1"/>
      <w:numFmt w:val="decimal"/>
      <w:pStyle w:val="FOINaslov1"/>
      <w:lvlText w:val="%1."/>
      <w:lvlJc w:val="left"/>
      <w:pPr>
        <w:ind w:left="4472" w:hanging="360"/>
      </w:pPr>
      <w:rPr>
        <w:rFonts w:hint="default"/>
      </w:rPr>
    </w:lvl>
    <w:lvl w:ilvl="1">
      <w:start w:val="1"/>
      <w:numFmt w:val="decimal"/>
      <w:pStyle w:val="FOINaslov2"/>
      <w:isLgl/>
      <w:lvlText w:val="%1.%2."/>
      <w:lvlJc w:val="left"/>
      <w:pPr>
        <w:ind w:left="4112" w:hanging="360"/>
      </w:pPr>
      <w:rPr>
        <w:rFonts w:hint="default"/>
        <w:i w:val="0"/>
        <w:sz w:val="32"/>
      </w:rPr>
    </w:lvl>
    <w:lvl w:ilvl="2">
      <w:start w:val="1"/>
      <w:numFmt w:val="decimal"/>
      <w:pStyle w:val="FOINaslov3"/>
      <w:isLgl/>
      <w:lvlText w:val="%1.%2.%3."/>
      <w:lvlJc w:val="left"/>
      <w:pPr>
        <w:ind w:left="4962" w:hanging="720"/>
      </w:pPr>
      <w:rPr>
        <w:rFonts w:hint="default"/>
      </w:rPr>
    </w:lvl>
    <w:lvl w:ilvl="3">
      <w:start w:val="1"/>
      <w:numFmt w:val="decimal"/>
      <w:pStyle w:val="FOINaslov4"/>
      <w:isLgl/>
      <w:lvlText w:val="%1.%2.%3.%4."/>
      <w:lvlJc w:val="left"/>
      <w:pPr>
        <w:ind w:left="5027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5452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5517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5942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6007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6432" w:hanging="1800"/>
      </w:pPr>
      <w:rPr>
        <w:rFonts w:hint="default"/>
      </w:rPr>
    </w:lvl>
  </w:abstractNum>
  <w:abstractNum w:abstractNumId="22" w15:restartNumberingAfterBreak="0">
    <w:nsid w:val="6B2941FA"/>
    <w:multiLevelType w:val="hybridMultilevel"/>
    <w:tmpl w:val="F9ACEB50"/>
    <w:lvl w:ilvl="0" w:tplc="4DE226F6">
      <w:start w:val="1"/>
      <w:numFmt w:val="bullet"/>
      <w:lvlText w:val=""/>
      <w:lvlJc w:val="left"/>
      <w:pPr>
        <w:ind w:left="720" w:hanging="360"/>
      </w:pPr>
      <w:rPr>
        <w:rFonts w:ascii="Symbol" w:eastAsia="Times New Roman" w:hAnsi="Symbol" w:cs="Aria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6CB81D8E"/>
    <w:multiLevelType w:val="hybridMultilevel"/>
    <w:tmpl w:val="14BCDB84"/>
    <w:lvl w:ilvl="0" w:tplc="08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4" w15:restartNumberingAfterBreak="0">
    <w:nsid w:val="73AB2C66"/>
    <w:multiLevelType w:val="hybridMultilevel"/>
    <w:tmpl w:val="D8D03C7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43E3B89"/>
    <w:multiLevelType w:val="hybridMultilevel"/>
    <w:tmpl w:val="6A665AA6"/>
    <w:lvl w:ilvl="0" w:tplc="46D02E86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4693A42"/>
    <w:multiLevelType w:val="hybridMultilevel"/>
    <w:tmpl w:val="4C384F1C"/>
    <w:lvl w:ilvl="0" w:tplc="D8AE314E">
      <w:start w:val="1"/>
      <w:numFmt w:val="decimal"/>
      <w:lvlText w:val="[%1.]"/>
      <w:lvlJc w:val="left"/>
      <w:pPr>
        <w:ind w:left="720" w:hanging="360"/>
      </w:pPr>
      <w:rPr>
        <w:rFonts w:hint="default"/>
      </w:rPr>
    </w:lvl>
    <w:lvl w:ilvl="1" w:tplc="041A0019" w:tentative="1">
      <w:start w:val="1"/>
      <w:numFmt w:val="lowerLetter"/>
      <w:lvlText w:val="%2."/>
      <w:lvlJc w:val="left"/>
      <w:pPr>
        <w:ind w:left="1440" w:hanging="360"/>
      </w:pPr>
    </w:lvl>
    <w:lvl w:ilvl="2" w:tplc="041A001B" w:tentative="1">
      <w:start w:val="1"/>
      <w:numFmt w:val="lowerRoman"/>
      <w:lvlText w:val="%3."/>
      <w:lvlJc w:val="right"/>
      <w:pPr>
        <w:ind w:left="2160" w:hanging="180"/>
      </w:pPr>
    </w:lvl>
    <w:lvl w:ilvl="3" w:tplc="041A000F" w:tentative="1">
      <w:start w:val="1"/>
      <w:numFmt w:val="decimal"/>
      <w:lvlText w:val="%4."/>
      <w:lvlJc w:val="left"/>
      <w:pPr>
        <w:ind w:left="2880" w:hanging="360"/>
      </w:pPr>
    </w:lvl>
    <w:lvl w:ilvl="4" w:tplc="041A0019" w:tentative="1">
      <w:start w:val="1"/>
      <w:numFmt w:val="lowerLetter"/>
      <w:lvlText w:val="%5."/>
      <w:lvlJc w:val="left"/>
      <w:pPr>
        <w:ind w:left="3600" w:hanging="360"/>
      </w:pPr>
    </w:lvl>
    <w:lvl w:ilvl="5" w:tplc="041A001B" w:tentative="1">
      <w:start w:val="1"/>
      <w:numFmt w:val="lowerRoman"/>
      <w:lvlText w:val="%6."/>
      <w:lvlJc w:val="right"/>
      <w:pPr>
        <w:ind w:left="4320" w:hanging="180"/>
      </w:pPr>
    </w:lvl>
    <w:lvl w:ilvl="6" w:tplc="041A000F" w:tentative="1">
      <w:start w:val="1"/>
      <w:numFmt w:val="decimal"/>
      <w:lvlText w:val="%7."/>
      <w:lvlJc w:val="left"/>
      <w:pPr>
        <w:ind w:left="5040" w:hanging="360"/>
      </w:pPr>
    </w:lvl>
    <w:lvl w:ilvl="7" w:tplc="041A0019" w:tentative="1">
      <w:start w:val="1"/>
      <w:numFmt w:val="lowerLetter"/>
      <w:lvlText w:val="%8."/>
      <w:lvlJc w:val="left"/>
      <w:pPr>
        <w:ind w:left="5760" w:hanging="360"/>
      </w:pPr>
    </w:lvl>
    <w:lvl w:ilvl="8" w:tplc="041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750B74D3"/>
    <w:multiLevelType w:val="hybridMultilevel"/>
    <w:tmpl w:val="4992D1FC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89F2EDA"/>
    <w:multiLevelType w:val="hybridMultilevel"/>
    <w:tmpl w:val="2E7483BA"/>
    <w:lvl w:ilvl="0" w:tplc="041A0001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29" w15:restartNumberingAfterBreak="0">
    <w:nsid w:val="797E25BB"/>
    <w:multiLevelType w:val="hybridMultilevel"/>
    <w:tmpl w:val="6B62F332"/>
    <w:lvl w:ilvl="0" w:tplc="041A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b/>
      </w:rPr>
    </w:lvl>
    <w:lvl w:ilvl="1" w:tplc="8188E568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color w:val="auto"/>
      </w:rPr>
    </w:lvl>
    <w:lvl w:ilvl="2" w:tplc="0409001B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0" w15:restartNumberingAfterBreak="0">
    <w:nsid w:val="7F3C6A54"/>
    <w:multiLevelType w:val="hybridMultilevel"/>
    <w:tmpl w:val="EB88613A"/>
    <w:lvl w:ilvl="0" w:tplc="041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1"/>
  </w:num>
  <w:num w:numId="2">
    <w:abstractNumId w:val="0"/>
  </w:num>
  <w:num w:numId="3">
    <w:abstractNumId w:val="8"/>
  </w:num>
  <w:num w:numId="4">
    <w:abstractNumId w:val="11"/>
  </w:num>
  <w:num w:numId="5">
    <w:abstractNumId w:val="13"/>
  </w:num>
  <w:num w:numId="6">
    <w:abstractNumId w:val="4"/>
  </w:num>
  <w:num w:numId="7">
    <w:abstractNumId w:val="30"/>
  </w:num>
  <w:num w:numId="8">
    <w:abstractNumId w:val="14"/>
  </w:num>
  <w:num w:numId="9">
    <w:abstractNumId w:val="3"/>
  </w:num>
  <w:num w:numId="10">
    <w:abstractNumId w:val="28"/>
  </w:num>
  <w:num w:numId="11">
    <w:abstractNumId w:val="29"/>
  </w:num>
  <w:num w:numId="12">
    <w:abstractNumId w:val="20"/>
  </w:num>
  <w:num w:numId="13">
    <w:abstractNumId w:val="21"/>
  </w:num>
  <w:num w:numId="14">
    <w:abstractNumId w:val="21"/>
  </w:num>
  <w:num w:numId="15">
    <w:abstractNumId w:val="27"/>
  </w:num>
  <w:num w:numId="16">
    <w:abstractNumId w:val="26"/>
  </w:num>
  <w:num w:numId="17">
    <w:abstractNumId w:val="5"/>
  </w:num>
  <w:num w:numId="18">
    <w:abstractNumId w:val="25"/>
  </w:num>
  <w:num w:numId="19">
    <w:abstractNumId w:val="15"/>
  </w:num>
  <w:num w:numId="20">
    <w:abstractNumId w:val="21"/>
  </w:num>
  <w:num w:numId="21">
    <w:abstractNumId w:val="21"/>
  </w:num>
  <w:num w:numId="22">
    <w:abstractNumId w:val="21"/>
  </w:num>
  <w:num w:numId="23">
    <w:abstractNumId w:val="21"/>
  </w:num>
  <w:num w:numId="24">
    <w:abstractNumId w:val="21"/>
  </w:num>
  <w:num w:numId="25">
    <w:abstractNumId w:val="21"/>
  </w:num>
  <w:num w:numId="26">
    <w:abstractNumId w:val="21"/>
  </w:num>
  <w:num w:numId="27">
    <w:abstractNumId w:val="21"/>
  </w:num>
  <w:num w:numId="28">
    <w:abstractNumId w:val="21"/>
  </w:num>
  <w:num w:numId="29">
    <w:abstractNumId w:val="21"/>
  </w:num>
  <w:num w:numId="30">
    <w:abstractNumId w:val="21"/>
  </w:num>
  <w:num w:numId="31">
    <w:abstractNumId w:val="21"/>
  </w:num>
  <w:num w:numId="32">
    <w:abstractNumId w:val="21"/>
  </w:num>
  <w:num w:numId="33">
    <w:abstractNumId w:val="21"/>
  </w:num>
  <w:num w:numId="34">
    <w:abstractNumId w:val="10"/>
  </w:num>
  <w:num w:numId="35">
    <w:abstractNumId w:val="7"/>
  </w:num>
  <w:num w:numId="36">
    <w:abstractNumId w:val="1"/>
  </w:num>
  <w:num w:numId="37">
    <w:abstractNumId w:val="22"/>
  </w:num>
  <w:num w:numId="38">
    <w:abstractNumId w:val="19"/>
  </w:num>
  <w:num w:numId="39">
    <w:abstractNumId w:val="24"/>
  </w:num>
  <w:num w:numId="40">
    <w:abstractNumId w:val="6"/>
  </w:num>
  <w:num w:numId="41">
    <w:abstractNumId w:val="17"/>
  </w:num>
  <w:num w:numId="42">
    <w:abstractNumId w:val="2"/>
  </w:num>
  <w:num w:numId="43">
    <w:abstractNumId w:val="23"/>
  </w:num>
  <w:num w:numId="44">
    <w:abstractNumId w:val="12"/>
  </w:num>
  <w:num w:numId="45">
    <w:abstractNumId w:val="18"/>
  </w:num>
  <w:num w:numId="46">
    <w:abstractNumId w:val="9"/>
  </w:num>
  <w:num w:numId="47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7"/>
  <w:hideSpellingErrors/>
  <w:proofState w:spelling="clean" w:grammar="clean"/>
  <w:defaultTabStop w:val="706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65B40"/>
    <w:rsid w:val="00000588"/>
    <w:rsid w:val="000005B1"/>
    <w:rsid w:val="00000FC2"/>
    <w:rsid w:val="00001EB8"/>
    <w:rsid w:val="00002118"/>
    <w:rsid w:val="000021DC"/>
    <w:rsid w:val="000022FF"/>
    <w:rsid w:val="00002AEC"/>
    <w:rsid w:val="00002AFF"/>
    <w:rsid w:val="00003069"/>
    <w:rsid w:val="00003B06"/>
    <w:rsid w:val="00003B51"/>
    <w:rsid w:val="00003EFF"/>
    <w:rsid w:val="000043C5"/>
    <w:rsid w:val="00004911"/>
    <w:rsid w:val="0000642D"/>
    <w:rsid w:val="00006AC1"/>
    <w:rsid w:val="00007786"/>
    <w:rsid w:val="00010CB1"/>
    <w:rsid w:val="00011B33"/>
    <w:rsid w:val="0001249B"/>
    <w:rsid w:val="0001266A"/>
    <w:rsid w:val="000130B8"/>
    <w:rsid w:val="00013322"/>
    <w:rsid w:val="00013F3C"/>
    <w:rsid w:val="00014B51"/>
    <w:rsid w:val="00015D00"/>
    <w:rsid w:val="00015DBC"/>
    <w:rsid w:val="000161D3"/>
    <w:rsid w:val="000164D9"/>
    <w:rsid w:val="000168CE"/>
    <w:rsid w:val="00017BC2"/>
    <w:rsid w:val="00017D30"/>
    <w:rsid w:val="00020014"/>
    <w:rsid w:val="00020BFF"/>
    <w:rsid w:val="0002141A"/>
    <w:rsid w:val="00021C62"/>
    <w:rsid w:val="00021E71"/>
    <w:rsid w:val="00022EE0"/>
    <w:rsid w:val="00023907"/>
    <w:rsid w:val="0002486F"/>
    <w:rsid w:val="00024F51"/>
    <w:rsid w:val="000258DA"/>
    <w:rsid w:val="00025CE0"/>
    <w:rsid w:val="00027E7D"/>
    <w:rsid w:val="00030793"/>
    <w:rsid w:val="000309C0"/>
    <w:rsid w:val="00030AC3"/>
    <w:rsid w:val="00030BD6"/>
    <w:rsid w:val="00031D9A"/>
    <w:rsid w:val="00032AC0"/>
    <w:rsid w:val="0003315C"/>
    <w:rsid w:val="00033AFF"/>
    <w:rsid w:val="00033C1A"/>
    <w:rsid w:val="00033F7B"/>
    <w:rsid w:val="00034112"/>
    <w:rsid w:val="00034B0D"/>
    <w:rsid w:val="00034D54"/>
    <w:rsid w:val="00034EBC"/>
    <w:rsid w:val="00035E0D"/>
    <w:rsid w:val="000362B1"/>
    <w:rsid w:val="00036D7B"/>
    <w:rsid w:val="00036E4B"/>
    <w:rsid w:val="00036EFD"/>
    <w:rsid w:val="00036F66"/>
    <w:rsid w:val="00037357"/>
    <w:rsid w:val="0003756B"/>
    <w:rsid w:val="000405A1"/>
    <w:rsid w:val="00040E56"/>
    <w:rsid w:val="00041681"/>
    <w:rsid w:val="00041C09"/>
    <w:rsid w:val="00041DD5"/>
    <w:rsid w:val="0004221B"/>
    <w:rsid w:val="000422ED"/>
    <w:rsid w:val="00042596"/>
    <w:rsid w:val="000429AC"/>
    <w:rsid w:val="00042C4B"/>
    <w:rsid w:val="00043739"/>
    <w:rsid w:val="00043874"/>
    <w:rsid w:val="0004399F"/>
    <w:rsid w:val="0004432E"/>
    <w:rsid w:val="000452EC"/>
    <w:rsid w:val="00045472"/>
    <w:rsid w:val="00045E05"/>
    <w:rsid w:val="00045E57"/>
    <w:rsid w:val="00046066"/>
    <w:rsid w:val="00046CDA"/>
    <w:rsid w:val="00046F1C"/>
    <w:rsid w:val="0004746F"/>
    <w:rsid w:val="00047F64"/>
    <w:rsid w:val="00050A8E"/>
    <w:rsid w:val="00050DF8"/>
    <w:rsid w:val="00050EFF"/>
    <w:rsid w:val="00051850"/>
    <w:rsid w:val="00051A4D"/>
    <w:rsid w:val="00052A24"/>
    <w:rsid w:val="00054F3A"/>
    <w:rsid w:val="0005505C"/>
    <w:rsid w:val="00055390"/>
    <w:rsid w:val="0005551D"/>
    <w:rsid w:val="000556A3"/>
    <w:rsid w:val="000557DB"/>
    <w:rsid w:val="00055940"/>
    <w:rsid w:val="00055B6A"/>
    <w:rsid w:val="00055B9A"/>
    <w:rsid w:val="00055BB0"/>
    <w:rsid w:val="00055F38"/>
    <w:rsid w:val="00055F54"/>
    <w:rsid w:val="000567E8"/>
    <w:rsid w:val="00057379"/>
    <w:rsid w:val="00057E8A"/>
    <w:rsid w:val="0006043D"/>
    <w:rsid w:val="00060893"/>
    <w:rsid w:val="0006093B"/>
    <w:rsid w:val="000611AA"/>
    <w:rsid w:val="000614C7"/>
    <w:rsid w:val="00061770"/>
    <w:rsid w:val="0006224D"/>
    <w:rsid w:val="0006319C"/>
    <w:rsid w:val="00064086"/>
    <w:rsid w:val="0006422F"/>
    <w:rsid w:val="000649F7"/>
    <w:rsid w:val="00064B3C"/>
    <w:rsid w:val="00064C45"/>
    <w:rsid w:val="00065393"/>
    <w:rsid w:val="00065764"/>
    <w:rsid w:val="00065930"/>
    <w:rsid w:val="00066075"/>
    <w:rsid w:val="000667AC"/>
    <w:rsid w:val="00066996"/>
    <w:rsid w:val="00067014"/>
    <w:rsid w:val="000671D0"/>
    <w:rsid w:val="00067224"/>
    <w:rsid w:val="00067300"/>
    <w:rsid w:val="000677A5"/>
    <w:rsid w:val="00067C13"/>
    <w:rsid w:val="000706B9"/>
    <w:rsid w:val="000707F7"/>
    <w:rsid w:val="00070B6B"/>
    <w:rsid w:val="00070C2A"/>
    <w:rsid w:val="00071229"/>
    <w:rsid w:val="00071460"/>
    <w:rsid w:val="00071512"/>
    <w:rsid w:val="000731C8"/>
    <w:rsid w:val="000738C0"/>
    <w:rsid w:val="00073AD6"/>
    <w:rsid w:val="00073D6B"/>
    <w:rsid w:val="00073DC7"/>
    <w:rsid w:val="00074C25"/>
    <w:rsid w:val="00075098"/>
    <w:rsid w:val="0007529B"/>
    <w:rsid w:val="00075391"/>
    <w:rsid w:val="0007590B"/>
    <w:rsid w:val="00075CEC"/>
    <w:rsid w:val="0007652C"/>
    <w:rsid w:val="00077373"/>
    <w:rsid w:val="00077928"/>
    <w:rsid w:val="00077A3C"/>
    <w:rsid w:val="00077DDE"/>
    <w:rsid w:val="00080302"/>
    <w:rsid w:val="00080669"/>
    <w:rsid w:val="00080960"/>
    <w:rsid w:val="00080BEB"/>
    <w:rsid w:val="00081076"/>
    <w:rsid w:val="000814A0"/>
    <w:rsid w:val="00081723"/>
    <w:rsid w:val="00081BC8"/>
    <w:rsid w:val="0008292E"/>
    <w:rsid w:val="00083198"/>
    <w:rsid w:val="00083F86"/>
    <w:rsid w:val="00084096"/>
    <w:rsid w:val="00085ED1"/>
    <w:rsid w:val="00085FA6"/>
    <w:rsid w:val="00085FCF"/>
    <w:rsid w:val="00086180"/>
    <w:rsid w:val="000865C8"/>
    <w:rsid w:val="000877A1"/>
    <w:rsid w:val="00087A58"/>
    <w:rsid w:val="00090D78"/>
    <w:rsid w:val="00090DB8"/>
    <w:rsid w:val="0009245B"/>
    <w:rsid w:val="000926B9"/>
    <w:rsid w:val="0009274B"/>
    <w:rsid w:val="000927FB"/>
    <w:rsid w:val="00093300"/>
    <w:rsid w:val="0009368B"/>
    <w:rsid w:val="00093A12"/>
    <w:rsid w:val="00093AEF"/>
    <w:rsid w:val="00093DDF"/>
    <w:rsid w:val="00093EC5"/>
    <w:rsid w:val="00093F65"/>
    <w:rsid w:val="00094CFA"/>
    <w:rsid w:val="00095624"/>
    <w:rsid w:val="000956E5"/>
    <w:rsid w:val="00095E98"/>
    <w:rsid w:val="00095ECC"/>
    <w:rsid w:val="0009634C"/>
    <w:rsid w:val="00096ED4"/>
    <w:rsid w:val="000A03E7"/>
    <w:rsid w:val="000A04FB"/>
    <w:rsid w:val="000A0530"/>
    <w:rsid w:val="000A0F62"/>
    <w:rsid w:val="000A11F1"/>
    <w:rsid w:val="000A1440"/>
    <w:rsid w:val="000A5B1C"/>
    <w:rsid w:val="000A6A66"/>
    <w:rsid w:val="000A7A0B"/>
    <w:rsid w:val="000A7C12"/>
    <w:rsid w:val="000A7E96"/>
    <w:rsid w:val="000B0227"/>
    <w:rsid w:val="000B09EA"/>
    <w:rsid w:val="000B11ED"/>
    <w:rsid w:val="000B1893"/>
    <w:rsid w:val="000B1C6A"/>
    <w:rsid w:val="000B2E09"/>
    <w:rsid w:val="000B2EA5"/>
    <w:rsid w:val="000B33EE"/>
    <w:rsid w:val="000B35D9"/>
    <w:rsid w:val="000B3900"/>
    <w:rsid w:val="000B3DC3"/>
    <w:rsid w:val="000B4301"/>
    <w:rsid w:val="000B4A42"/>
    <w:rsid w:val="000B5E33"/>
    <w:rsid w:val="000B65D9"/>
    <w:rsid w:val="000B6B27"/>
    <w:rsid w:val="000C136D"/>
    <w:rsid w:val="000C1805"/>
    <w:rsid w:val="000C1AA6"/>
    <w:rsid w:val="000C221B"/>
    <w:rsid w:val="000C2856"/>
    <w:rsid w:val="000C2939"/>
    <w:rsid w:val="000C31AC"/>
    <w:rsid w:val="000C3363"/>
    <w:rsid w:val="000C3530"/>
    <w:rsid w:val="000C36E4"/>
    <w:rsid w:val="000C376B"/>
    <w:rsid w:val="000C3CA5"/>
    <w:rsid w:val="000C5160"/>
    <w:rsid w:val="000C574B"/>
    <w:rsid w:val="000C5EB1"/>
    <w:rsid w:val="000C7323"/>
    <w:rsid w:val="000D0091"/>
    <w:rsid w:val="000D05D0"/>
    <w:rsid w:val="000D09B4"/>
    <w:rsid w:val="000D1701"/>
    <w:rsid w:val="000D1A96"/>
    <w:rsid w:val="000D279F"/>
    <w:rsid w:val="000D2A33"/>
    <w:rsid w:val="000D3043"/>
    <w:rsid w:val="000D3D08"/>
    <w:rsid w:val="000D4B68"/>
    <w:rsid w:val="000D4D43"/>
    <w:rsid w:val="000D5093"/>
    <w:rsid w:val="000D57AC"/>
    <w:rsid w:val="000D5893"/>
    <w:rsid w:val="000D5BAC"/>
    <w:rsid w:val="000D5BBF"/>
    <w:rsid w:val="000D5E9C"/>
    <w:rsid w:val="000D645B"/>
    <w:rsid w:val="000D720F"/>
    <w:rsid w:val="000D7B82"/>
    <w:rsid w:val="000E046A"/>
    <w:rsid w:val="000E05DD"/>
    <w:rsid w:val="000E1868"/>
    <w:rsid w:val="000E1A45"/>
    <w:rsid w:val="000E1A47"/>
    <w:rsid w:val="000E2652"/>
    <w:rsid w:val="000E2CFB"/>
    <w:rsid w:val="000E3201"/>
    <w:rsid w:val="000E371E"/>
    <w:rsid w:val="000E3B3A"/>
    <w:rsid w:val="000E3B94"/>
    <w:rsid w:val="000E4299"/>
    <w:rsid w:val="000E4772"/>
    <w:rsid w:val="000E4C39"/>
    <w:rsid w:val="000E4E68"/>
    <w:rsid w:val="000E5373"/>
    <w:rsid w:val="000E551C"/>
    <w:rsid w:val="000E590B"/>
    <w:rsid w:val="000E6278"/>
    <w:rsid w:val="000E63A5"/>
    <w:rsid w:val="000E6459"/>
    <w:rsid w:val="000E696C"/>
    <w:rsid w:val="000E6A40"/>
    <w:rsid w:val="000E7114"/>
    <w:rsid w:val="000E77FA"/>
    <w:rsid w:val="000F27AA"/>
    <w:rsid w:val="000F284C"/>
    <w:rsid w:val="000F3C54"/>
    <w:rsid w:val="000F3CC4"/>
    <w:rsid w:val="000F511B"/>
    <w:rsid w:val="000F55A3"/>
    <w:rsid w:val="000F611A"/>
    <w:rsid w:val="000F773E"/>
    <w:rsid w:val="00100DDD"/>
    <w:rsid w:val="001020D0"/>
    <w:rsid w:val="00102267"/>
    <w:rsid w:val="00102843"/>
    <w:rsid w:val="001035A9"/>
    <w:rsid w:val="00103759"/>
    <w:rsid w:val="00103BB2"/>
    <w:rsid w:val="0010422A"/>
    <w:rsid w:val="00104971"/>
    <w:rsid w:val="00104EB0"/>
    <w:rsid w:val="001050DC"/>
    <w:rsid w:val="001053D0"/>
    <w:rsid w:val="001055F4"/>
    <w:rsid w:val="00105A5C"/>
    <w:rsid w:val="00106734"/>
    <w:rsid w:val="001069D9"/>
    <w:rsid w:val="00106D96"/>
    <w:rsid w:val="0010788B"/>
    <w:rsid w:val="00107FEC"/>
    <w:rsid w:val="0011027A"/>
    <w:rsid w:val="00110323"/>
    <w:rsid w:val="00110F0F"/>
    <w:rsid w:val="00111424"/>
    <w:rsid w:val="0011150B"/>
    <w:rsid w:val="001118F3"/>
    <w:rsid w:val="0011240F"/>
    <w:rsid w:val="00112419"/>
    <w:rsid w:val="001128F0"/>
    <w:rsid w:val="00112D0A"/>
    <w:rsid w:val="0011324D"/>
    <w:rsid w:val="001138E2"/>
    <w:rsid w:val="00113C98"/>
    <w:rsid w:val="001149FB"/>
    <w:rsid w:val="00114AC2"/>
    <w:rsid w:val="00116F9B"/>
    <w:rsid w:val="001170BA"/>
    <w:rsid w:val="00120012"/>
    <w:rsid w:val="00120B70"/>
    <w:rsid w:val="00121493"/>
    <w:rsid w:val="00121745"/>
    <w:rsid w:val="00121BA7"/>
    <w:rsid w:val="00121C62"/>
    <w:rsid w:val="00122134"/>
    <w:rsid w:val="00122719"/>
    <w:rsid w:val="00122BB0"/>
    <w:rsid w:val="00122EED"/>
    <w:rsid w:val="00122FB8"/>
    <w:rsid w:val="001238BD"/>
    <w:rsid w:val="0012507E"/>
    <w:rsid w:val="00125BA7"/>
    <w:rsid w:val="00126F70"/>
    <w:rsid w:val="0013086C"/>
    <w:rsid w:val="00130A7B"/>
    <w:rsid w:val="00130B42"/>
    <w:rsid w:val="00130DB8"/>
    <w:rsid w:val="0013160E"/>
    <w:rsid w:val="00131ED5"/>
    <w:rsid w:val="001325CA"/>
    <w:rsid w:val="001338AF"/>
    <w:rsid w:val="00134753"/>
    <w:rsid w:val="00134910"/>
    <w:rsid w:val="00134C6A"/>
    <w:rsid w:val="00135A75"/>
    <w:rsid w:val="001365CD"/>
    <w:rsid w:val="00136A53"/>
    <w:rsid w:val="00136F05"/>
    <w:rsid w:val="001372BF"/>
    <w:rsid w:val="00137427"/>
    <w:rsid w:val="00137F82"/>
    <w:rsid w:val="00140A5A"/>
    <w:rsid w:val="00141601"/>
    <w:rsid w:val="00141A4C"/>
    <w:rsid w:val="00141B1A"/>
    <w:rsid w:val="00142361"/>
    <w:rsid w:val="001435B1"/>
    <w:rsid w:val="0014380B"/>
    <w:rsid w:val="00143BAF"/>
    <w:rsid w:val="00143BF9"/>
    <w:rsid w:val="001440F2"/>
    <w:rsid w:val="001440FC"/>
    <w:rsid w:val="00144697"/>
    <w:rsid w:val="00144872"/>
    <w:rsid w:val="001451C8"/>
    <w:rsid w:val="0014542F"/>
    <w:rsid w:val="0014564E"/>
    <w:rsid w:val="001465E3"/>
    <w:rsid w:val="00146710"/>
    <w:rsid w:val="00147452"/>
    <w:rsid w:val="0014746F"/>
    <w:rsid w:val="001502F8"/>
    <w:rsid w:val="00151D98"/>
    <w:rsid w:val="00151ED6"/>
    <w:rsid w:val="001524B9"/>
    <w:rsid w:val="0015288B"/>
    <w:rsid w:val="00152D82"/>
    <w:rsid w:val="00153583"/>
    <w:rsid w:val="001545DB"/>
    <w:rsid w:val="0015476B"/>
    <w:rsid w:val="00154DB8"/>
    <w:rsid w:val="00154E8A"/>
    <w:rsid w:val="0015503C"/>
    <w:rsid w:val="00155250"/>
    <w:rsid w:val="00155A3A"/>
    <w:rsid w:val="00155BE0"/>
    <w:rsid w:val="00155CD0"/>
    <w:rsid w:val="00155F17"/>
    <w:rsid w:val="00156208"/>
    <w:rsid w:val="001569CB"/>
    <w:rsid w:val="0015705F"/>
    <w:rsid w:val="00157797"/>
    <w:rsid w:val="00157A3E"/>
    <w:rsid w:val="00157DE7"/>
    <w:rsid w:val="00160572"/>
    <w:rsid w:val="00162641"/>
    <w:rsid w:val="00162E28"/>
    <w:rsid w:val="00163446"/>
    <w:rsid w:val="001634C9"/>
    <w:rsid w:val="0016380A"/>
    <w:rsid w:val="00163C53"/>
    <w:rsid w:val="00166505"/>
    <w:rsid w:val="001668FA"/>
    <w:rsid w:val="00166E4B"/>
    <w:rsid w:val="00167060"/>
    <w:rsid w:val="001670FA"/>
    <w:rsid w:val="00167238"/>
    <w:rsid w:val="00167E15"/>
    <w:rsid w:val="001717A7"/>
    <w:rsid w:val="00171C7E"/>
    <w:rsid w:val="00172106"/>
    <w:rsid w:val="0017473F"/>
    <w:rsid w:val="00174829"/>
    <w:rsid w:val="00175C86"/>
    <w:rsid w:val="00175F04"/>
    <w:rsid w:val="00176095"/>
    <w:rsid w:val="00176880"/>
    <w:rsid w:val="00177630"/>
    <w:rsid w:val="00177E9B"/>
    <w:rsid w:val="00180402"/>
    <w:rsid w:val="001805E4"/>
    <w:rsid w:val="00180959"/>
    <w:rsid w:val="00180E3A"/>
    <w:rsid w:val="0018100B"/>
    <w:rsid w:val="00181505"/>
    <w:rsid w:val="00181BF6"/>
    <w:rsid w:val="001823B0"/>
    <w:rsid w:val="001824C4"/>
    <w:rsid w:val="00182A97"/>
    <w:rsid w:val="00183220"/>
    <w:rsid w:val="00183552"/>
    <w:rsid w:val="00183ABC"/>
    <w:rsid w:val="00184CA8"/>
    <w:rsid w:val="00185213"/>
    <w:rsid w:val="001857E3"/>
    <w:rsid w:val="00185B52"/>
    <w:rsid w:val="00185D41"/>
    <w:rsid w:val="00185DF4"/>
    <w:rsid w:val="001879EF"/>
    <w:rsid w:val="00187FB1"/>
    <w:rsid w:val="00190FAA"/>
    <w:rsid w:val="00191650"/>
    <w:rsid w:val="00191CA7"/>
    <w:rsid w:val="00191F00"/>
    <w:rsid w:val="00192273"/>
    <w:rsid w:val="001925B5"/>
    <w:rsid w:val="00192626"/>
    <w:rsid w:val="00192D5C"/>
    <w:rsid w:val="00192D7B"/>
    <w:rsid w:val="0019428E"/>
    <w:rsid w:val="00194749"/>
    <w:rsid w:val="00195E47"/>
    <w:rsid w:val="00196028"/>
    <w:rsid w:val="001971C9"/>
    <w:rsid w:val="001973F2"/>
    <w:rsid w:val="00197BC9"/>
    <w:rsid w:val="001A088D"/>
    <w:rsid w:val="001A1078"/>
    <w:rsid w:val="001A1CAB"/>
    <w:rsid w:val="001A1FEF"/>
    <w:rsid w:val="001A2D46"/>
    <w:rsid w:val="001A2F1E"/>
    <w:rsid w:val="001A4E9C"/>
    <w:rsid w:val="001A5656"/>
    <w:rsid w:val="001A5E7E"/>
    <w:rsid w:val="001A5E8F"/>
    <w:rsid w:val="001A6E43"/>
    <w:rsid w:val="001A7E19"/>
    <w:rsid w:val="001B00A3"/>
    <w:rsid w:val="001B0D04"/>
    <w:rsid w:val="001B0FBF"/>
    <w:rsid w:val="001B1DD5"/>
    <w:rsid w:val="001B2A95"/>
    <w:rsid w:val="001B2C41"/>
    <w:rsid w:val="001B365D"/>
    <w:rsid w:val="001B36A3"/>
    <w:rsid w:val="001B3F60"/>
    <w:rsid w:val="001B53D4"/>
    <w:rsid w:val="001B5646"/>
    <w:rsid w:val="001B6006"/>
    <w:rsid w:val="001B621D"/>
    <w:rsid w:val="001B67E0"/>
    <w:rsid w:val="001B7728"/>
    <w:rsid w:val="001B7A0A"/>
    <w:rsid w:val="001B7C05"/>
    <w:rsid w:val="001C025C"/>
    <w:rsid w:val="001C0433"/>
    <w:rsid w:val="001C1FEC"/>
    <w:rsid w:val="001C29E4"/>
    <w:rsid w:val="001C2E6C"/>
    <w:rsid w:val="001C3A48"/>
    <w:rsid w:val="001C3EC0"/>
    <w:rsid w:val="001C49A0"/>
    <w:rsid w:val="001C4BFD"/>
    <w:rsid w:val="001C5705"/>
    <w:rsid w:val="001C589D"/>
    <w:rsid w:val="001C5ABB"/>
    <w:rsid w:val="001C5AE4"/>
    <w:rsid w:val="001C5EDE"/>
    <w:rsid w:val="001C6500"/>
    <w:rsid w:val="001C6912"/>
    <w:rsid w:val="001C7E83"/>
    <w:rsid w:val="001D068D"/>
    <w:rsid w:val="001D09F5"/>
    <w:rsid w:val="001D121E"/>
    <w:rsid w:val="001D13B1"/>
    <w:rsid w:val="001D2033"/>
    <w:rsid w:val="001D21DC"/>
    <w:rsid w:val="001D2559"/>
    <w:rsid w:val="001D2895"/>
    <w:rsid w:val="001D2D8F"/>
    <w:rsid w:val="001D3D8C"/>
    <w:rsid w:val="001D3EC4"/>
    <w:rsid w:val="001D4D01"/>
    <w:rsid w:val="001D5644"/>
    <w:rsid w:val="001D5A65"/>
    <w:rsid w:val="001D5E1C"/>
    <w:rsid w:val="001D610B"/>
    <w:rsid w:val="001D61EA"/>
    <w:rsid w:val="001D6422"/>
    <w:rsid w:val="001D6E69"/>
    <w:rsid w:val="001D735A"/>
    <w:rsid w:val="001E053A"/>
    <w:rsid w:val="001E0596"/>
    <w:rsid w:val="001E127A"/>
    <w:rsid w:val="001E134E"/>
    <w:rsid w:val="001E136B"/>
    <w:rsid w:val="001E13C9"/>
    <w:rsid w:val="001E146C"/>
    <w:rsid w:val="001E1978"/>
    <w:rsid w:val="001E1A4E"/>
    <w:rsid w:val="001E1D91"/>
    <w:rsid w:val="001E1F74"/>
    <w:rsid w:val="001E2586"/>
    <w:rsid w:val="001E3B9B"/>
    <w:rsid w:val="001E4649"/>
    <w:rsid w:val="001E4939"/>
    <w:rsid w:val="001E49BC"/>
    <w:rsid w:val="001E4B2B"/>
    <w:rsid w:val="001E5250"/>
    <w:rsid w:val="001E5440"/>
    <w:rsid w:val="001E6907"/>
    <w:rsid w:val="001F009B"/>
    <w:rsid w:val="001F0FF2"/>
    <w:rsid w:val="001F1A2F"/>
    <w:rsid w:val="001F1E01"/>
    <w:rsid w:val="001F271D"/>
    <w:rsid w:val="001F2976"/>
    <w:rsid w:val="001F2B40"/>
    <w:rsid w:val="001F3A06"/>
    <w:rsid w:val="001F3A6F"/>
    <w:rsid w:val="001F3D46"/>
    <w:rsid w:val="001F431B"/>
    <w:rsid w:val="001F48F3"/>
    <w:rsid w:val="001F53D7"/>
    <w:rsid w:val="001F54DF"/>
    <w:rsid w:val="001F590D"/>
    <w:rsid w:val="001F5BDC"/>
    <w:rsid w:val="001F5C44"/>
    <w:rsid w:val="001F6CAE"/>
    <w:rsid w:val="001F71D4"/>
    <w:rsid w:val="001F73AC"/>
    <w:rsid w:val="001F7498"/>
    <w:rsid w:val="001F75A5"/>
    <w:rsid w:val="001F7CDD"/>
    <w:rsid w:val="0020067E"/>
    <w:rsid w:val="00200B38"/>
    <w:rsid w:val="00200CFE"/>
    <w:rsid w:val="00200D62"/>
    <w:rsid w:val="002013BC"/>
    <w:rsid w:val="002023B0"/>
    <w:rsid w:val="0020292C"/>
    <w:rsid w:val="00203162"/>
    <w:rsid w:val="0020329A"/>
    <w:rsid w:val="002034D8"/>
    <w:rsid w:val="00203661"/>
    <w:rsid w:val="00203950"/>
    <w:rsid w:val="00203E39"/>
    <w:rsid w:val="00204741"/>
    <w:rsid w:val="00204806"/>
    <w:rsid w:val="002049E0"/>
    <w:rsid w:val="00204AED"/>
    <w:rsid w:val="00207022"/>
    <w:rsid w:val="002071F8"/>
    <w:rsid w:val="002077E4"/>
    <w:rsid w:val="002104E7"/>
    <w:rsid w:val="00211449"/>
    <w:rsid w:val="00211FCC"/>
    <w:rsid w:val="002124A7"/>
    <w:rsid w:val="002124FF"/>
    <w:rsid w:val="00212769"/>
    <w:rsid w:val="002135BD"/>
    <w:rsid w:val="002137B8"/>
    <w:rsid w:val="00213A2A"/>
    <w:rsid w:val="002148D3"/>
    <w:rsid w:val="00214E15"/>
    <w:rsid w:val="00215250"/>
    <w:rsid w:val="00215867"/>
    <w:rsid w:val="00215B72"/>
    <w:rsid w:val="00215F4B"/>
    <w:rsid w:val="00216118"/>
    <w:rsid w:val="002162B6"/>
    <w:rsid w:val="0021652A"/>
    <w:rsid w:val="00216BBC"/>
    <w:rsid w:val="002172B2"/>
    <w:rsid w:val="00217D57"/>
    <w:rsid w:val="00220646"/>
    <w:rsid w:val="002210DA"/>
    <w:rsid w:val="002213F1"/>
    <w:rsid w:val="00221A76"/>
    <w:rsid w:val="00222ED2"/>
    <w:rsid w:val="00223DDF"/>
    <w:rsid w:val="00224FB1"/>
    <w:rsid w:val="00225372"/>
    <w:rsid w:val="00226923"/>
    <w:rsid w:val="002269E8"/>
    <w:rsid w:val="00227764"/>
    <w:rsid w:val="00227FC9"/>
    <w:rsid w:val="002303CC"/>
    <w:rsid w:val="00230C42"/>
    <w:rsid w:val="00230FB0"/>
    <w:rsid w:val="002315FE"/>
    <w:rsid w:val="00231F84"/>
    <w:rsid w:val="00231FA6"/>
    <w:rsid w:val="002323B4"/>
    <w:rsid w:val="00232BC6"/>
    <w:rsid w:val="00232DA5"/>
    <w:rsid w:val="00232FD3"/>
    <w:rsid w:val="002330CB"/>
    <w:rsid w:val="00233675"/>
    <w:rsid w:val="00233E04"/>
    <w:rsid w:val="002353B7"/>
    <w:rsid w:val="00235545"/>
    <w:rsid w:val="00235964"/>
    <w:rsid w:val="002359A2"/>
    <w:rsid w:val="00236480"/>
    <w:rsid w:val="00236701"/>
    <w:rsid w:val="0023685C"/>
    <w:rsid w:val="002368F7"/>
    <w:rsid w:val="00236A67"/>
    <w:rsid w:val="00236E0F"/>
    <w:rsid w:val="00237BD9"/>
    <w:rsid w:val="00237DEA"/>
    <w:rsid w:val="00237F18"/>
    <w:rsid w:val="0024012B"/>
    <w:rsid w:val="002408A6"/>
    <w:rsid w:val="00240BD1"/>
    <w:rsid w:val="0024298A"/>
    <w:rsid w:val="00242CD3"/>
    <w:rsid w:val="00242D98"/>
    <w:rsid w:val="002444B0"/>
    <w:rsid w:val="00246129"/>
    <w:rsid w:val="002462EF"/>
    <w:rsid w:val="00246434"/>
    <w:rsid w:val="0025032C"/>
    <w:rsid w:val="00250F24"/>
    <w:rsid w:val="00250F31"/>
    <w:rsid w:val="00251448"/>
    <w:rsid w:val="00251804"/>
    <w:rsid w:val="002518F4"/>
    <w:rsid w:val="00251ACA"/>
    <w:rsid w:val="00251BEF"/>
    <w:rsid w:val="00252531"/>
    <w:rsid w:val="00252622"/>
    <w:rsid w:val="00252981"/>
    <w:rsid w:val="00252B08"/>
    <w:rsid w:val="00252D0E"/>
    <w:rsid w:val="00254442"/>
    <w:rsid w:val="002559DD"/>
    <w:rsid w:val="0025626C"/>
    <w:rsid w:val="00256A0D"/>
    <w:rsid w:val="00256A3C"/>
    <w:rsid w:val="00256DB8"/>
    <w:rsid w:val="00257289"/>
    <w:rsid w:val="0025736F"/>
    <w:rsid w:val="00257912"/>
    <w:rsid w:val="002579F3"/>
    <w:rsid w:val="00257C75"/>
    <w:rsid w:val="00260107"/>
    <w:rsid w:val="00260602"/>
    <w:rsid w:val="00260CEF"/>
    <w:rsid w:val="002610D7"/>
    <w:rsid w:val="00261E4F"/>
    <w:rsid w:val="002622FB"/>
    <w:rsid w:val="00262F14"/>
    <w:rsid w:val="0026302A"/>
    <w:rsid w:val="00263B91"/>
    <w:rsid w:val="00263BF0"/>
    <w:rsid w:val="00263C51"/>
    <w:rsid w:val="00263E45"/>
    <w:rsid w:val="002649C1"/>
    <w:rsid w:val="00264E52"/>
    <w:rsid w:val="00265977"/>
    <w:rsid w:val="002659A0"/>
    <w:rsid w:val="00266E5F"/>
    <w:rsid w:val="00267597"/>
    <w:rsid w:val="00267916"/>
    <w:rsid w:val="00270903"/>
    <w:rsid w:val="00270FAD"/>
    <w:rsid w:val="0027195C"/>
    <w:rsid w:val="00271A36"/>
    <w:rsid w:val="00272652"/>
    <w:rsid w:val="00272A73"/>
    <w:rsid w:val="002732B9"/>
    <w:rsid w:val="0027416A"/>
    <w:rsid w:val="00274441"/>
    <w:rsid w:val="002745DA"/>
    <w:rsid w:val="00274F4A"/>
    <w:rsid w:val="00274F65"/>
    <w:rsid w:val="00275613"/>
    <w:rsid w:val="00276141"/>
    <w:rsid w:val="0027647E"/>
    <w:rsid w:val="00276570"/>
    <w:rsid w:val="00276A7F"/>
    <w:rsid w:val="00276BD4"/>
    <w:rsid w:val="002807CF"/>
    <w:rsid w:val="00280A47"/>
    <w:rsid w:val="00280C17"/>
    <w:rsid w:val="00280DCE"/>
    <w:rsid w:val="002814DC"/>
    <w:rsid w:val="002815AB"/>
    <w:rsid w:val="002818B6"/>
    <w:rsid w:val="00281A5B"/>
    <w:rsid w:val="002824D0"/>
    <w:rsid w:val="00282973"/>
    <w:rsid w:val="00283615"/>
    <w:rsid w:val="002841E5"/>
    <w:rsid w:val="002845B0"/>
    <w:rsid w:val="00284DE6"/>
    <w:rsid w:val="00285249"/>
    <w:rsid w:val="0028592B"/>
    <w:rsid w:val="00287027"/>
    <w:rsid w:val="00287BEE"/>
    <w:rsid w:val="00287F54"/>
    <w:rsid w:val="00290404"/>
    <w:rsid w:val="00290671"/>
    <w:rsid w:val="0029074B"/>
    <w:rsid w:val="00290978"/>
    <w:rsid w:val="00290ADC"/>
    <w:rsid w:val="002910EE"/>
    <w:rsid w:val="002917C5"/>
    <w:rsid w:val="00291A20"/>
    <w:rsid w:val="00291BE1"/>
    <w:rsid w:val="00291F6D"/>
    <w:rsid w:val="00291FD1"/>
    <w:rsid w:val="00292783"/>
    <w:rsid w:val="00292B81"/>
    <w:rsid w:val="00292F2D"/>
    <w:rsid w:val="0029350B"/>
    <w:rsid w:val="0029380B"/>
    <w:rsid w:val="00293B3F"/>
    <w:rsid w:val="00293CDB"/>
    <w:rsid w:val="0029425D"/>
    <w:rsid w:val="00294649"/>
    <w:rsid w:val="00294EF3"/>
    <w:rsid w:val="00295FE2"/>
    <w:rsid w:val="00296268"/>
    <w:rsid w:val="00296CDB"/>
    <w:rsid w:val="00297256"/>
    <w:rsid w:val="00297EBF"/>
    <w:rsid w:val="002A07DD"/>
    <w:rsid w:val="002A0817"/>
    <w:rsid w:val="002A1087"/>
    <w:rsid w:val="002A1893"/>
    <w:rsid w:val="002A36A1"/>
    <w:rsid w:val="002A5776"/>
    <w:rsid w:val="002A5EFE"/>
    <w:rsid w:val="002A6060"/>
    <w:rsid w:val="002A66F6"/>
    <w:rsid w:val="002A6C3F"/>
    <w:rsid w:val="002A6C81"/>
    <w:rsid w:val="002A716C"/>
    <w:rsid w:val="002A72F2"/>
    <w:rsid w:val="002A7902"/>
    <w:rsid w:val="002A7CF3"/>
    <w:rsid w:val="002B02B4"/>
    <w:rsid w:val="002B02F1"/>
    <w:rsid w:val="002B0C2C"/>
    <w:rsid w:val="002B27AA"/>
    <w:rsid w:val="002B306D"/>
    <w:rsid w:val="002B3ABF"/>
    <w:rsid w:val="002B3B4E"/>
    <w:rsid w:val="002B40F1"/>
    <w:rsid w:val="002B461C"/>
    <w:rsid w:val="002B4E8E"/>
    <w:rsid w:val="002B50E9"/>
    <w:rsid w:val="002B5E9E"/>
    <w:rsid w:val="002B622C"/>
    <w:rsid w:val="002B6480"/>
    <w:rsid w:val="002B6CA9"/>
    <w:rsid w:val="002B78F4"/>
    <w:rsid w:val="002B7988"/>
    <w:rsid w:val="002B7B15"/>
    <w:rsid w:val="002B7CCA"/>
    <w:rsid w:val="002C1448"/>
    <w:rsid w:val="002C191B"/>
    <w:rsid w:val="002C2110"/>
    <w:rsid w:val="002C21B0"/>
    <w:rsid w:val="002C2747"/>
    <w:rsid w:val="002C46AF"/>
    <w:rsid w:val="002C5094"/>
    <w:rsid w:val="002C533F"/>
    <w:rsid w:val="002C5C6A"/>
    <w:rsid w:val="002C5F62"/>
    <w:rsid w:val="002C6A82"/>
    <w:rsid w:val="002C6D34"/>
    <w:rsid w:val="002C73AB"/>
    <w:rsid w:val="002C7557"/>
    <w:rsid w:val="002C7C08"/>
    <w:rsid w:val="002D0EB9"/>
    <w:rsid w:val="002D106E"/>
    <w:rsid w:val="002D20ED"/>
    <w:rsid w:val="002D27E9"/>
    <w:rsid w:val="002D34B2"/>
    <w:rsid w:val="002D34B6"/>
    <w:rsid w:val="002D3745"/>
    <w:rsid w:val="002D42CD"/>
    <w:rsid w:val="002D4F3E"/>
    <w:rsid w:val="002D522C"/>
    <w:rsid w:val="002D52F7"/>
    <w:rsid w:val="002D53AB"/>
    <w:rsid w:val="002D5592"/>
    <w:rsid w:val="002D5F88"/>
    <w:rsid w:val="002D635A"/>
    <w:rsid w:val="002D6A4C"/>
    <w:rsid w:val="002D7BA5"/>
    <w:rsid w:val="002E033E"/>
    <w:rsid w:val="002E09B6"/>
    <w:rsid w:val="002E0AB5"/>
    <w:rsid w:val="002E0F39"/>
    <w:rsid w:val="002E1380"/>
    <w:rsid w:val="002E1766"/>
    <w:rsid w:val="002E195F"/>
    <w:rsid w:val="002E22B1"/>
    <w:rsid w:val="002E25A3"/>
    <w:rsid w:val="002E2A61"/>
    <w:rsid w:val="002E30D6"/>
    <w:rsid w:val="002E3286"/>
    <w:rsid w:val="002E3A14"/>
    <w:rsid w:val="002E3CAC"/>
    <w:rsid w:val="002E3DDF"/>
    <w:rsid w:val="002E4824"/>
    <w:rsid w:val="002E52C9"/>
    <w:rsid w:val="002E59B1"/>
    <w:rsid w:val="002E5F0A"/>
    <w:rsid w:val="002E6144"/>
    <w:rsid w:val="002E6377"/>
    <w:rsid w:val="002E669D"/>
    <w:rsid w:val="002E7182"/>
    <w:rsid w:val="002E77D5"/>
    <w:rsid w:val="002F03BD"/>
    <w:rsid w:val="002F07CD"/>
    <w:rsid w:val="002F0ACC"/>
    <w:rsid w:val="002F1093"/>
    <w:rsid w:val="002F1F43"/>
    <w:rsid w:val="002F21B4"/>
    <w:rsid w:val="002F36BD"/>
    <w:rsid w:val="002F3AC6"/>
    <w:rsid w:val="002F3EA4"/>
    <w:rsid w:val="002F4425"/>
    <w:rsid w:val="002F4B0F"/>
    <w:rsid w:val="002F4DB6"/>
    <w:rsid w:val="002F59A0"/>
    <w:rsid w:val="002F5C6B"/>
    <w:rsid w:val="002F6481"/>
    <w:rsid w:val="003001FE"/>
    <w:rsid w:val="003002CD"/>
    <w:rsid w:val="0030046F"/>
    <w:rsid w:val="003007E9"/>
    <w:rsid w:val="00301129"/>
    <w:rsid w:val="00301685"/>
    <w:rsid w:val="00301C9D"/>
    <w:rsid w:val="00301E95"/>
    <w:rsid w:val="0030213A"/>
    <w:rsid w:val="0030223E"/>
    <w:rsid w:val="00302E05"/>
    <w:rsid w:val="003034DB"/>
    <w:rsid w:val="0030355A"/>
    <w:rsid w:val="003035FE"/>
    <w:rsid w:val="0030366F"/>
    <w:rsid w:val="00303820"/>
    <w:rsid w:val="00303B57"/>
    <w:rsid w:val="00303C35"/>
    <w:rsid w:val="00303E35"/>
    <w:rsid w:val="0030453A"/>
    <w:rsid w:val="003053C1"/>
    <w:rsid w:val="00305BA7"/>
    <w:rsid w:val="00305C9B"/>
    <w:rsid w:val="00306563"/>
    <w:rsid w:val="003065AD"/>
    <w:rsid w:val="00306702"/>
    <w:rsid w:val="00306F82"/>
    <w:rsid w:val="00307953"/>
    <w:rsid w:val="0031042E"/>
    <w:rsid w:val="00311281"/>
    <w:rsid w:val="0031153A"/>
    <w:rsid w:val="003115DA"/>
    <w:rsid w:val="00311C39"/>
    <w:rsid w:val="0031280D"/>
    <w:rsid w:val="0031287C"/>
    <w:rsid w:val="003130B8"/>
    <w:rsid w:val="00313715"/>
    <w:rsid w:val="00313EED"/>
    <w:rsid w:val="00314859"/>
    <w:rsid w:val="003148C0"/>
    <w:rsid w:val="003153C7"/>
    <w:rsid w:val="003165C3"/>
    <w:rsid w:val="00316DCB"/>
    <w:rsid w:val="00316F94"/>
    <w:rsid w:val="003178FF"/>
    <w:rsid w:val="00320108"/>
    <w:rsid w:val="00320121"/>
    <w:rsid w:val="003208EC"/>
    <w:rsid w:val="00321369"/>
    <w:rsid w:val="0032168F"/>
    <w:rsid w:val="00321F10"/>
    <w:rsid w:val="003223C0"/>
    <w:rsid w:val="003224D8"/>
    <w:rsid w:val="00322FB8"/>
    <w:rsid w:val="00323534"/>
    <w:rsid w:val="003236B3"/>
    <w:rsid w:val="00323B25"/>
    <w:rsid w:val="00324004"/>
    <w:rsid w:val="0032473C"/>
    <w:rsid w:val="00324A42"/>
    <w:rsid w:val="003255EF"/>
    <w:rsid w:val="00325C3D"/>
    <w:rsid w:val="00325C88"/>
    <w:rsid w:val="0032634A"/>
    <w:rsid w:val="00326471"/>
    <w:rsid w:val="003268D6"/>
    <w:rsid w:val="00326C07"/>
    <w:rsid w:val="00326CDE"/>
    <w:rsid w:val="00326D68"/>
    <w:rsid w:val="00327651"/>
    <w:rsid w:val="00327B52"/>
    <w:rsid w:val="00327FC7"/>
    <w:rsid w:val="0033004B"/>
    <w:rsid w:val="00330BF7"/>
    <w:rsid w:val="003310BB"/>
    <w:rsid w:val="00331745"/>
    <w:rsid w:val="00332247"/>
    <w:rsid w:val="003323A7"/>
    <w:rsid w:val="00332EE8"/>
    <w:rsid w:val="00332F4C"/>
    <w:rsid w:val="003333A9"/>
    <w:rsid w:val="00334022"/>
    <w:rsid w:val="003343F0"/>
    <w:rsid w:val="0033509E"/>
    <w:rsid w:val="00335375"/>
    <w:rsid w:val="0033599D"/>
    <w:rsid w:val="00336635"/>
    <w:rsid w:val="0033690D"/>
    <w:rsid w:val="0033739B"/>
    <w:rsid w:val="00337E2F"/>
    <w:rsid w:val="003417D5"/>
    <w:rsid w:val="00341867"/>
    <w:rsid w:val="0034279C"/>
    <w:rsid w:val="00342F26"/>
    <w:rsid w:val="0034316A"/>
    <w:rsid w:val="003445CC"/>
    <w:rsid w:val="003452BF"/>
    <w:rsid w:val="0034565F"/>
    <w:rsid w:val="00345905"/>
    <w:rsid w:val="003461DB"/>
    <w:rsid w:val="003462A1"/>
    <w:rsid w:val="00346AF2"/>
    <w:rsid w:val="003472CC"/>
    <w:rsid w:val="00347909"/>
    <w:rsid w:val="003500A7"/>
    <w:rsid w:val="00350702"/>
    <w:rsid w:val="0035077C"/>
    <w:rsid w:val="00350F33"/>
    <w:rsid w:val="00351AE4"/>
    <w:rsid w:val="00351DF4"/>
    <w:rsid w:val="0035291E"/>
    <w:rsid w:val="00352CC4"/>
    <w:rsid w:val="00352CD2"/>
    <w:rsid w:val="00352ED0"/>
    <w:rsid w:val="0035334D"/>
    <w:rsid w:val="00353560"/>
    <w:rsid w:val="003547D2"/>
    <w:rsid w:val="00354E37"/>
    <w:rsid w:val="003552F0"/>
    <w:rsid w:val="00355DD5"/>
    <w:rsid w:val="00356F47"/>
    <w:rsid w:val="003573EF"/>
    <w:rsid w:val="00360586"/>
    <w:rsid w:val="00360D0C"/>
    <w:rsid w:val="0036122F"/>
    <w:rsid w:val="00361337"/>
    <w:rsid w:val="00361660"/>
    <w:rsid w:val="00361669"/>
    <w:rsid w:val="00361A08"/>
    <w:rsid w:val="00362017"/>
    <w:rsid w:val="003623F0"/>
    <w:rsid w:val="0036254F"/>
    <w:rsid w:val="003627B9"/>
    <w:rsid w:val="00362958"/>
    <w:rsid w:val="00363BA1"/>
    <w:rsid w:val="0036578E"/>
    <w:rsid w:val="00365B40"/>
    <w:rsid w:val="0036600E"/>
    <w:rsid w:val="0036663E"/>
    <w:rsid w:val="003667D5"/>
    <w:rsid w:val="00366B74"/>
    <w:rsid w:val="003708D6"/>
    <w:rsid w:val="0037094A"/>
    <w:rsid w:val="00371929"/>
    <w:rsid w:val="00372019"/>
    <w:rsid w:val="0037212A"/>
    <w:rsid w:val="0037239B"/>
    <w:rsid w:val="00373797"/>
    <w:rsid w:val="003741C6"/>
    <w:rsid w:val="003745B2"/>
    <w:rsid w:val="00374EAA"/>
    <w:rsid w:val="003756F6"/>
    <w:rsid w:val="00376C5C"/>
    <w:rsid w:val="0038024A"/>
    <w:rsid w:val="003805C9"/>
    <w:rsid w:val="0038069B"/>
    <w:rsid w:val="00380E6D"/>
    <w:rsid w:val="00381173"/>
    <w:rsid w:val="00381AE4"/>
    <w:rsid w:val="003825AE"/>
    <w:rsid w:val="00382C15"/>
    <w:rsid w:val="0038337A"/>
    <w:rsid w:val="00383516"/>
    <w:rsid w:val="00383F4E"/>
    <w:rsid w:val="00384591"/>
    <w:rsid w:val="00386265"/>
    <w:rsid w:val="0038674E"/>
    <w:rsid w:val="00386764"/>
    <w:rsid w:val="003867DA"/>
    <w:rsid w:val="0038684D"/>
    <w:rsid w:val="00387E40"/>
    <w:rsid w:val="00387EFC"/>
    <w:rsid w:val="00387F12"/>
    <w:rsid w:val="00390A42"/>
    <w:rsid w:val="0039118F"/>
    <w:rsid w:val="00392363"/>
    <w:rsid w:val="00392B71"/>
    <w:rsid w:val="00392BA7"/>
    <w:rsid w:val="00392DFD"/>
    <w:rsid w:val="00393A8F"/>
    <w:rsid w:val="003951C5"/>
    <w:rsid w:val="00395C02"/>
    <w:rsid w:val="003960B6"/>
    <w:rsid w:val="003962E1"/>
    <w:rsid w:val="003963BB"/>
    <w:rsid w:val="00396948"/>
    <w:rsid w:val="00396B10"/>
    <w:rsid w:val="003971AD"/>
    <w:rsid w:val="003A1434"/>
    <w:rsid w:val="003A1617"/>
    <w:rsid w:val="003A289E"/>
    <w:rsid w:val="003A33F5"/>
    <w:rsid w:val="003A363C"/>
    <w:rsid w:val="003A39A6"/>
    <w:rsid w:val="003A3D63"/>
    <w:rsid w:val="003A3F44"/>
    <w:rsid w:val="003A4E3C"/>
    <w:rsid w:val="003A53F5"/>
    <w:rsid w:val="003A5C27"/>
    <w:rsid w:val="003A6101"/>
    <w:rsid w:val="003A65DF"/>
    <w:rsid w:val="003A6F15"/>
    <w:rsid w:val="003A721F"/>
    <w:rsid w:val="003A7812"/>
    <w:rsid w:val="003A78B1"/>
    <w:rsid w:val="003B016F"/>
    <w:rsid w:val="003B03B5"/>
    <w:rsid w:val="003B0481"/>
    <w:rsid w:val="003B05A9"/>
    <w:rsid w:val="003B0E9D"/>
    <w:rsid w:val="003B0FC3"/>
    <w:rsid w:val="003B172C"/>
    <w:rsid w:val="003B1786"/>
    <w:rsid w:val="003B21E3"/>
    <w:rsid w:val="003B2D08"/>
    <w:rsid w:val="003B462B"/>
    <w:rsid w:val="003B4699"/>
    <w:rsid w:val="003B5195"/>
    <w:rsid w:val="003B5435"/>
    <w:rsid w:val="003B5B20"/>
    <w:rsid w:val="003B6608"/>
    <w:rsid w:val="003B6833"/>
    <w:rsid w:val="003B6CCE"/>
    <w:rsid w:val="003B7978"/>
    <w:rsid w:val="003B7B0F"/>
    <w:rsid w:val="003B7DFE"/>
    <w:rsid w:val="003B7E14"/>
    <w:rsid w:val="003C04DE"/>
    <w:rsid w:val="003C0AF8"/>
    <w:rsid w:val="003C0E10"/>
    <w:rsid w:val="003C0F0F"/>
    <w:rsid w:val="003C124D"/>
    <w:rsid w:val="003C16EF"/>
    <w:rsid w:val="003C2C7F"/>
    <w:rsid w:val="003C2D9A"/>
    <w:rsid w:val="003C2EDC"/>
    <w:rsid w:val="003C31CD"/>
    <w:rsid w:val="003C43A5"/>
    <w:rsid w:val="003C484C"/>
    <w:rsid w:val="003C597D"/>
    <w:rsid w:val="003C59B2"/>
    <w:rsid w:val="003C59C0"/>
    <w:rsid w:val="003C6387"/>
    <w:rsid w:val="003C7353"/>
    <w:rsid w:val="003C7D9E"/>
    <w:rsid w:val="003D0A6C"/>
    <w:rsid w:val="003D0BB5"/>
    <w:rsid w:val="003D0F46"/>
    <w:rsid w:val="003D16AF"/>
    <w:rsid w:val="003D1F4F"/>
    <w:rsid w:val="003D24AE"/>
    <w:rsid w:val="003D2E7F"/>
    <w:rsid w:val="003D3294"/>
    <w:rsid w:val="003D463D"/>
    <w:rsid w:val="003D46C4"/>
    <w:rsid w:val="003D4A34"/>
    <w:rsid w:val="003D4B1E"/>
    <w:rsid w:val="003D5162"/>
    <w:rsid w:val="003D5751"/>
    <w:rsid w:val="003D65A0"/>
    <w:rsid w:val="003D6727"/>
    <w:rsid w:val="003D68A4"/>
    <w:rsid w:val="003D68F2"/>
    <w:rsid w:val="003D6929"/>
    <w:rsid w:val="003D7440"/>
    <w:rsid w:val="003D760F"/>
    <w:rsid w:val="003D7AF9"/>
    <w:rsid w:val="003D7D90"/>
    <w:rsid w:val="003E0481"/>
    <w:rsid w:val="003E0575"/>
    <w:rsid w:val="003E0E61"/>
    <w:rsid w:val="003E10D0"/>
    <w:rsid w:val="003E14FB"/>
    <w:rsid w:val="003E15D1"/>
    <w:rsid w:val="003E220E"/>
    <w:rsid w:val="003E2A1A"/>
    <w:rsid w:val="003E3294"/>
    <w:rsid w:val="003E3A29"/>
    <w:rsid w:val="003E405C"/>
    <w:rsid w:val="003E4579"/>
    <w:rsid w:val="003E56C0"/>
    <w:rsid w:val="003E6DDC"/>
    <w:rsid w:val="003E731A"/>
    <w:rsid w:val="003E768F"/>
    <w:rsid w:val="003F0314"/>
    <w:rsid w:val="003F040D"/>
    <w:rsid w:val="003F05AA"/>
    <w:rsid w:val="003F087F"/>
    <w:rsid w:val="003F0E6F"/>
    <w:rsid w:val="003F0E82"/>
    <w:rsid w:val="003F2473"/>
    <w:rsid w:val="003F2B5F"/>
    <w:rsid w:val="003F30BD"/>
    <w:rsid w:val="003F3CBC"/>
    <w:rsid w:val="003F440C"/>
    <w:rsid w:val="003F4A1A"/>
    <w:rsid w:val="003F5279"/>
    <w:rsid w:val="003F5B7B"/>
    <w:rsid w:val="003F5CA9"/>
    <w:rsid w:val="003F5FF7"/>
    <w:rsid w:val="003F6126"/>
    <w:rsid w:val="003F65F6"/>
    <w:rsid w:val="003F6766"/>
    <w:rsid w:val="003F6E15"/>
    <w:rsid w:val="003F742A"/>
    <w:rsid w:val="00400082"/>
    <w:rsid w:val="0040253D"/>
    <w:rsid w:val="004025C3"/>
    <w:rsid w:val="0040271F"/>
    <w:rsid w:val="004028B9"/>
    <w:rsid w:val="00402F54"/>
    <w:rsid w:val="0040344A"/>
    <w:rsid w:val="004038C6"/>
    <w:rsid w:val="00403B15"/>
    <w:rsid w:val="004047C3"/>
    <w:rsid w:val="004051E4"/>
    <w:rsid w:val="00405363"/>
    <w:rsid w:val="004055E7"/>
    <w:rsid w:val="00405999"/>
    <w:rsid w:val="0040616B"/>
    <w:rsid w:val="00406B33"/>
    <w:rsid w:val="00406C12"/>
    <w:rsid w:val="004073AE"/>
    <w:rsid w:val="004077A1"/>
    <w:rsid w:val="00407993"/>
    <w:rsid w:val="00407C84"/>
    <w:rsid w:val="00410602"/>
    <w:rsid w:val="00411BC5"/>
    <w:rsid w:val="004121E8"/>
    <w:rsid w:val="004129A1"/>
    <w:rsid w:val="00413AFF"/>
    <w:rsid w:val="00414B7E"/>
    <w:rsid w:val="0041569A"/>
    <w:rsid w:val="00415EC0"/>
    <w:rsid w:val="00417593"/>
    <w:rsid w:val="004177AA"/>
    <w:rsid w:val="004177BC"/>
    <w:rsid w:val="00417868"/>
    <w:rsid w:val="004207FD"/>
    <w:rsid w:val="004208BD"/>
    <w:rsid w:val="00420A3F"/>
    <w:rsid w:val="00421196"/>
    <w:rsid w:val="00421C10"/>
    <w:rsid w:val="00421FAA"/>
    <w:rsid w:val="00422DA5"/>
    <w:rsid w:val="0042310F"/>
    <w:rsid w:val="00423169"/>
    <w:rsid w:val="0042337A"/>
    <w:rsid w:val="004235E8"/>
    <w:rsid w:val="0042397C"/>
    <w:rsid w:val="00423C88"/>
    <w:rsid w:val="00423CC7"/>
    <w:rsid w:val="00423F7E"/>
    <w:rsid w:val="0042456B"/>
    <w:rsid w:val="00424A27"/>
    <w:rsid w:val="00424C1A"/>
    <w:rsid w:val="00424E71"/>
    <w:rsid w:val="0042594D"/>
    <w:rsid w:val="00425BE8"/>
    <w:rsid w:val="00425F0A"/>
    <w:rsid w:val="00425F67"/>
    <w:rsid w:val="00427372"/>
    <w:rsid w:val="004276CB"/>
    <w:rsid w:val="0042791B"/>
    <w:rsid w:val="00427B2C"/>
    <w:rsid w:val="00427DFA"/>
    <w:rsid w:val="00430260"/>
    <w:rsid w:val="00430AF0"/>
    <w:rsid w:val="00432F72"/>
    <w:rsid w:val="0043372E"/>
    <w:rsid w:val="004337AB"/>
    <w:rsid w:val="00433E97"/>
    <w:rsid w:val="0043414C"/>
    <w:rsid w:val="0043434E"/>
    <w:rsid w:val="004344AA"/>
    <w:rsid w:val="00434E92"/>
    <w:rsid w:val="00435B1D"/>
    <w:rsid w:val="004365A4"/>
    <w:rsid w:val="00436E48"/>
    <w:rsid w:val="00437881"/>
    <w:rsid w:val="00437ED8"/>
    <w:rsid w:val="00437EDE"/>
    <w:rsid w:val="00440D91"/>
    <w:rsid w:val="00441C94"/>
    <w:rsid w:val="00442309"/>
    <w:rsid w:val="00443845"/>
    <w:rsid w:val="00445162"/>
    <w:rsid w:val="004458C2"/>
    <w:rsid w:val="00445B8A"/>
    <w:rsid w:val="00446441"/>
    <w:rsid w:val="004469A4"/>
    <w:rsid w:val="00446B08"/>
    <w:rsid w:val="004474A8"/>
    <w:rsid w:val="004503FE"/>
    <w:rsid w:val="0045136F"/>
    <w:rsid w:val="00451871"/>
    <w:rsid w:val="00451F66"/>
    <w:rsid w:val="004521F6"/>
    <w:rsid w:val="00452257"/>
    <w:rsid w:val="004529F8"/>
    <w:rsid w:val="00452E0D"/>
    <w:rsid w:val="004535EB"/>
    <w:rsid w:val="00453641"/>
    <w:rsid w:val="00453D0E"/>
    <w:rsid w:val="004548A9"/>
    <w:rsid w:val="00454990"/>
    <w:rsid w:val="00454C37"/>
    <w:rsid w:val="00455611"/>
    <w:rsid w:val="00455B9C"/>
    <w:rsid w:val="00455BB4"/>
    <w:rsid w:val="00456101"/>
    <w:rsid w:val="00456834"/>
    <w:rsid w:val="00456DE7"/>
    <w:rsid w:val="004574DA"/>
    <w:rsid w:val="004600EB"/>
    <w:rsid w:val="004608EE"/>
    <w:rsid w:val="00461B3A"/>
    <w:rsid w:val="00461E3A"/>
    <w:rsid w:val="004623C1"/>
    <w:rsid w:val="004627BD"/>
    <w:rsid w:val="004630FE"/>
    <w:rsid w:val="0046339C"/>
    <w:rsid w:val="00463D0F"/>
    <w:rsid w:val="004640C0"/>
    <w:rsid w:val="004642A4"/>
    <w:rsid w:val="0046480F"/>
    <w:rsid w:val="004649B1"/>
    <w:rsid w:val="004653FC"/>
    <w:rsid w:val="00465404"/>
    <w:rsid w:val="00465635"/>
    <w:rsid w:val="00465643"/>
    <w:rsid w:val="00466D07"/>
    <w:rsid w:val="004671C4"/>
    <w:rsid w:val="00470D74"/>
    <w:rsid w:val="00471A44"/>
    <w:rsid w:val="00472064"/>
    <w:rsid w:val="004723E5"/>
    <w:rsid w:val="004739AA"/>
    <w:rsid w:val="00473A71"/>
    <w:rsid w:val="00474A8D"/>
    <w:rsid w:val="004753A5"/>
    <w:rsid w:val="004756C0"/>
    <w:rsid w:val="004756E4"/>
    <w:rsid w:val="0047637E"/>
    <w:rsid w:val="004767F2"/>
    <w:rsid w:val="00476885"/>
    <w:rsid w:val="00477771"/>
    <w:rsid w:val="00477B8B"/>
    <w:rsid w:val="00477DAD"/>
    <w:rsid w:val="0048018D"/>
    <w:rsid w:val="00480F2B"/>
    <w:rsid w:val="004810C4"/>
    <w:rsid w:val="00481A7A"/>
    <w:rsid w:val="00483095"/>
    <w:rsid w:val="004831BC"/>
    <w:rsid w:val="00483E23"/>
    <w:rsid w:val="004858B3"/>
    <w:rsid w:val="00485C38"/>
    <w:rsid w:val="004865BF"/>
    <w:rsid w:val="004865E7"/>
    <w:rsid w:val="004871FD"/>
    <w:rsid w:val="004873BB"/>
    <w:rsid w:val="0048767E"/>
    <w:rsid w:val="00487A2C"/>
    <w:rsid w:val="00487DF2"/>
    <w:rsid w:val="0049087E"/>
    <w:rsid w:val="00490DE7"/>
    <w:rsid w:val="00491150"/>
    <w:rsid w:val="00491199"/>
    <w:rsid w:val="004915D6"/>
    <w:rsid w:val="00492989"/>
    <w:rsid w:val="00492B81"/>
    <w:rsid w:val="0049354E"/>
    <w:rsid w:val="00493618"/>
    <w:rsid w:val="004965D3"/>
    <w:rsid w:val="0049693F"/>
    <w:rsid w:val="004970B6"/>
    <w:rsid w:val="004A039A"/>
    <w:rsid w:val="004A03FB"/>
    <w:rsid w:val="004A0404"/>
    <w:rsid w:val="004A05D4"/>
    <w:rsid w:val="004A08CE"/>
    <w:rsid w:val="004A13D4"/>
    <w:rsid w:val="004A27D3"/>
    <w:rsid w:val="004A37AD"/>
    <w:rsid w:val="004A3816"/>
    <w:rsid w:val="004A41A2"/>
    <w:rsid w:val="004A6013"/>
    <w:rsid w:val="004A6428"/>
    <w:rsid w:val="004A6936"/>
    <w:rsid w:val="004A6CA3"/>
    <w:rsid w:val="004A7B41"/>
    <w:rsid w:val="004B1547"/>
    <w:rsid w:val="004B161F"/>
    <w:rsid w:val="004B1F52"/>
    <w:rsid w:val="004B2303"/>
    <w:rsid w:val="004B243C"/>
    <w:rsid w:val="004B2540"/>
    <w:rsid w:val="004B3174"/>
    <w:rsid w:val="004B3B6B"/>
    <w:rsid w:val="004B3B76"/>
    <w:rsid w:val="004B5577"/>
    <w:rsid w:val="004B5CD3"/>
    <w:rsid w:val="004B60F0"/>
    <w:rsid w:val="004B6BA6"/>
    <w:rsid w:val="004B6C01"/>
    <w:rsid w:val="004B71C3"/>
    <w:rsid w:val="004B71F7"/>
    <w:rsid w:val="004B7233"/>
    <w:rsid w:val="004B7808"/>
    <w:rsid w:val="004B7958"/>
    <w:rsid w:val="004B7C34"/>
    <w:rsid w:val="004B7D4C"/>
    <w:rsid w:val="004C0898"/>
    <w:rsid w:val="004C1485"/>
    <w:rsid w:val="004C22CD"/>
    <w:rsid w:val="004C231F"/>
    <w:rsid w:val="004C24D1"/>
    <w:rsid w:val="004C2AB2"/>
    <w:rsid w:val="004C3180"/>
    <w:rsid w:val="004C340E"/>
    <w:rsid w:val="004C3926"/>
    <w:rsid w:val="004C39F2"/>
    <w:rsid w:val="004C44E7"/>
    <w:rsid w:val="004C48EC"/>
    <w:rsid w:val="004C4EF7"/>
    <w:rsid w:val="004C557D"/>
    <w:rsid w:val="004C576B"/>
    <w:rsid w:val="004C581A"/>
    <w:rsid w:val="004C5CA7"/>
    <w:rsid w:val="004C739A"/>
    <w:rsid w:val="004C77F7"/>
    <w:rsid w:val="004D04FA"/>
    <w:rsid w:val="004D094D"/>
    <w:rsid w:val="004D0CCE"/>
    <w:rsid w:val="004D1843"/>
    <w:rsid w:val="004D19AD"/>
    <w:rsid w:val="004D1AFB"/>
    <w:rsid w:val="004D20D7"/>
    <w:rsid w:val="004D21FA"/>
    <w:rsid w:val="004D2272"/>
    <w:rsid w:val="004D28E1"/>
    <w:rsid w:val="004D2C5C"/>
    <w:rsid w:val="004D38C7"/>
    <w:rsid w:val="004D3ECD"/>
    <w:rsid w:val="004D724E"/>
    <w:rsid w:val="004D7941"/>
    <w:rsid w:val="004E0049"/>
    <w:rsid w:val="004E0413"/>
    <w:rsid w:val="004E0437"/>
    <w:rsid w:val="004E050A"/>
    <w:rsid w:val="004E1BA0"/>
    <w:rsid w:val="004E1D9A"/>
    <w:rsid w:val="004E23F7"/>
    <w:rsid w:val="004E324A"/>
    <w:rsid w:val="004E3603"/>
    <w:rsid w:val="004E38AD"/>
    <w:rsid w:val="004E40D2"/>
    <w:rsid w:val="004E41B8"/>
    <w:rsid w:val="004E458C"/>
    <w:rsid w:val="004E4FE8"/>
    <w:rsid w:val="004E5390"/>
    <w:rsid w:val="004E5737"/>
    <w:rsid w:val="004E575D"/>
    <w:rsid w:val="004E5AFB"/>
    <w:rsid w:val="004E677E"/>
    <w:rsid w:val="004E6BD3"/>
    <w:rsid w:val="004E6C64"/>
    <w:rsid w:val="004E6F53"/>
    <w:rsid w:val="004E7969"/>
    <w:rsid w:val="004E79E9"/>
    <w:rsid w:val="004F0501"/>
    <w:rsid w:val="004F0A14"/>
    <w:rsid w:val="004F0D3E"/>
    <w:rsid w:val="004F1022"/>
    <w:rsid w:val="004F1710"/>
    <w:rsid w:val="004F1D89"/>
    <w:rsid w:val="004F21DC"/>
    <w:rsid w:val="004F228A"/>
    <w:rsid w:val="004F2F28"/>
    <w:rsid w:val="004F3BF5"/>
    <w:rsid w:val="004F3D60"/>
    <w:rsid w:val="004F4378"/>
    <w:rsid w:val="004F4F55"/>
    <w:rsid w:val="004F6C93"/>
    <w:rsid w:val="004F7021"/>
    <w:rsid w:val="004F7030"/>
    <w:rsid w:val="004F795D"/>
    <w:rsid w:val="004F7DE3"/>
    <w:rsid w:val="00500249"/>
    <w:rsid w:val="0050056E"/>
    <w:rsid w:val="005005B7"/>
    <w:rsid w:val="00500EBA"/>
    <w:rsid w:val="0050146E"/>
    <w:rsid w:val="005017AF"/>
    <w:rsid w:val="00501B4F"/>
    <w:rsid w:val="00501B8D"/>
    <w:rsid w:val="00501DF3"/>
    <w:rsid w:val="00502A10"/>
    <w:rsid w:val="00502B56"/>
    <w:rsid w:val="00503A61"/>
    <w:rsid w:val="00503B3B"/>
    <w:rsid w:val="00504523"/>
    <w:rsid w:val="00504F2C"/>
    <w:rsid w:val="00505D31"/>
    <w:rsid w:val="00505DFA"/>
    <w:rsid w:val="00505F05"/>
    <w:rsid w:val="00506F9E"/>
    <w:rsid w:val="00507C60"/>
    <w:rsid w:val="00511DC3"/>
    <w:rsid w:val="005122CC"/>
    <w:rsid w:val="005135D7"/>
    <w:rsid w:val="0051373C"/>
    <w:rsid w:val="00513DD5"/>
    <w:rsid w:val="005142C8"/>
    <w:rsid w:val="005143E8"/>
    <w:rsid w:val="005147B6"/>
    <w:rsid w:val="00514EC8"/>
    <w:rsid w:val="00515712"/>
    <w:rsid w:val="00515804"/>
    <w:rsid w:val="00515AD5"/>
    <w:rsid w:val="00515E79"/>
    <w:rsid w:val="00516DC6"/>
    <w:rsid w:val="00516FEB"/>
    <w:rsid w:val="00517045"/>
    <w:rsid w:val="00517B13"/>
    <w:rsid w:val="00521138"/>
    <w:rsid w:val="00521CEC"/>
    <w:rsid w:val="005221EF"/>
    <w:rsid w:val="005225CB"/>
    <w:rsid w:val="00522910"/>
    <w:rsid w:val="00522D4D"/>
    <w:rsid w:val="005242ED"/>
    <w:rsid w:val="00524728"/>
    <w:rsid w:val="00524BC1"/>
    <w:rsid w:val="005250C4"/>
    <w:rsid w:val="005257C3"/>
    <w:rsid w:val="00526D04"/>
    <w:rsid w:val="00527816"/>
    <w:rsid w:val="00527B48"/>
    <w:rsid w:val="00527D93"/>
    <w:rsid w:val="005310A7"/>
    <w:rsid w:val="00531638"/>
    <w:rsid w:val="0053203F"/>
    <w:rsid w:val="00532C2D"/>
    <w:rsid w:val="0053367C"/>
    <w:rsid w:val="00533928"/>
    <w:rsid w:val="005352A7"/>
    <w:rsid w:val="00535F71"/>
    <w:rsid w:val="005362B2"/>
    <w:rsid w:val="00537CE5"/>
    <w:rsid w:val="00537DA2"/>
    <w:rsid w:val="005401B9"/>
    <w:rsid w:val="00540896"/>
    <w:rsid w:val="00540B14"/>
    <w:rsid w:val="00540D1C"/>
    <w:rsid w:val="0054147F"/>
    <w:rsid w:val="0054165B"/>
    <w:rsid w:val="005417AD"/>
    <w:rsid w:val="00541A37"/>
    <w:rsid w:val="0054216A"/>
    <w:rsid w:val="00542953"/>
    <w:rsid w:val="00542A44"/>
    <w:rsid w:val="00543042"/>
    <w:rsid w:val="005434EB"/>
    <w:rsid w:val="00543804"/>
    <w:rsid w:val="00543D16"/>
    <w:rsid w:val="00544712"/>
    <w:rsid w:val="00544986"/>
    <w:rsid w:val="00544A49"/>
    <w:rsid w:val="00544C4C"/>
    <w:rsid w:val="0054504C"/>
    <w:rsid w:val="00545258"/>
    <w:rsid w:val="005452B8"/>
    <w:rsid w:val="00545802"/>
    <w:rsid w:val="00545CA9"/>
    <w:rsid w:val="00546B3A"/>
    <w:rsid w:val="00547162"/>
    <w:rsid w:val="0054737B"/>
    <w:rsid w:val="005474F1"/>
    <w:rsid w:val="00547ACC"/>
    <w:rsid w:val="0055031E"/>
    <w:rsid w:val="0055046E"/>
    <w:rsid w:val="005505BF"/>
    <w:rsid w:val="00550CE0"/>
    <w:rsid w:val="00550E57"/>
    <w:rsid w:val="00551A5D"/>
    <w:rsid w:val="00551D64"/>
    <w:rsid w:val="0055201E"/>
    <w:rsid w:val="00552DE6"/>
    <w:rsid w:val="0055303A"/>
    <w:rsid w:val="00553526"/>
    <w:rsid w:val="005535C1"/>
    <w:rsid w:val="00553B24"/>
    <w:rsid w:val="00553BA2"/>
    <w:rsid w:val="00553EF9"/>
    <w:rsid w:val="005541AF"/>
    <w:rsid w:val="00554210"/>
    <w:rsid w:val="0055481F"/>
    <w:rsid w:val="005551D2"/>
    <w:rsid w:val="005552E6"/>
    <w:rsid w:val="005557B9"/>
    <w:rsid w:val="00555A6D"/>
    <w:rsid w:val="00556506"/>
    <w:rsid w:val="00556C28"/>
    <w:rsid w:val="00557024"/>
    <w:rsid w:val="005574E6"/>
    <w:rsid w:val="0055770C"/>
    <w:rsid w:val="005620BE"/>
    <w:rsid w:val="00562D5A"/>
    <w:rsid w:val="00563150"/>
    <w:rsid w:val="00563413"/>
    <w:rsid w:val="0056361E"/>
    <w:rsid w:val="00563C08"/>
    <w:rsid w:val="00563CDC"/>
    <w:rsid w:val="00563E4F"/>
    <w:rsid w:val="00564E50"/>
    <w:rsid w:val="00564EEB"/>
    <w:rsid w:val="005652E1"/>
    <w:rsid w:val="00565651"/>
    <w:rsid w:val="00565A3F"/>
    <w:rsid w:val="0056612E"/>
    <w:rsid w:val="00566824"/>
    <w:rsid w:val="0056799D"/>
    <w:rsid w:val="005706D9"/>
    <w:rsid w:val="00570A4A"/>
    <w:rsid w:val="00570E43"/>
    <w:rsid w:val="00571917"/>
    <w:rsid w:val="005719F6"/>
    <w:rsid w:val="00571B59"/>
    <w:rsid w:val="00572743"/>
    <w:rsid w:val="005727D1"/>
    <w:rsid w:val="0057295B"/>
    <w:rsid w:val="005734EC"/>
    <w:rsid w:val="00573A33"/>
    <w:rsid w:val="00573F4A"/>
    <w:rsid w:val="005740E4"/>
    <w:rsid w:val="00574A81"/>
    <w:rsid w:val="00574BAD"/>
    <w:rsid w:val="00576928"/>
    <w:rsid w:val="00577C87"/>
    <w:rsid w:val="00577DF6"/>
    <w:rsid w:val="00577E2B"/>
    <w:rsid w:val="00580342"/>
    <w:rsid w:val="00580822"/>
    <w:rsid w:val="00581A2B"/>
    <w:rsid w:val="00582992"/>
    <w:rsid w:val="00582D69"/>
    <w:rsid w:val="0058305F"/>
    <w:rsid w:val="00583861"/>
    <w:rsid w:val="00583EB6"/>
    <w:rsid w:val="00583ECE"/>
    <w:rsid w:val="00584474"/>
    <w:rsid w:val="00584654"/>
    <w:rsid w:val="0058611B"/>
    <w:rsid w:val="00586C38"/>
    <w:rsid w:val="00586E44"/>
    <w:rsid w:val="005873D9"/>
    <w:rsid w:val="005874D7"/>
    <w:rsid w:val="005875ED"/>
    <w:rsid w:val="00587CC8"/>
    <w:rsid w:val="00587E65"/>
    <w:rsid w:val="0059022C"/>
    <w:rsid w:val="0059064A"/>
    <w:rsid w:val="00591049"/>
    <w:rsid w:val="0059111D"/>
    <w:rsid w:val="00591413"/>
    <w:rsid w:val="00591586"/>
    <w:rsid w:val="00591F86"/>
    <w:rsid w:val="0059209C"/>
    <w:rsid w:val="00592160"/>
    <w:rsid w:val="00592262"/>
    <w:rsid w:val="00592525"/>
    <w:rsid w:val="0059340D"/>
    <w:rsid w:val="00594D24"/>
    <w:rsid w:val="00594EC4"/>
    <w:rsid w:val="00595299"/>
    <w:rsid w:val="00595318"/>
    <w:rsid w:val="00595DD4"/>
    <w:rsid w:val="00595E20"/>
    <w:rsid w:val="0059600F"/>
    <w:rsid w:val="00596966"/>
    <w:rsid w:val="00596BDB"/>
    <w:rsid w:val="00596E41"/>
    <w:rsid w:val="005A05EE"/>
    <w:rsid w:val="005A07EB"/>
    <w:rsid w:val="005A0C8D"/>
    <w:rsid w:val="005A0E26"/>
    <w:rsid w:val="005A14E7"/>
    <w:rsid w:val="005A4B28"/>
    <w:rsid w:val="005A4D21"/>
    <w:rsid w:val="005A73F6"/>
    <w:rsid w:val="005A7519"/>
    <w:rsid w:val="005A767F"/>
    <w:rsid w:val="005B072A"/>
    <w:rsid w:val="005B1033"/>
    <w:rsid w:val="005B1536"/>
    <w:rsid w:val="005B289D"/>
    <w:rsid w:val="005B2A43"/>
    <w:rsid w:val="005B2A76"/>
    <w:rsid w:val="005B2AAE"/>
    <w:rsid w:val="005B2D73"/>
    <w:rsid w:val="005B300B"/>
    <w:rsid w:val="005B3621"/>
    <w:rsid w:val="005B396F"/>
    <w:rsid w:val="005B3978"/>
    <w:rsid w:val="005B5069"/>
    <w:rsid w:val="005B5BD7"/>
    <w:rsid w:val="005B5D18"/>
    <w:rsid w:val="005B7898"/>
    <w:rsid w:val="005C0C55"/>
    <w:rsid w:val="005C1347"/>
    <w:rsid w:val="005C1CF9"/>
    <w:rsid w:val="005C209B"/>
    <w:rsid w:val="005C2B93"/>
    <w:rsid w:val="005C2D93"/>
    <w:rsid w:val="005C3416"/>
    <w:rsid w:val="005C42B8"/>
    <w:rsid w:val="005C4A42"/>
    <w:rsid w:val="005C4BC4"/>
    <w:rsid w:val="005C4FC9"/>
    <w:rsid w:val="005C5210"/>
    <w:rsid w:val="005C5F30"/>
    <w:rsid w:val="005C6569"/>
    <w:rsid w:val="005C728C"/>
    <w:rsid w:val="005C7330"/>
    <w:rsid w:val="005C7744"/>
    <w:rsid w:val="005C7FEE"/>
    <w:rsid w:val="005D0CA2"/>
    <w:rsid w:val="005D24BC"/>
    <w:rsid w:val="005D448B"/>
    <w:rsid w:val="005D45BB"/>
    <w:rsid w:val="005D4D9F"/>
    <w:rsid w:val="005D56D6"/>
    <w:rsid w:val="005D60F0"/>
    <w:rsid w:val="005D6741"/>
    <w:rsid w:val="005D6951"/>
    <w:rsid w:val="005D712D"/>
    <w:rsid w:val="005D72F2"/>
    <w:rsid w:val="005D74E9"/>
    <w:rsid w:val="005D7693"/>
    <w:rsid w:val="005E0207"/>
    <w:rsid w:val="005E02F5"/>
    <w:rsid w:val="005E05EB"/>
    <w:rsid w:val="005E0747"/>
    <w:rsid w:val="005E0780"/>
    <w:rsid w:val="005E0AD6"/>
    <w:rsid w:val="005E0E95"/>
    <w:rsid w:val="005E1069"/>
    <w:rsid w:val="005E14FD"/>
    <w:rsid w:val="005E1BE3"/>
    <w:rsid w:val="005E1C50"/>
    <w:rsid w:val="005E20A7"/>
    <w:rsid w:val="005E25D8"/>
    <w:rsid w:val="005E305A"/>
    <w:rsid w:val="005E34B7"/>
    <w:rsid w:val="005E3E90"/>
    <w:rsid w:val="005E4861"/>
    <w:rsid w:val="005E4AFD"/>
    <w:rsid w:val="005E4CFD"/>
    <w:rsid w:val="005E52E0"/>
    <w:rsid w:val="005E58B0"/>
    <w:rsid w:val="005E5B28"/>
    <w:rsid w:val="005E5E62"/>
    <w:rsid w:val="005E5FB3"/>
    <w:rsid w:val="005E639D"/>
    <w:rsid w:val="005E65FB"/>
    <w:rsid w:val="005E6AFF"/>
    <w:rsid w:val="005E7072"/>
    <w:rsid w:val="005E77C8"/>
    <w:rsid w:val="005E7B80"/>
    <w:rsid w:val="005E7DC1"/>
    <w:rsid w:val="005F0320"/>
    <w:rsid w:val="005F0AAF"/>
    <w:rsid w:val="005F0CDF"/>
    <w:rsid w:val="005F16C0"/>
    <w:rsid w:val="005F210D"/>
    <w:rsid w:val="005F2273"/>
    <w:rsid w:val="005F2AC5"/>
    <w:rsid w:val="005F4159"/>
    <w:rsid w:val="005F420F"/>
    <w:rsid w:val="005F48D2"/>
    <w:rsid w:val="005F4D61"/>
    <w:rsid w:val="005F5196"/>
    <w:rsid w:val="005F5319"/>
    <w:rsid w:val="005F6809"/>
    <w:rsid w:val="005F6DA8"/>
    <w:rsid w:val="00600BE0"/>
    <w:rsid w:val="00600C6E"/>
    <w:rsid w:val="00601444"/>
    <w:rsid w:val="00601DF4"/>
    <w:rsid w:val="00602DDD"/>
    <w:rsid w:val="00603598"/>
    <w:rsid w:val="00603B54"/>
    <w:rsid w:val="00603D44"/>
    <w:rsid w:val="00604690"/>
    <w:rsid w:val="00604D23"/>
    <w:rsid w:val="00604D7E"/>
    <w:rsid w:val="00605CD6"/>
    <w:rsid w:val="00605F3D"/>
    <w:rsid w:val="0060635E"/>
    <w:rsid w:val="00606662"/>
    <w:rsid w:val="006066F0"/>
    <w:rsid w:val="00606B0A"/>
    <w:rsid w:val="00606E05"/>
    <w:rsid w:val="00607BA0"/>
    <w:rsid w:val="0061078C"/>
    <w:rsid w:val="0061117E"/>
    <w:rsid w:val="006118C0"/>
    <w:rsid w:val="00611B72"/>
    <w:rsid w:val="00611B75"/>
    <w:rsid w:val="00611C4F"/>
    <w:rsid w:val="00611F29"/>
    <w:rsid w:val="00612C37"/>
    <w:rsid w:val="00612D21"/>
    <w:rsid w:val="00612E3F"/>
    <w:rsid w:val="0061376E"/>
    <w:rsid w:val="00614231"/>
    <w:rsid w:val="00614CA0"/>
    <w:rsid w:val="0061573F"/>
    <w:rsid w:val="00615F1B"/>
    <w:rsid w:val="00615F48"/>
    <w:rsid w:val="006177AA"/>
    <w:rsid w:val="00617B97"/>
    <w:rsid w:val="00617F67"/>
    <w:rsid w:val="006201B4"/>
    <w:rsid w:val="006212AE"/>
    <w:rsid w:val="006218DE"/>
    <w:rsid w:val="006219E9"/>
    <w:rsid w:val="0062298C"/>
    <w:rsid w:val="00622B4D"/>
    <w:rsid w:val="006234D1"/>
    <w:rsid w:val="00623BD5"/>
    <w:rsid w:val="00623E69"/>
    <w:rsid w:val="00625060"/>
    <w:rsid w:val="00625596"/>
    <w:rsid w:val="006255CE"/>
    <w:rsid w:val="00626822"/>
    <w:rsid w:val="00626B76"/>
    <w:rsid w:val="00626FAF"/>
    <w:rsid w:val="006278D3"/>
    <w:rsid w:val="0062799D"/>
    <w:rsid w:val="00630795"/>
    <w:rsid w:val="00630D06"/>
    <w:rsid w:val="0063390A"/>
    <w:rsid w:val="00634277"/>
    <w:rsid w:val="00634C66"/>
    <w:rsid w:val="0063594A"/>
    <w:rsid w:val="00636BF1"/>
    <w:rsid w:val="00636E6C"/>
    <w:rsid w:val="00636EE5"/>
    <w:rsid w:val="006378E8"/>
    <w:rsid w:val="00637938"/>
    <w:rsid w:val="00640042"/>
    <w:rsid w:val="006402FB"/>
    <w:rsid w:val="00640386"/>
    <w:rsid w:val="006409B8"/>
    <w:rsid w:val="006410B3"/>
    <w:rsid w:val="00641B93"/>
    <w:rsid w:val="006427BF"/>
    <w:rsid w:val="00642A4D"/>
    <w:rsid w:val="00642D5A"/>
    <w:rsid w:val="0064310E"/>
    <w:rsid w:val="006439F3"/>
    <w:rsid w:val="0064443C"/>
    <w:rsid w:val="006464B0"/>
    <w:rsid w:val="00646AA3"/>
    <w:rsid w:val="00646CFA"/>
    <w:rsid w:val="00646D10"/>
    <w:rsid w:val="006471CB"/>
    <w:rsid w:val="006474CC"/>
    <w:rsid w:val="00647A19"/>
    <w:rsid w:val="00647AC9"/>
    <w:rsid w:val="00650395"/>
    <w:rsid w:val="006512D1"/>
    <w:rsid w:val="00651802"/>
    <w:rsid w:val="00651A28"/>
    <w:rsid w:val="00651AE4"/>
    <w:rsid w:val="0065230A"/>
    <w:rsid w:val="00652DF5"/>
    <w:rsid w:val="00652FA4"/>
    <w:rsid w:val="00653058"/>
    <w:rsid w:val="00653090"/>
    <w:rsid w:val="0065323D"/>
    <w:rsid w:val="006536B3"/>
    <w:rsid w:val="006537B1"/>
    <w:rsid w:val="00653E6A"/>
    <w:rsid w:val="006540E7"/>
    <w:rsid w:val="006567A3"/>
    <w:rsid w:val="00656CC5"/>
    <w:rsid w:val="00657695"/>
    <w:rsid w:val="0066024C"/>
    <w:rsid w:val="00660351"/>
    <w:rsid w:val="006604D3"/>
    <w:rsid w:val="0066055A"/>
    <w:rsid w:val="00660626"/>
    <w:rsid w:val="00660BCD"/>
    <w:rsid w:val="00660CED"/>
    <w:rsid w:val="00661623"/>
    <w:rsid w:val="006616E3"/>
    <w:rsid w:val="00661B5D"/>
    <w:rsid w:val="00661EB6"/>
    <w:rsid w:val="00661F1D"/>
    <w:rsid w:val="006622CA"/>
    <w:rsid w:val="006622FC"/>
    <w:rsid w:val="00662608"/>
    <w:rsid w:val="00663554"/>
    <w:rsid w:val="006637CC"/>
    <w:rsid w:val="00663A5B"/>
    <w:rsid w:val="00663B45"/>
    <w:rsid w:val="00663FC8"/>
    <w:rsid w:val="006642E4"/>
    <w:rsid w:val="00664EF6"/>
    <w:rsid w:val="00665616"/>
    <w:rsid w:val="006666A0"/>
    <w:rsid w:val="00666818"/>
    <w:rsid w:val="00666FB3"/>
    <w:rsid w:val="00667EEC"/>
    <w:rsid w:val="00667F19"/>
    <w:rsid w:val="0067035E"/>
    <w:rsid w:val="00670697"/>
    <w:rsid w:val="00671B7A"/>
    <w:rsid w:val="00671C5B"/>
    <w:rsid w:val="0067460B"/>
    <w:rsid w:val="0067494F"/>
    <w:rsid w:val="00674B57"/>
    <w:rsid w:val="006755F2"/>
    <w:rsid w:val="00676192"/>
    <w:rsid w:val="0067646A"/>
    <w:rsid w:val="0067716C"/>
    <w:rsid w:val="0068077A"/>
    <w:rsid w:val="006807B5"/>
    <w:rsid w:val="00681361"/>
    <w:rsid w:val="00681558"/>
    <w:rsid w:val="00681651"/>
    <w:rsid w:val="006816AF"/>
    <w:rsid w:val="00681AE5"/>
    <w:rsid w:val="00681B7A"/>
    <w:rsid w:val="00682162"/>
    <w:rsid w:val="006825D4"/>
    <w:rsid w:val="00683C8A"/>
    <w:rsid w:val="006840B2"/>
    <w:rsid w:val="006848DE"/>
    <w:rsid w:val="00684CA0"/>
    <w:rsid w:val="00684E0A"/>
    <w:rsid w:val="006859B0"/>
    <w:rsid w:val="00685CC5"/>
    <w:rsid w:val="0068614E"/>
    <w:rsid w:val="00686560"/>
    <w:rsid w:val="00686D29"/>
    <w:rsid w:val="006872AC"/>
    <w:rsid w:val="00687447"/>
    <w:rsid w:val="00687550"/>
    <w:rsid w:val="00687696"/>
    <w:rsid w:val="00687A37"/>
    <w:rsid w:val="00687C1D"/>
    <w:rsid w:val="0069003A"/>
    <w:rsid w:val="00690EFF"/>
    <w:rsid w:val="0069135F"/>
    <w:rsid w:val="0069192C"/>
    <w:rsid w:val="00691957"/>
    <w:rsid w:val="00692FBB"/>
    <w:rsid w:val="0069381F"/>
    <w:rsid w:val="006938A5"/>
    <w:rsid w:val="00694726"/>
    <w:rsid w:val="00694824"/>
    <w:rsid w:val="00695673"/>
    <w:rsid w:val="00695F63"/>
    <w:rsid w:val="006967C1"/>
    <w:rsid w:val="00696974"/>
    <w:rsid w:val="00696D3B"/>
    <w:rsid w:val="006972CE"/>
    <w:rsid w:val="0069738C"/>
    <w:rsid w:val="006975DE"/>
    <w:rsid w:val="00697A23"/>
    <w:rsid w:val="00697B4F"/>
    <w:rsid w:val="006A090A"/>
    <w:rsid w:val="006A0EDD"/>
    <w:rsid w:val="006A1709"/>
    <w:rsid w:val="006A19AC"/>
    <w:rsid w:val="006A1B9B"/>
    <w:rsid w:val="006A2168"/>
    <w:rsid w:val="006A2E62"/>
    <w:rsid w:val="006A3C33"/>
    <w:rsid w:val="006A3C98"/>
    <w:rsid w:val="006A4068"/>
    <w:rsid w:val="006A40BA"/>
    <w:rsid w:val="006A43EA"/>
    <w:rsid w:val="006A45E8"/>
    <w:rsid w:val="006A560D"/>
    <w:rsid w:val="006A5DFA"/>
    <w:rsid w:val="006A5F15"/>
    <w:rsid w:val="006A6A25"/>
    <w:rsid w:val="006A6C31"/>
    <w:rsid w:val="006A7324"/>
    <w:rsid w:val="006A7550"/>
    <w:rsid w:val="006A76FD"/>
    <w:rsid w:val="006B01DF"/>
    <w:rsid w:val="006B0948"/>
    <w:rsid w:val="006B0A2C"/>
    <w:rsid w:val="006B1469"/>
    <w:rsid w:val="006B1732"/>
    <w:rsid w:val="006B1869"/>
    <w:rsid w:val="006B19E8"/>
    <w:rsid w:val="006B2DCD"/>
    <w:rsid w:val="006B3873"/>
    <w:rsid w:val="006B3C4E"/>
    <w:rsid w:val="006B404A"/>
    <w:rsid w:val="006B4178"/>
    <w:rsid w:val="006B63E7"/>
    <w:rsid w:val="006B6488"/>
    <w:rsid w:val="006B6936"/>
    <w:rsid w:val="006B6E80"/>
    <w:rsid w:val="006B6FCE"/>
    <w:rsid w:val="006B73FE"/>
    <w:rsid w:val="006B7503"/>
    <w:rsid w:val="006C0250"/>
    <w:rsid w:val="006C077F"/>
    <w:rsid w:val="006C0B9B"/>
    <w:rsid w:val="006C0DC4"/>
    <w:rsid w:val="006C102E"/>
    <w:rsid w:val="006C1314"/>
    <w:rsid w:val="006C1415"/>
    <w:rsid w:val="006C1B12"/>
    <w:rsid w:val="006C21EB"/>
    <w:rsid w:val="006C23D4"/>
    <w:rsid w:val="006C2D59"/>
    <w:rsid w:val="006C35AB"/>
    <w:rsid w:val="006C3A8E"/>
    <w:rsid w:val="006C3E7F"/>
    <w:rsid w:val="006C456C"/>
    <w:rsid w:val="006C46C7"/>
    <w:rsid w:val="006C536C"/>
    <w:rsid w:val="006C57F4"/>
    <w:rsid w:val="006C5811"/>
    <w:rsid w:val="006C6076"/>
    <w:rsid w:val="006C61BA"/>
    <w:rsid w:val="006C6A9A"/>
    <w:rsid w:val="006C77BF"/>
    <w:rsid w:val="006D04E0"/>
    <w:rsid w:val="006D0799"/>
    <w:rsid w:val="006D0D89"/>
    <w:rsid w:val="006D0F08"/>
    <w:rsid w:val="006D1779"/>
    <w:rsid w:val="006D1ED2"/>
    <w:rsid w:val="006D2561"/>
    <w:rsid w:val="006D2B42"/>
    <w:rsid w:val="006D331A"/>
    <w:rsid w:val="006D3445"/>
    <w:rsid w:val="006D35EA"/>
    <w:rsid w:val="006D39EE"/>
    <w:rsid w:val="006D3D30"/>
    <w:rsid w:val="006D4889"/>
    <w:rsid w:val="006D4C2A"/>
    <w:rsid w:val="006D56BB"/>
    <w:rsid w:val="006D5958"/>
    <w:rsid w:val="006D61D1"/>
    <w:rsid w:val="006D69DE"/>
    <w:rsid w:val="006D6F1C"/>
    <w:rsid w:val="006D7333"/>
    <w:rsid w:val="006E02E1"/>
    <w:rsid w:val="006E0B85"/>
    <w:rsid w:val="006E0CB6"/>
    <w:rsid w:val="006E0EB2"/>
    <w:rsid w:val="006E1B1E"/>
    <w:rsid w:val="006E2468"/>
    <w:rsid w:val="006E3E9B"/>
    <w:rsid w:val="006E3EBC"/>
    <w:rsid w:val="006E3F4F"/>
    <w:rsid w:val="006E4DC5"/>
    <w:rsid w:val="006E596A"/>
    <w:rsid w:val="006E5C50"/>
    <w:rsid w:val="006E5EFF"/>
    <w:rsid w:val="006E65A4"/>
    <w:rsid w:val="006E7014"/>
    <w:rsid w:val="006E7141"/>
    <w:rsid w:val="006E7452"/>
    <w:rsid w:val="006E761A"/>
    <w:rsid w:val="006E788B"/>
    <w:rsid w:val="006E78AD"/>
    <w:rsid w:val="006E7FF0"/>
    <w:rsid w:val="006F0571"/>
    <w:rsid w:val="006F18AD"/>
    <w:rsid w:val="006F19A2"/>
    <w:rsid w:val="006F1D57"/>
    <w:rsid w:val="006F1EB2"/>
    <w:rsid w:val="006F2A36"/>
    <w:rsid w:val="006F2A38"/>
    <w:rsid w:val="006F2BC5"/>
    <w:rsid w:val="006F38D5"/>
    <w:rsid w:val="006F38E9"/>
    <w:rsid w:val="006F3E56"/>
    <w:rsid w:val="006F42F3"/>
    <w:rsid w:val="006F4FF9"/>
    <w:rsid w:val="006F5D3B"/>
    <w:rsid w:val="006F5E95"/>
    <w:rsid w:val="006F5EC2"/>
    <w:rsid w:val="006F60ED"/>
    <w:rsid w:val="006F6223"/>
    <w:rsid w:val="006F6615"/>
    <w:rsid w:val="006F6841"/>
    <w:rsid w:val="006F6937"/>
    <w:rsid w:val="006F756A"/>
    <w:rsid w:val="006F777C"/>
    <w:rsid w:val="006F7CA1"/>
    <w:rsid w:val="006F7DD5"/>
    <w:rsid w:val="007000F6"/>
    <w:rsid w:val="007001BA"/>
    <w:rsid w:val="0070030C"/>
    <w:rsid w:val="00700D5A"/>
    <w:rsid w:val="00700F8F"/>
    <w:rsid w:val="00701982"/>
    <w:rsid w:val="00702606"/>
    <w:rsid w:val="007032B9"/>
    <w:rsid w:val="00704A0C"/>
    <w:rsid w:val="00704AD2"/>
    <w:rsid w:val="007059C3"/>
    <w:rsid w:val="007070D8"/>
    <w:rsid w:val="00707562"/>
    <w:rsid w:val="00707683"/>
    <w:rsid w:val="00707E72"/>
    <w:rsid w:val="0071010A"/>
    <w:rsid w:val="0071074A"/>
    <w:rsid w:val="00710761"/>
    <w:rsid w:val="0071112D"/>
    <w:rsid w:val="00711362"/>
    <w:rsid w:val="00711704"/>
    <w:rsid w:val="00711A0A"/>
    <w:rsid w:val="00711BE7"/>
    <w:rsid w:val="00711DEB"/>
    <w:rsid w:val="00712EE8"/>
    <w:rsid w:val="00713627"/>
    <w:rsid w:val="0071392A"/>
    <w:rsid w:val="00713BD3"/>
    <w:rsid w:val="007140D4"/>
    <w:rsid w:val="00714502"/>
    <w:rsid w:val="00714A5A"/>
    <w:rsid w:val="00714B26"/>
    <w:rsid w:val="00714B79"/>
    <w:rsid w:val="00714F76"/>
    <w:rsid w:val="00715367"/>
    <w:rsid w:val="00716A5C"/>
    <w:rsid w:val="00716DC4"/>
    <w:rsid w:val="00717262"/>
    <w:rsid w:val="00717A53"/>
    <w:rsid w:val="00717E67"/>
    <w:rsid w:val="00720944"/>
    <w:rsid w:val="00721FB6"/>
    <w:rsid w:val="00722113"/>
    <w:rsid w:val="007226F1"/>
    <w:rsid w:val="0072355A"/>
    <w:rsid w:val="0072388A"/>
    <w:rsid w:val="00724690"/>
    <w:rsid w:val="00724C9A"/>
    <w:rsid w:val="00724DE9"/>
    <w:rsid w:val="00724E5F"/>
    <w:rsid w:val="007252D4"/>
    <w:rsid w:val="00725521"/>
    <w:rsid w:val="00725C2E"/>
    <w:rsid w:val="00725C76"/>
    <w:rsid w:val="00726365"/>
    <w:rsid w:val="00726974"/>
    <w:rsid w:val="0072787D"/>
    <w:rsid w:val="00727D2E"/>
    <w:rsid w:val="00727D62"/>
    <w:rsid w:val="0073056E"/>
    <w:rsid w:val="0073059B"/>
    <w:rsid w:val="007305C2"/>
    <w:rsid w:val="007305C7"/>
    <w:rsid w:val="00731044"/>
    <w:rsid w:val="0073117A"/>
    <w:rsid w:val="00731450"/>
    <w:rsid w:val="007318E8"/>
    <w:rsid w:val="007327D0"/>
    <w:rsid w:val="00732848"/>
    <w:rsid w:val="007329AA"/>
    <w:rsid w:val="007338DB"/>
    <w:rsid w:val="00733D98"/>
    <w:rsid w:val="0073465E"/>
    <w:rsid w:val="00734837"/>
    <w:rsid w:val="00734865"/>
    <w:rsid w:val="007349DE"/>
    <w:rsid w:val="00735BC2"/>
    <w:rsid w:val="00735C0C"/>
    <w:rsid w:val="007362E5"/>
    <w:rsid w:val="00736817"/>
    <w:rsid w:val="007372D5"/>
    <w:rsid w:val="00737B00"/>
    <w:rsid w:val="00737D88"/>
    <w:rsid w:val="00737E65"/>
    <w:rsid w:val="0074035A"/>
    <w:rsid w:val="007404FF"/>
    <w:rsid w:val="0074056B"/>
    <w:rsid w:val="00740B87"/>
    <w:rsid w:val="007417ED"/>
    <w:rsid w:val="00741A4F"/>
    <w:rsid w:val="00741AA6"/>
    <w:rsid w:val="007423CD"/>
    <w:rsid w:val="0074266B"/>
    <w:rsid w:val="007427C9"/>
    <w:rsid w:val="00742873"/>
    <w:rsid w:val="00742AA3"/>
    <w:rsid w:val="00742C7E"/>
    <w:rsid w:val="0074434F"/>
    <w:rsid w:val="00744984"/>
    <w:rsid w:val="00744A26"/>
    <w:rsid w:val="00744B79"/>
    <w:rsid w:val="00744C1E"/>
    <w:rsid w:val="00744E51"/>
    <w:rsid w:val="0074628A"/>
    <w:rsid w:val="00746782"/>
    <w:rsid w:val="007467BD"/>
    <w:rsid w:val="00746D2E"/>
    <w:rsid w:val="00747201"/>
    <w:rsid w:val="00747938"/>
    <w:rsid w:val="00747A1F"/>
    <w:rsid w:val="007508E1"/>
    <w:rsid w:val="00750CC6"/>
    <w:rsid w:val="00750FCC"/>
    <w:rsid w:val="007510DC"/>
    <w:rsid w:val="007525DD"/>
    <w:rsid w:val="0075269D"/>
    <w:rsid w:val="00752AEF"/>
    <w:rsid w:val="00752CE0"/>
    <w:rsid w:val="0075378E"/>
    <w:rsid w:val="00754233"/>
    <w:rsid w:val="007542C0"/>
    <w:rsid w:val="00754343"/>
    <w:rsid w:val="00754E5F"/>
    <w:rsid w:val="007562BB"/>
    <w:rsid w:val="00757056"/>
    <w:rsid w:val="00757389"/>
    <w:rsid w:val="00757F76"/>
    <w:rsid w:val="00760047"/>
    <w:rsid w:val="00760641"/>
    <w:rsid w:val="00761201"/>
    <w:rsid w:val="00762568"/>
    <w:rsid w:val="00762B1B"/>
    <w:rsid w:val="00763A95"/>
    <w:rsid w:val="00764AC4"/>
    <w:rsid w:val="0076515B"/>
    <w:rsid w:val="00765A65"/>
    <w:rsid w:val="00766A64"/>
    <w:rsid w:val="007670E1"/>
    <w:rsid w:val="00767F17"/>
    <w:rsid w:val="00770C47"/>
    <w:rsid w:val="007714DB"/>
    <w:rsid w:val="0077164E"/>
    <w:rsid w:val="00771C0F"/>
    <w:rsid w:val="00773610"/>
    <w:rsid w:val="0077416A"/>
    <w:rsid w:val="007744DC"/>
    <w:rsid w:val="00774A98"/>
    <w:rsid w:val="00775DEA"/>
    <w:rsid w:val="00777097"/>
    <w:rsid w:val="00777B0E"/>
    <w:rsid w:val="007801E3"/>
    <w:rsid w:val="007803E8"/>
    <w:rsid w:val="007806A0"/>
    <w:rsid w:val="00780883"/>
    <w:rsid w:val="007808EF"/>
    <w:rsid w:val="00780DF3"/>
    <w:rsid w:val="00781B60"/>
    <w:rsid w:val="007823F7"/>
    <w:rsid w:val="00782CBA"/>
    <w:rsid w:val="00782DB4"/>
    <w:rsid w:val="00783853"/>
    <w:rsid w:val="007844DB"/>
    <w:rsid w:val="00784CF1"/>
    <w:rsid w:val="00784FAB"/>
    <w:rsid w:val="007853C1"/>
    <w:rsid w:val="00785A77"/>
    <w:rsid w:val="00786015"/>
    <w:rsid w:val="007860FB"/>
    <w:rsid w:val="007861F9"/>
    <w:rsid w:val="00786B4D"/>
    <w:rsid w:val="00786D1B"/>
    <w:rsid w:val="00786D28"/>
    <w:rsid w:val="007874C4"/>
    <w:rsid w:val="00787625"/>
    <w:rsid w:val="00787B8D"/>
    <w:rsid w:val="00787DFB"/>
    <w:rsid w:val="00787ECD"/>
    <w:rsid w:val="00790270"/>
    <w:rsid w:val="00790851"/>
    <w:rsid w:val="00791070"/>
    <w:rsid w:val="00791128"/>
    <w:rsid w:val="0079145C"/>
    <w:rsid w:val="0079167B"/>
    <w:rsid w:val="0079185F"/>
    <w:rsid w:val="00791B13"/>
    <w:rsid w:val="00791C80"/>
    <w:rsid w:val="00792DC3"/>
    <w:rsid w:val="007936EA"/>
    <w:rsid w:val="007945BC"/>
    <w:rsid w:val="0079481B"/>
    <w:rsid w:val="00794949"/>
    <w:rsid w:val="00794BB4"/>
    <w:rsid w:val="007951E6"/>
    <w:rsid w:val="00795A5A"/>
    <w:rsid w:val="0079623B"/>
    <w:rsid w:val="00796C72"/>
    <w:rsid w:val="00796ECC"/>
    <w:rsid w:val="00797731"/>
    <w:rsid w:val="00797AF4"/>
    <w:rsid w:val="00797D0C"/>
    <w:rsid w:val="007A029F"/>
    <w:rsid w:val="007A09E8"/>
    <w:rsid w:val="007A0C84"/>
    <w:rsid w:val="007A0DEB"/>
    <w:rsid w:val="007A16EC"/>
    <w:rsid w:val="007A1741"/>
    <w:rsid w:val="007A2102"/>
    <w:rsid w:val="007A2ED1"/>
    <w:rsid w:val="007A2EF6"/>
    <w:rsid w:val="007A334F"/>
    <w:rsid w:val="007A3676"/>
    <w:rsid w:val="007A37C7"/>
    <w:rsid w:val="007A3DB3"/>
    <w:rsid w:val="007A3EB9"/>
    <w:rsid w:val="007A4252"/>
    <w:rsid w:val="007A442F"/>
    <w:rsid w:val="007A497A"/>
    <w:rsid w:val="007A4C4B"/>
    <w:rsid w:val="007A4C71"/>
    <w:rsid w:val="007A4F58"/>
    <w:rsid w:val="007A511B"/>
    <w:rsid w:val="007A541A"/>
    <w:rsid w:val="007A5E85"/>
    <w:rsid w:val="007A5F58"/>
    <w:rsid w:val="007A630D"/>
    <w:rsid w:val="007A6733"/>
    <w:rsid w:val="007A67BD"/>
    <w:rsid w:val="007A6E6D"/>
    <w:rsid w:val="007B0479"/>
    <w:rsid w:val="007B0850"/>
    <w:rsid w:val="007B12A5"/>
    <w:rsid w:val="007B16D9"/>
    <w:rsid w:val="007B1FBA"/>
    <w:rsid w:val="007B2175"/>
    <w:rsid w:val="007B2301"/>
    <w:rsid w:val="007B2317"/>
    <w:rsid w:val="007B326E"/>
    <w:rsid w:val="007B3414"/>
    <w:rsid w:val="007B35E4"/>
    <w:rsid w:val="007B397E"/>
    <w:rsid w:val="007B3B81"/>
    <w:rsid w:val="007B3ED9"/>
    <w:rsid w:val="007B3FE6"/>
    <w:rsid w:val="007B4C8D"/>
    <w:rsid w:val="007B4F0C"/>
    <w:rsid w:val="007B512D"/>
    <w:rsid w:val="007B5756"/>
    <w:rsid w:val="007B5C41"/>
    <w:rsid w:val="007B5ED3"/>
    <w:rsid w:val="007B66F7"/>
    <w:rsid w:val="007B67B0"/>
    <w:rsid w:val="007B67F8"/>
    <w:rsid w:val="007B6C58"/>
    <w:rsid w:val="007B6FA5"/>
    <w:rsid w:val="007B707B"/>
    <w:rsid w:val="007B78BB"/>
    <w:rsid w:val="007C0F5F"/>
    <w:rsid w:val="007C1A08"/>
    <w:rsid w:val="007C24A4"/>
    <w:rsid w:val="007C2833"/>
    <w:rsid w:val="007C28D1"/>
    <w:rsid w:val="007C2FE4"/>
    <w:rsid w:val="007C4A4F"/>
    <w:rsid w:val="007C53B4"/>
    <w:rsid w:val="007C61CB"/>
    <w:rsid w:val="007C75A3"/>
    <w:rsid w:val="007D0524"/>
    <w:rsid w:val="007D101B"/>
    <w:rsid w:val="007D1421"/>
    <w:rsid w:val="007D1DD1"/>
    <w:rsid w:val="007D2AE8"/>
    <w:rsid w:val="007D2D44"/>
    <w:rsid w:val="007D2E06"/>
    <w:rsid w:val="007D30F7"/>
    <w:rsid w:val="007D38AA"/>
    <w:rsid w:val="007D3EB3"/>
    <w:rsid w:val="007D484F"/>
    <w:rsid w:val="007D536C"/>
    <w:rsid w:val="007D5392"/>
    <w:rsid w:val="007D6BC3"/>
    <w:rsid w:val="007D6D3D"/>
    <w:rsid w:val="007D6E34"/>
    <w:rsid w:val="007D79B6"/>
    <w:rsid w:val="007D7DD4"/>
    <w:rsid w:val="007D7E90"/>
    <w:rsid w:val="007E0268"/>
    <w:rsid w:val="007E0736"/>
    <w:rsid w:val="007E08AD"/>
    <w:rsid w:val="007E09F5"/>
    <w:rsid w:val="007E0D15"/>
    <w:rsid w:val="007E0D37"/>
    <w:rsid w:val="007E1EE7"/>
    <w:rsid w:val="007E347F"/>
    <w:rsid w:val="007E38E1"/>
    <w:rsid w:val="007E3A90"/>
    <w:rsid w:val="007E4EBA"/>
    <w:rsid w:val="007E5E3D"/>
    <w:rsid w:val="007E6501"/>
    <w:rsid w:val="007E6C07"/>
    <w:rsid w:val="007F083E"/>
    <w:rsid w:val="007F12D7"/>
    <w:rsid w:val="007F198C"/>
    <w:rsid w:val="007F2108"/>
    <w:rsid w:val="007F24C6"/>
    <w:rsid w:val="007F280D"/>
    <w:rsid w:val="007F287F"/>
    <w:rsid w:val="007F2C5F"/>
    <w:rsid w:val="007F2F2E"/>
    <w:rsid w:val="007F34EA"/>
    <w:rsid w:val="007F3A63"/>
    <w:rsid w:val="007F41FC"/>
    <w:rsid w:val="007F43C9"/>
    <w:rsid w:val="007F4976"/>
    <w:rsid w:val="007F4B41"/>
    <w:rsid w:val="007F5055"/>
    <w:rsid w:val="007F5095"/>
    <w:rsid w:val="007F54CA"/>
    <w:rsid w:val="007F55A0"/>
    <w:rsid w:val="007F563B"/>
    <w:rsid w:val="007F564F"/>
    <w:rsid w:val="007F5A4B"/>
    <w:rsid w:val="007F5C2A"/>
    <w:rsid w:val="007F5E44"/>
    <w:rsid w:val="007F62D8"/>
    <w:rsid w:val="007F689D"/>
    <w:rsid w:val="007F6CC4"/>
    <w:rsid w:val="007F6EBA"/>
    <w:rsid w:val="007F6EDA"/>
    <w:rsid w:val="007F70DD"/>
    <w:rsid w:val="008001E3"/>
    <w:rsid w:val="00801775"/>
    <w:rsid w:val="00801971"/>
    <w:rsid w:val="0080225C"/>
    <w:rsid w:val="00802579"/>
    <w:rsid w:val="00802835"/>
    <w:rsid w:val="00802897"/>
    <w:rsid w:val="00803184"/>
    <w:rsid w:val="00803289"/>
    <w:rsid w:val="00803599"/>
    <w:rsid w:val="008042E8"/>
    <w:rsid w:val="00804605"/>
    <w:rsid w:val="00804B38"/>
    <w:rsid w:val="00804D2D"/>
    <w:rsid w:val="00804FDB"/>
    <w:rsid w:val="00805309"/>
    <w:rsid w:val="00805548"/>
    <w:rsid w:val="008055A0"/>
    <w:rsid w:val="008056AE"/>
    <w:rsid w:val="008064F8"/>
    <w:rsid w:val="00807271"/>
    <w:rsid w:val="008076E6"/>
    <w:rsid w:val="00807B95"/>
    <w:rsid w:val="00807EF0"/>
    <w:rsid w:val="0081022E"/>
    <w:rsid w:val="0081067D"/>
    <w:rsid w:val="0081075E"/>
    <w:rsid w:val="0081103F"/>
    <w:rsid w:val="00811157"/>
    <w:rsid w:val="0081165F"/>
    <w:rsid w:val="00811B2F"/>
    <w:rsid w:val="00812C78"/>
    <w:rsid w:val="00814121"/>
    <w:rsid w:val="008144C6"/>
    <w:rsid w:val="00814908"/>
    <w:rsid w:val="008149FC"/>
    <w:rsid w:val="00814ACF"/>
    <w:rsid w:val="00815467"/>
    <w:rsid w:val="0081565A"/>
    <w:rsid w:val="0081588E"/>
    <w:rsid w:val="00815B53"/>
    <w:rsid w:val="00815DB7"/>
    <w:rsid w:val="008160C4"/>
    <w:rsid w:val="008161A9"/>
    <w:rsid w:val="00817AAC"/>
    <w:rsid w:val="00820A7F"/>
    <w:rsid w:val="00820CBE"/>
    <w:rsid w:val="00821274"/>
    <w:rsid w:val="008217E8"/>
    <w:rsid w:val="00822230"/>
    <w:rsid w:val="00822856"/>
    <w:rsid w:val="00823CA9"/>
    <w:rsid w:val="00824193"/>
    <w:rsid w:val="00824D8A"/>
    <w:rsid w:val="00824D98"/>
    <w:rsid w:val="0082500D"/>
    <w:rsid w:val="008250E1"/>
    <w:rsid w:val="0082656C"/>
    <w:rsid w:val="00826D43"/>
    <w:rsid w:val="00826EB1"/>
    <w:rsid w:val="008274C1"/>
    <w:rsid w:val="008276E1"/>
    <w:rsid w:val="00827867"/>
    <w:rsid w:val="00830A46"/>
    <w:rsid w:val="00830C3C"/>
    <w:rsid w:val="00830E8A"/>
    <w:rsid w:val="0083141D"/>
    <w:rsid w:val="00831B92"/>
    <w:rsid w:val="008324C2"/>
    <w:rsid w:val="00832D03"/>
    <w:rsid w:val="0083350A"/>
    <w:rsid w:val="0083367B"/>
    <w:rsid w:val="00833DB6"/>
    <w:rsid w:val="00833E30"/>
    <w:rsid w:val="00833F99"/>
    <w:rsid w:val="00834CD6"/>
    <w:rsid w:val="00834CED"/>
    <w:rsid w:val="00834FEC"/>
    <w:rsid w:val="0083657F"/>
    <w:rsid w:val="00836732"/>
    <w:rsid w:val="00836F47"/>
    <w:rsid w:val="008377F2"/>
    <w:rsid w:val="008378F3"/>
    <w:rsid w:val="00837DEB"/>
    <w:rsid w:val="00837E04"/>
    <w:rsid w:val="008402F3"/>
    <w:rsid w:val="00840685"/>
    <w:rsid w:val="00840A26"/>
    <w:rsid w:val="00840ACB"/>
    <w:rsid w:val="00841417"/>
    <w:rsid w:val="0084160E"/>
    <w:rsid w:val="008419D1"/>
    <w:rsid w:val="00842196"/>
    <w:rsid w:val="00842CEE"/>
    <w:rsid w:val="00845355"/>
    <w:rsid w:val="0084539B"/>
    <w:rsid w:val="00845E67"/>
    <w:rsid w:val="008461B3"/>
    <w:rsid w:val="00846826"/>
    <w:rsid w:val="0084689B"/>
    <w:rsid w:val="008468E5"/>
    <w:rsid w:val="008471A0"/>
    <w:rsid w:val="008500A0"/>
    <w:rsid w:val="0085056B"/>
    <w:rsid w:val="00850D7A"/>
    <w:rsid w:val="00850EB3"/>
    <w:rsid w:val="00851993"/>
    <w:rsid w:val="00851B7D"/>
    <w:rsid w:val="008525E6"/>
    <w:rsid w:val="0085315E"/>
    <w:rsid w:val="00853F9D"/>
    <w:rsid w:val="00854C28"/>
    <w:rsid w:val="00854E8E"/>
    <w:rsid w:val="00855156"/>
    <w:rsid w:val="00855ABC"/>
    <w:rsid w:val="00855E8D"/>
    <w:rsid w:val="00856A43"/>
    <w:rsid w:val="0086065C"/>
    <w:rsid w:val="008607B8"/>
    <w:rsid w:val="00860D05"/>
    <w:rsid w:val="0086161D"/>
    <w:rsid w:val="00862066"/>
    <w:rsid w:val="00863767"/>
    <w:rsid w:val="008639EA"/>
    <w:rsid w:val="00863F25"/>
    <w:rsid w:val="008641FA"/>
    <w:rsid w:val="008646AA"/>
    <w:rsid w:val="00864C23"/>
    <w:rsid w:val="0086603B"/>
    <w:rsid w:val="008666DB"/>
    <w:rsid w:val="00867293"/>
    <w:rsid w:val="00867BC9"/>
    <w:rsid w:val="00867EF7"/>
    <w:rsid w:val="00871196"/>
    <w:rsid w:val="0087166D"/>
    <w:rsid w:val="00872418"/>
    <w:rsid w:val="008730A1"/>
    <w:rsid w:val="00873F86"/>
    <w:rsid w:val="00874B9E"/>
    <w:rsid w:val="00874CA7"/>
    <w:rsid w:val="00875335"/>
    <w:rsid w:val="00875656"/>
    <w:rsid w:val="00876168"/>
    <w:rsid w:val="00876685"/>
    <w:rsid w:val="008777BC"/>
    <w:rsid w:val="008779F8"/>
    <w:rsid w:val="008800E8"/>
    <w:rsid w:val="00880608"/>
    <w:rsid w:val="00880B7E"/>
    <w:rsid w:val="008816F1"/>
    <w:rsid w:val="00881845"/>
    <w:rsid w:val="00881B14"/>
    <w:rsid w:val="0088366D"/>
    <w:rsid w:val="008851EE"/>
    <w:rsid w:val="0088570E"/>
    <w:rsid w:val="00885851"/>
    <w:rsid w:val="00885ABA"/>
    <w:rsid w:val="00886340"/>
    <w:rsid w:val="00887004"/>
    <w:rsid w:val="0088707F"/>
    <w:rsid w:val="00887270"/>
    <w:rsid w:val="0088751F"/>
    <w:rsid w:val="0089018B"/>
    <w:rsid w:val="00890582"/>
    <w:rsid w:val="00890E2C"/>
    <w:rsid w:val="00890EF6"/>
    <w:rsid w:val="00891DFD"/>
    <w:rsid w:val="00892388"/>
    <w:rsid w:val="00892461"/>
    <w:rsid w:val="00892823"/>
    <w:rsid w:val="00892E58"/>
    <w:rsid w:val="0089314B"/>
    <w:rsid w:val="008935B6"/>
    <w:rsid w:val="00893B5E"/>
    <w:rsid w:val="008943FB"/>
    <w:rsid w:val="0089467C"/>
    <w:rsid w:val="00894EEE"/>
    <w:rsid w:val="00895335"/>
    <w:rsid w:val="008954B7"/>
    <w:rsid w:val="00895FC3"/>
    <w:rsid w:val="00896C58"/>
    <w:rsid w:val="008979FF"/>
    <w:rsid w:val="008A0A3B"/>
    <w:rsid w:val="008A0B4D"/>
    <w:rsid w:val="008A1660"/>
    <w:rsid w:val="008A24A1"/>
    <w:rsid w:val="008A2B8B"/>
    <w:rsid w:val="008A2C7A"/>
    <w:rsid w:val="008A2F9E"/>
    <w:rsid w:val="008A362A"/>
    <w:rsid w:val="008A3B9E"/>
    <w:rsid w:val="008A4EC0"/>
    <w:rsid w:val="008A5A2D"/>
    <w:rsid w:val="008A6310"/>
    <w:rsid w:val="008A659F"/>
    <w:rsid w:val="008A70D4"/>
    <w:rsid w:val="008A7484"/>
    <w:rsid w:val="008B0BE6"/>
    <w:rsid w:val="008B1257"/>
    <w:rsid w:val="008B183E"/>
    <w:rsid w:val="008B299F"/>
    <w:rsid w:val="008B2A23"/>
    <w:rsid w:val="008B2C64"/>
    <w:rsid w:val="008B2F9B"/>
    <w:rsid w:val="008B308C"/>
    <w:rsid w:val="008B31ED"/>
    <w:rsid w:val="008B3421"/>
    <w:rsid w:val="008B35CF"/>
    <w:rsid w:val="008B3930"/>
    <w:rsid w:val="008B41BC"/>
    <w:rsid w:val="008B4884"/>
    <w:rsid w:val="008B4A69"/>
    <w:rsid w:val="008B54C5"/>
    <w:rsid w:val="008B5534"/>
    <w:rsid w:val="008B6309"/>
    <w:rsid w:val="008B6720"/>
    <w:rsid w:val="008B6870"/>
    <w:rsid w:val="008B7A6C"/>
    <w:rsid w:val="008C0429"/>
    <w:rsid w:val="008C066E"/>
    <w:rsid w:val="008C0683"/>
    <w:rsid w:val="008C0A81"/>
    <w:rsid w:val="008C0F60"/>
    <w:rsid w:val="008C1D93"/>
    <w:rsid w:val="008C2814"/>
    <w:rsid w:val="008C29F7"/>
    <w:rsid w:val="008C38CB"/>
    <w:rsid w:val="008C38DF"/>
    <w:rsid w:val="008C3CAA"/>
    <w:rsid w:val="008C3D14"/>
    <w:rsid w:val="008C409C"/>
    <w:rsid w:val="008C4141"/>
    <w:rsid w:val="008C417C"/>
    <w:rsid w:val="008C5E95"/>
    <w:rsid w:val="008C6071"/>
    <w:rsid w:val="008C65DB"/>
    <w:rsid w:val="008C6EB6"/>
    <w:rsid w:val="008C6F39"/>
    <w:rsid w:val="008C760E"/>
    <w:rsid w:val="008D0F49"/>
    <w:rsid w:val="008D1325"/>
    <w:rsid w:val="008D13CE"/>
    <w:rsid w:val="008D18ED"/>
    <w:rsid w:val="008D2044"/>
    <w:rsid w:val="008D330C"/>
    <w:rsid w:val="008D356E"/>
    <w:rsid w:val="008D3ABF"/>
    <w:rsid w:val="008D3B2A"/>
    <w:rsid w:val="008D40D2"/>
    <w:rsid w:val="008D452F"/>
    <w:rsid w:val="008D4678"/>
    <w:rsid w:val="008D5111"/>
    <w:rsid w:val="008D5D6A"/>
    <w:rsid w:val="008D5F7E"/>
    <w:rsid w:val="008D622E"/>
    <w:rsid w:val="008D659A"/>
    <w:rsid w:val="008D6822"/>
    <w:rsid w:val="008D6FEE"/>
    <w:rsid w:val="008D74FD"/>
    <w:rsid w:val="008D7838"/>
    <w:rsid w:val="008D7951"/>
    <w:rsid w:val="008E0177"/>
    <w:rsid w:val="008E108F"/>
    <w:rsid w:val="008E1524"/>
    <w:rsid w:val="008E184E"/>
    <w:rsid w:val="008E1D24"/>
    <w:rsid w:val="008E2305"/>
    <w:rsid w:val="008E26DB"/>
    <w:rsid w:val="008E2BA6"/>
    <w:rsid w:val="008E3230"/>
    <w:rsid w:val="008E3ACE"/>
    <w:rsid w:val="008E47E0"/>
    <w:rsid w:val="008E4A5A"/>
    <w:rsid w:val="008E56D2"/>
    <w:rsid w:val="008E5B37"/>
    <w:rsid w:val="008E5B68"/>
    <w:rsid w:val="008E5DA7"/>
    <w:rsid w:val="008E63C4"/>
    <w:rsid w:val="008E6F1A"/>
    <w:rsid w:val="008E76AA"/>
    <w:rsid w:val="008E7E58"/>
    <w:rsid w:val="008F02A5"/>
    <w:rsid w:val="008F09B8"/>
    <w:rsid w:val="008F1F3B"/>
    <w:rsid w:val="008F209B"/>
    <w:rsid w:val="008F25B0"/>
    <w:rsid w:val="008F26FC"/>
    <w:rsid w:val="008F2B52"/>
    <w:rsid w:val="008F347D"/>
    <w:rsid w:val="008F3643"/>
    <w:rsid w:val="008F39EB"/>
    <w:rsid w:val="008F3AAF"/>
    <w:rsid w:val="008F43D1"/>
    <w:rsid w:val="008F5D30"/>
    <w:rsid w:val="008F6253"/>
    <w:rsid w:val="008F6705"/>
    <w:rsid w:val="008F74F8"/>
    <w:rsid w:val="009002A4"/>
    <w:rsid w:val="0090056A"/>
    <w:rsid w:val="00900C97"/>
    <w:rsid w:val="00900CA3"/>
    <w:rsid w:val="00900DC8"/>
    <w:rsid w:val="00900E2F"/>
    <w:rsid w:val="00901FB5"/>
    <w:rsid w:val="00902CCB"/>
    <w:rsid w:val="00902DFB"/>
    <w:rsid w:val="009034F3"/>
    <w:rsid w:val="00903827"/>
    <w:rsid w:val="00903C28"/>
    <w:rsid w:val="00903CDF"/>
    <w:rsid w:val="00903F2E"/>
    <w:rsid w:val="00904C0B"/>
    <w:rsid w:val="009060B7"/>
    <w:rsid w:val="009067B6"/>
    <w:rsid w:val="00906C05"/>
    <w:rsid w:val="009070F4"/>
    <w:rsid w:val="009078F3"/>
    <w:rsid w:val="00907EAC"/>
    <w:rsid w:val="009100CA"/>
    <w:rsid w:val="00910246"/>
    <w:rsid w:val="00910455"/>
    <w:rsid w:val="00910CD8"/>
    <w:rsid w:val="00910E30"/>
    <w:rsid w:val="00911EC3"/>
    <w:rsid w:val="009123F9"/>
    <w:rsid w:val="0091275F"/>
    <w:rsid w:val="009129E6"/>
    <w:rsid w:val="00912FEC"/>
    <w:rsid w:val="009139AF"/>
    <w:rsid w:val="00913AC9"/>
    <w:rsid w:val="00913DF3"/>
    <w:rsid w:val="009145FE"/>
    <w:rsid w:val="00914BD6"/>
    <w:rsid w:val="00916306"/>
    <w:rsid w:val="009163E3"/>
    <w:rsid w:val="009169D6"/>
    <w:rsid w:val="00916EF2"/>
    <w:rsid w:val="0092130F"/>
    <w:rsid w:val="009214AE"/>
    <w:rsid w:val="0092165F"/>
    <w:rsid w:val="00923410"/>
    <w:rsid w:val="00923782"/>
    <w:rsid w:val="0092390F"/>
    <w:rsid w:val="00923EF9"/>
    <w:rsid w:val="00924AD8"/>
    <w:rsid w:val="00925287"/>
    <w:rsid w:val="0092542E"/>
    <w:rsid w:val="0092559B"/>
    <w:rsid w:val="00925D7C"/>
    <w:rsid w:val="00926CC3"/>
    <w:rsid w:val="0092722D"/>
    <w:rsid w:val="00927DD4"/>
    <w:rsid w:val="00927E7C"/>
    <w:rsid w:val="0093121F"/>
    <w:rsid w:val="00931861"/>
    <w:rsid w:val="00931D76"/>
    <w:rsid w:val="009322D4"/>
    <w:rsid w:val="00932517"/>
    <w:rsid w:val="0093375D"/>
    <w:rsid w:val="0093537E"/>
    <w:rsid w:val="00936441"/>
    <w:rsid w:val="009368CC"/>
    <w:rsid w:val="00936A5D"/>
    <w:rsid w:val="00937CBD"/>
    <w:rsid w:val="0094132E"/>
    <w:rsid w:val="009414B7"/>
    <w:rsid w:val="009416B3"/>
    <w:rsid w:val="00941A4B"/>
    <w:rsid w:val="00943FB2"/>
    <w:rsid w:val="009441E4"/>
    <w:rsid w:val="00944F34"/>
    <w:rsid w:val="00945E8D"/>
    <w:rsid w:val="00945E92"/>
    <w:rsid w:val="0094674A"/>
    <w:rsid w:val="00946D30"/>
    <w:rsid w:val="00946EC5"/>
    <w:rsid w:val="00947E06"/>
    <w:rsid w:val="00947E79"/>
    <w:rsid w:val="009506BC"/>
    <w:rsid w:val="009507D9"/>
    <w:rsid w:val="009509BF"/>
    <w:rsid w:val="009509FB"/>
    <w:rsid w:val="00950C76"/>
    <w:rsid w:val="009510CD"/>
    <w:rsid w:val="009519CA"/>
    <w:rsid w:val="00951AFD"/>
    <w:rsid w:val="00951B49"/>
    <w:rsid w:val="009520A1"/>
    <w:rsid w:val="009522DF"/>
    <w:rsid w:val="009526D5"/>
    <w:rsid w:val="00952840"/>
    <w:rsid w:val="00952D3F"/>
    <w:rsid w:val="00953506"/>
    <w:rsid w:val="009536E9"/>
    <w:rsid w:val="0095447A"/>
    <w:rsid w:val="00954EE8"/>
    <w:rsid w:val="00955298"/>
    <w:rsid w:val="00955315"/>
    <w:rsid w:val="00955320"/>
    <w:rsid w:val="0095537E"/>
    <w:rsid w:val="0095562C"/>
    <w:rsid w:val="00955D5B"/>
    <w:rsid w:val="009561E1"/>
    <w:rsid w:val="00956279"/>
    <w:rsid w:val="0095647E"/>
    <w:rsid w:val="0095648A"/>
    <w:rsid w:val="00956ED1"/>
    <w:rsid w:val="00957E23"/>
    <w:rsid w:val="00960456"/>
    <w:rsid w:val="009611F8"/>
    <w:rsid w:val="00961B3C"/>
    <w:rsid w:val="00961CBC"/>
    <w:rsid w:val="00961D8E"/>
    <w:rsid w:val="00962218"/>
    <w:rsid w:val="0096260C"/>
    <w:rsid w:val="00963020"/>
    <w:rsid w:val="0096386E"/>
    <w:rsid w:val="009639DB"/>
    <w:rsid w:val="00963EBC"/>
    <w:rsid w:val="00963FE8"/>
    <w:rsid w:val="00965118"/>
    <w:rsid w:val="009659A3"/>
    <w:rsid w:val="00965ADF"/>
    <w:rsid w:val="009660ED"/>
    <w:rsid w:val="009662D6"/>
    <w:rsid w:val="009669B0"/>
    <w:rsid w:val="00966B5C"/>
    <w:rsid w:val="00966C8F"/>
    <w:rsid w:val="0096729F"/>
    <w:rsid w:val="009673F8"/>
    <w:rsid w:val="00967522"/>
    <w:rsid w:val="00967608"/>
    <w:rsid w:val="00967702"/>
    <w:rsid w:val="00971C65"/>
    <w:rsid w:val="00971D7F"/>
    <w:rsid w:val="009720E4"/>
    <w:rsid w:val="009722AE"/>
    <w:rsid w:val="009729DD"/>
    <w:rsid w:val="00972F80"/>
    <w:rsid w:val="00973692"/>
    <w:rsid w:val="00973EEA"/>
    <w:rsid w:val="0097403F"/>
    <w:rsid w:val="00977322"/>
    <w:rsid w:val="00977DF9"/>
    <w:rsid w:val="00980445"/>
    <w:rsid w:val="009804AF"/>
    <w:rsid w:val="009808D6"/>
    <w:rsid w:val="00980CF9"/>
    <w:rsid w:val="00981910"/>
    <w:rsid w:val="009819D3"/>
    <w:rsid w:val="00981D91"/>
    <w:rsid w:val="00982247"/>
    <w:rsid w:val="00982A1C"/>
    <w:rsid w:val="00982EA9"/>
    <w:rsid w:val="00983148"/>
    <w:rsid w:val="009833F0"/>
    <w:rsid w:val="009835E9"/>
    <w:rsid w:val="009839EE"/>
    <w:rsid w:val="009845E2"/>
    <w:rsid w:val="009855E9"/>
    <w:rsid w:val="00985A90"/>
    <w:rsid w:val="00985BB0"/>
    <w:rsid w:val="00986677"/>
    <w:rsid w:val="009869A2"/>
    <w:rsid w:val="009879C7"/>
    <w:rsid w:val="00987B3B"/>
    <w:rsid w:val="00987CE5"/>
    <w:rsid w:val="00990421"/>
    <w:rsid w:val="00990A12"/>
    <w:rsid w:val="00991E75"/>
    <w:rsid w:val="00992222"/>
    <w:rsid w:val="0099224F"/>
    <w:rsid w:val="00992712"/>
    <w:rsid w:val="009927C2"/>
    <w:rsid w:val="00993437"/>
    <w:rsid w:val="00994280"/>
    <w:rsid w:val="009945A2"/>
    <w:rsid w:val="0099485B"/>
    <w:rsid w:val="00994A14"/>
    <w:rsid w:val="00994ADB"/>
    <w:rsid w:val="0099513D"/>
    <w:rsid w:val="0099562B"/>
    <w:rsid w:val="009966A5"/>
    <w:rsid w:val="009979CC"/>
    <w:rsid w:val="009A0B4B"/>
    <w:rsid w:val="009A0D9B"/>
    <w:rsid w:val="009A0EC3"/>
    <w:rsid w:val="009A0EDA"/>
    <w:rsid w:val="009A12A5"/>
    <w:rsid w:val="009A1A70"/>
    <w:rsid w:val="009A226A"/>
    <w:rsid w:val="009A23AB"/>
    <w:rsid w:val="009A26DD"/>
    <w:rsid w:val="009A2722"/>
    <w:rsid w:val="009A2FB2"/>
    <w:rsid w:val="009A42AD"/>
    <w:rsid w:val="009A5F44"/>
    <w:rsid w:val="009A6509"/>
    <w:rsid w:val="009A67FC"/>
    <w:rsid w:val="009A6AA7"/>
    <w:rsid w:val="009A6D26"/>
    <w:rsid w:val="009A7504"/>
    <w:rsid w:val="009A7C10"/>
    <w:rsid w:val="009A7E7F"/>
    <w:rsid w:val="009B0DC5"/>
    <w:rsid w:val="009B10A6"/>
    <w:rsid w:val="009B10D4"/>
    <w:rsid w:val="009B113F"/>
    <w:rsid w:val="009B163E"/>
    <w:rsid w:val="009B17B7"/>
    <w:rsid w:val="009B1A6F"/>
    <w:rsid w:val="009B1EB6"/>
    <w:rsid w:val="009B2438"/>
    <w:rsid w:val="009B33AE"/>
    <w:rsid w:val="009B3D54"/>
    <w:rsid w:val="009B3FC8"/>
    <w:rsid w:val="009B43B1"/>
    <w:rsid w:val="009B5865"/>
    <w:rsid w:val="009B5D8B"/>
    <w:rsid w:val="009B6143"/>
    <w:rsid w:val="009B6C70"/>
    <w:rsid w:val="009B738B"/>
    <w:rsid w:val="009B7A69"/>
    <w:rsid w:val="009B7D5E"/>
    <w:rsid w:val="009B7FA5"/>
    <w:rsid w:val="009C17AA"/>
    <w:rsid w:val="009C186F"/>
    <w:rsid w:val="009C1B1F"/>
    <w:rsid w:val="009C237E"/>
    <w:rsid w:val="009C2584"/>
    <w:rsid w:val="009C26A5"/>
    <w:rsid w:val="009C2934"/>
    <w:rsid w:val="009C30F1"/>
    <w:rsid w:val="009C32AB"/>
    <w:rsid w:val="009C3696"/>
    <w:rsid w:val="009C3A31"/>
    <w:rsid w:val="009C3E52"/>
    <w:rsid w:val="009C4282"/>
    <w:rsid w:val="009C42B0"/>
    <w:rsid w:val="009C4598"/>
    <w:rsid w:val="009C4B36"/>
    <w:rsid w:val="009C53FA"/>
    <w:rsid w:val="009C54B4"/>
    <w:rsid w:val="009C597B"/>
    <w:rsid w:val="009D04E8"/>
    <w:rsid w:val="009D0CD0"/>
    <w:rsid w:val="009D22E9"/>
    <w:rsid w:val="009D331A"/>
    <w:rsid w:val="009D3352"/>
    <w:rsid w:val="009D3514"/>
    <w:rsid w:val="009D48C9"/>
    <w:rsid w:val="009D4DAF"/>
    <w:rsid w:val="009D5323"/>
    <w:rsid w:val="009D5790"/>
    <w:rsid w:val="009D6DCD"/>
    <w:rsid w:val="009D7277"/>
    <w:rsid w:val="009D73DE"/>
    <w:rsid w:val="009D76BA"/>
    <w:rsid w:val="009D7DD2"/>
    <w:rsid w:val="009D7F18"/>
    <w:rsid w:val="009E0487"/>
    <w:rsid w:val="009E0684"/>
    <w:rsid w:val="009E07D4"/>
    <w:rsid w:val="009E08C6"/>
    <w:rsid w:val="009E12B5"/>
    <w:rsid w:val="009E289A"/>
    <w:rsid w:val="009E38A4"/>
    <w:rsid w:val="009E5240"/>
    <w:rsid w:val="009E5F34"/>
    <w:rsid w:val="009E6062"/>
    <w:rsid w:val="009E6C5A"/>
    <w:rsid w:val="009E7D54"/>
    <w:rsid w:val="009F038E"/>
    <w:rsid w:val="009F1B9E"/>
    <w:rsid w:val="009F1C55"/>
    <w:rsid w:val="009F21D4"/>
    <w:rsid w:val="009F26A5"/>
    <w:rsid w:val="009F30CE"/>
    <w:rsid w:val="009F33BA"/>
    <w:rsid w:val="009F39B7"/>
    <w:rsid w:val="009F4830"/>
    <w:rsid w:val="009F5196"/>
    <w:rsid w:val="009F57DC"/>
    <w:rsid w:val="009F61DF"/>
    <w:rsid w:val="009F6ED3"/>
    <w:rsid w:val="00A000FC"/>
    <w:rsid w:val="00A00345"/>
    <w:rsid w:val="00A00B63"/>
    <w:rsid w:val="00A00BEF"/>
    <w:rsid w:val="00A02656"/>
    <w:rsid w:val="00A026CD"/>
    <w:rsid w:val="00A02978"/>
    <w:rsid w:val="00A034DE"/>
    <w:rsid w:val="00A03FF3"/>
    <w:rsid w:val="00A042C6"/>
    <w:rsid w:val="00A05888"/>
    <w:rsid w:val="00A06217"/>
    <w:rsid w:val="00A06DAC"/>
    <w:rsid w:val="00A07B88"/>
    <w:rsid w:val="00A10233"/>
    <w:rsid w:val="00A10486"/>
    <w:rsid w:val="00A10487"/>
    <w:rsid w:val="00A11089"/>
    <w:rsid w:val="00A1126A"/>
    <w:rsid w:val="00A11413"/>
    <w:rsid w:val="00A117BF"/>
    <w:rsid w:val="00A118BF"/>
    <w:rsid w:val="00A11B64"/>
    <w:rsid w:val="00A12A81"/>
    <w:rsid w:val="00A140D9"/>
    <w:rsid w:val="00A14180"/>
    <w:rsid w:val="00A15BA0"/>
    <w:rsid w:val="00A15CC7"/>
    <w:rsid w:val="00A16486"/>
    <w:rsid w:val="00A16C3A"/>
    <w:rsid w:val="00A16D25"/>
    <w:rsid w:val="00A170A0"/>
    <w:rsid w:val="00A17580"/>
    <w:rsid w:val="00A176E6"/>
    <w:rsid w:val="00A20210"/>
    <w:rsid w:val="00A20613"/>
    <w:rsid w:val="00A20AEF"/>
    <w:rsid w:val="00A20B34"/>
    <w:rsid w:val="00A20BE7"/>
    <w:rsid w:val="00A20CE4"/>
    <w:rsid w:val="00A21345"/>
    <w:rsid w:val="00A21AB7"/>
    <w:rsid w:val="00A21AF6"/>
    <w:rsid w:val="00A21D13"/>
    <w:rsid w:val="00A22838"/>
    <w:rsid w:val="00A230FD"/>
    <w:rsid w:val="00A232B2"/>
    <w:rsid w:val="00A23AF2"/>
    <w:rsid w:val="00A23F16"/>
    <w:rsid w:val="00A24C5C"/>
    <w:rsid w:val="00A24DD7"/>
    <w:rsid w:val="00A2503B"/>
    <w:rsid w:val="00A25576"/>
    <w:rsid w:val="00A255DB"/>
    <w:rsid w:val="00A25FC1"/>
    <w:rsid w:val="00A2654B"/>
    <w:rsid w:val="00A26B0E"/>
    <w:rsid w:val="00A26E26"/>
    <w:rsid w:val="00A27874"/>
    <w:rsid w:val="00A278C8"/>
    <w:rsid w:val="00A2790F"/>
    <w:rsid w:val="00A27977"/>
    <w:rsid w:val="00A301A2"/>
    <w:rsid w:val="00A301A8"/>
    <w:rsid w:val="00A306F6"/>
    <w:rsid w:val="00A3085F"/>
    <w:rsid w:val="00A30AEA"/>
    <w:rsid w:val="00A30DFE"/>
    <w:rsid w:val="00A31ECA"/>
    <w:rsid w:val="00A32243"/>
    <w:rsid w:val="00A32464"/>
    <w:rsid w:val="00A32692"/>
    <w:rsid w:val="00A3273F"/>
    <w:rsid w:val="00A3295A"/>
    <w:rsid w:val="00A32F2D"/>
    <w:rsid w:val="00A32F65"/>
    <w:rsid w:val="00A330A4"/>
    <w:rsid w:val="00A331C5"/>
    <w:rsid w:val="00A33770"/>
    <w:rsid w:val="00A33979"/>
    <w:rsid w:val="00A33E1A"/>
    <w:rsid w:val="00A34442"/>
    <w:rsid w:val="00A34CB8"/>
    <w:rsid w:val="00A34CC7"/>
    <w:rsid w:val="00A350BB"/>
    <w:rsid w:val="00A35803"/>
    <w:rsid w:val="00A35946"/>
    <w:rsid w:val="00A36405"/>
    <w:rsid w:val="00A40F3B"/>
    <w:rsid w:val="00A41888"/>
    <w:rsid w:val="00A41DF0"/>
    <w:rsid w:val="00A42038"/>
    <w:rsid w:val="00A422DB"/>
    <w:rsid w:val="00A42BF4"/>
    <w:rsid w:val="00A42F14"/>
    <w:rsid w:val="00A43186"/>
    <w:rsid w:val="00A4350E"/>
    <w:rsid w:val="00A44A85"/>
    <w:rsid w:val="00A44E2D"/>
    <w:rsid w:val="00A45089"/>
    <w:rsid w:val="00A45230"/>
    <w:rsid w:val="00A45F94"/>
    <w:rsid w:val="00A46459"/>
    <w:rsid w:val="00A47313"/>
    <w:rsid w:val="00A475AF"/>
    <w:rsid w:val="00A475D0"/>
    <w:rsid w:val="00A501C8"/>
    <w:rsid w:val="00A50549"/>
    <w:rsid w:val="00A50ACE"/>
    <w:rsid w:val="00A51854"/>
    <w:rsid w:val="00A51D36"/>
    <w:rsid w:val="00A526BB"/>
    <w:rsid w:val="00A52A14"/>
    <w:rsid w:val="00A53292"/>
    <w:rsid w:val="00A534E2"/>
    <w:rsid w:val="00A53527"/>
    <w:rsid w:val="00A53C3E"/>
    <w:rsid w:val="00A5480D"/>
    <w:rsid w:val="00A555BA"/>
    <w:rsid w:val="00A555C8"/>
    <w:rsid w:val="00A55EEF"/>
    <w:rsid w:val="00A56375"/>
    <w:rsid w:val="00A56819"/>
    <w:rsid w:val="00A5686B"/>
    <w:rsid w:val="00A57544"/>
    <w:rsid w:val="00A57CC8"/>
    <w:rsid w:val="00A6046D"/>
    <w:rsid w:val="00A606B5"/>
    <w:rsid w:val="00A60708"/>
    <w:rsid w:val="00A608F5"/>
    <w:rsid w:val="00A6104F"/>
    <w:rsid w:val="00A6116C"/>
    <w:rsid w:val="00A61561"/>
    <w:rsid w:val="00A61D4C"/>
    <w:rsid w:val="00A63360"/>
    <w:rsid w:val="00A636E7"/>
    <w:rsid w:val="00A63B81"/>
    <w:rsid w:val="00A643E3"/>
    <w:rsid w:val="00A64E1B"/>
    <w:rsid w:val="00A6516D"/>
    <w:rsid w:val="00A659A3"/>
    <w:rsid w:val="00A65F22"/>
    <w:rsid w:val="00A66991"/>
    <w:rsid w:val="00A66AE3"/>
    <w:rsid w:val="00A66C88"/>
    <w:rsid w:val="00A66D55"/>
    <w:rsid w:val="00A70049"/>
    <w:rsid w:val="00A700DA"/>
    <w:rsid w:val="00A70A31"/>
    <w:rsid w:val="00A70D7B"/>
    <w:rsid w:val="00A70D89"/>
    <w:rsid w:val="00A712AB"/>
    <w:rsid w:val="00A721F3"/>
    <w:rsid w:val="00A7235F"/>
    <w:rsid w:val="00A72FA0"/>
    <w:rsid w:val="00A73418"/>
    <w:rsid w:val="00A7370E"/>
    <w:rsid w:val="00A738AF"/>
    <w:rsid w:val="00A7398C"/>
    <w:rsid w:val="00A73A3A"/>
    <w:rsid w:val="00A73FF6"/>
    <w:rsid w:val="00A746F6"/>
    <w:rsid w:val="00A750D6"/>
    <w:rsid w:val="00A76A7E"/>
    <w:rsid w:val="00A76D21"/>
    <w:rsid w:val="00A76D77"/>
    <w:rsid w:val="00A80264"/>
    <w:rsid w:val="00A8073D"/>
    <w:rsid w:val="00A80BB5"/>
    <w:rsid w:val="00A80CDE"/>
    <w:rsid w:val="00A815E9"/>
    <w:rsid w:val="00A81ED3"/>
    <w:rsid w:val="00A82589"/>
    <w:rsid w:val="00A82F51"/>
    <w:rsid w:val="00A83904"/>
    <w:rsid w:val="00A83B23"/>
    <w:rsid w:val="00A83CF4"/>
    <w:rsid w:val="00A84940"/>
    <w:rsid w:val="00A84BDF"/>
    <w:rsid w:val="00A85B6B"/>
    <w:rsid w:val="00A85CB5"/>
    <w:rsid w:val="00A8657E"/>
    <w:rsid w:val="00A86727"/>
    <w:rsid w:val="00A86B6F"/>
    <w:rsid w:val="00A86E6E"/>
    <w:rsid w:val="00A874A9"/>
    <w:rsid w:val="00A8799A"/>
    <w:rsid w:val="00A9000C"/>
    <w:rsid w:val="00A91199"/>
    <w:rsid w:val="00A91467"/>
    <w:rsid w:val="00A91DBC"/>
    <w:rsid w:val="00A92884"/>
    <w:rsid w:val="00A92AE9"/>
    <w:rsid w:val="00A92CF8"/>
    <w:rsid w:val="00A92F7B"/>
    <w:rsid w:val="00A9320C"/>
    <w:rsid w:val="00A93678"/>
    <w:rsid w:val="00A93A46"/>
    <w:rsid w:val="00A93C20"/>
    <w:rsid w:val="00A93E70"/>
    <w:rsid w:val="00A93FB7"/>
    <w:rsid w:val="00A941A0"/>
    <w:rsid w:val="00A950E4"/>
    <w:rsid w:val="00A95888"/>
    <w:rsid w:val="00A95A06"/>
    <w:rsid w:val="00A95D05"/>
    <w:rsid w:val="00A961AB"/>
    <w:rsid w:val="00A961F7"/>
    <w:rsid w:val="00A9787A"/>
    <w:rsid w:val="00AA06BF"/>
    <w:rsid w:val="00AA0AB8"/>
    <w:rsid w:val="00AA0B78"/>
    <w:rsid w:val="00AA1679"/>
    <w:rsid w:val="00AA1A26"/>
    <w:rsid w:val="00AA1B8A"/>
    <w:rsid w:val="00AA2157"/>
    <w:rsid w:val="00AA2D7F"/>
    <w:rsid w:val="00AA3099"/>
    <w:rsid w:val="00AA34AD"/>
    <w:rsid w:val="00AA3585"/>
    <w:rsid w:val="00AA3847"/>
    <w:rsid w:val="00AA3C10"/>
    <w:rsid w:val="00AA4814"/>
    <w:rsid w:val="00AA56F4"/>
    <w:rsid w:val="00AA579D"/>
    <w:rsid w:val="00AA5855"/>
    <w:rsid w:val="00AA6E5D"/>
    <w:rsid w:val="00AA6FB5"/>
    <w:rsid w:val="00AA70F8"/>
    <w:rsid w:val="00AA7314"/>
    <w:rsid w:val="00AA7D11"/>
    <w:rsid w:val="00AB00B7"/>
    <w:rsid w:val="00AB011C"/>
    <w:rsid w:val="00AB0E0B"/>
    <w:rsid w:val="00AB0FA2"/>
    <w:rsid w:val="00AB1565"/>
    <w:rsid w:val="00AB1829"/>
    <w:rsid w:val="00AB1C4B"/>
    <w:rsid w:val="00AB1F01"/>
    <w:rsid w:val="00AB20B2"/>
    <w:rsid w:val="00AB2315"/>
    <w:rsid w:val="00AB2373"/>
    <w:rsid w:val="00AB32D4"/>
    <w:rsid w:val="00AB3923"/>
    <w:rsid w:val="00AB7D6C"/>
    <w:rsid w:val="00AC05DC"/>
    <w:rsid w:val="00AC0D01"/>
    <w:rsid w:val="00AC0E54"/>
    <w:rsid w:val="00AC11BA"/>
    <w:rsid w:val="00AC174B"/>
    <w:rsid w:val="00AC17D9"/>
    <w:rsid w:val="00AC1E29"/>
    <w:rsid w:val="00AC24A1"/>
    <w:rsid w:val="00AC2B66"/>
    <w:rsid w:val="00AC3EDE"/>
    <w:rsid w:val="00AC511D"/>
    <w:rsid w:val="00AC51DE"/>
    <w:rsid w:val="00AC63D7"/>
    <w:rsid w:val="00AC6ADC"/>
    <w:rsid w:val="00AC7032"/>
    <w:rsid w:val="00AC76C6"/>
    <w:rsid w:val="00AD12B8"/>
    <w:rsid w:val="00AD1E92"/>
    <w:rsid w:val="00AD22BB"/>
    <w:rsid w:val="00AD22D6"/>
    <w:rsid w:val="00AD232A"/>
    <w:rsid w:val="00AD2648"/>
    <w:rsid w:val="00AD26F7"/>
    <w:rsid w:val="00AD290F"/>
    <w:rsid w:val="00AD3429"/>
    <w:rsid w:val="00AD34FF"/>
    <w:rsid w:val="00AD3C09"/>
    <w:rsid w:val="00AD4CA7"/>
    <w:rsid w:val="00AD62BA"/>
    <w:rsid w:val="00AD6D6A"/>
    <w:rsid w:val="00AD6E3D"/>
    <w:rsid w:val="00AD71E5"/>
    <w:rsid w:val="00AD7927"/>
    <w:rsid w:val="00AD7ABB"/>
    <w:rsid w:val="00AE08D6"/>
    <w:rsid w:val="00AE0C4C"/>
    <w:rsid w:val="00AE0CF8"/>
    <w:rsid w:val="00AE0D2E"/>
    <w:rsid w:val="00AE207B"/>
    <w:rsid w:val="00AE26EB"/>
    <w:rsid w:val="00AE2EE7"/>
    <w:rsid w:val="00AE3400"/>
    <w:rsid w:val="00AE381A"/>
    <w:rsid w:val="00AE3E7B"/>
    <w:rsid w:val="00AE431D"/>
    <w:rsid w:val="00AE4B1E"/>
    <w:rsid w:val="00AE4C26"/>
    <w:rsid w:val="00AE4CA0"/>
    <w:rsid w:val="00AE596A"/>
    <w:rsid w:val="00AE5CBD"/>
    <w:rsid w:val="00AE6663"/>
    <w:rsid w:val="00AE6DFE"/>
    <w:rsid w:val="00AE7578"/>
    <w:rsid w:val="00AE77DA"/>
    <w:rsid w:val="00AE7865"/>
    <w:rsid w:val="00AF0E75"/>
    <w:rsid w:val="00AF1215"/>
    <w:rsid w:val="00AF16A6"/>
    <w:rsid w:val="00AF1C03"/>
    <w:rsid w:val="00AF22FB"/>
    <w:rsid w:val="00AF23DF"/>
    <w:rsid w:val="00AF246E"/>
    <w:rsid w:val="00AF3692"/>
    <w:rsid w:val="00AF3A78"/>
    <w:rsid w:val="00AF667F"/>
    <w:rsid w:val="00AF7756"/>
    <w:rsid w:val="00AF7990"/>
    <w:rsid w:val="00AF7E10"/>
    <w:rsid w:val="00B00BE6"/>
    <w:rsid w:val="00B01467"/>
    <w:rsid w:val="00B015F9"/>
    <w:rsid w:val="00B016E4"/>
    <w:rsid w:val="00B01869"/>
    <w:rsid w:val="00B01899"/>
    <w:rsid w:val="00B01CCA"/>
    <w:rsid w:val="00B01DC5"/>
    <w:rsid w:val="00B021DB"/>
    <w:rsid w:val="00B02B10"/>
    <w:rsid w:val="00B038E1"/>
    <w:rsid w:val="00B0392F"/>
    <w:rsid w:val="00B03E02"/>
    <w:rsid w:val="00B04A7A"/>
    <w:rsid w:val="00B058E4"/>
    <w:rsid w:val="00B059FA"/>
    <w:rsid w:val="00B064A6"/>
    <w:rsid w:val="00B0723C"/>
    <w:rsid w:val="00B0745D"/>
    <w:rsid w:val="00B07639"/>
    <w:rsid w:val="00B07A47"/>
    <w:rsid w:val="00B07E7A"/>
    <w:rsid w:val="00B10C6B"/>
    <w:rsid w:val="00B10DDD"/>
    <w:rsid w:val="00B1238A"/>
    <w:rsid w:val="00B1246C"/>
    <w:rsid w:val="00B129C2"/>
    <w:rsid w:val="00B13B9A"/>
    <w:rsid w:val="00B13C83"/>
    <w:rsid w:val="00B14183"/>
    <w:rsid w:val="00B143AD"/>
    <w:rsid w:val="00B1447D"/>
    <w:rsid w:val="00B14934"/>
    <w:rsid w:val="00B14CA8"/>
    <w:rsid w:val="00B15686"/>
    <w:rsid w:val="00B167E6"/>
    <w:rsid w:val="00B17240"/>
    <w:rsid w:val="00B17809"/>
    <w:rsid w:val="00B201ED"/>
    <w:rsid w:val="00B205BD"/>
    <w:rsid w:val="00B21576"/>
    <w:rsid w:val="00B215C0"/>
    <w:rsid w:val="00B21B04"/>
    <w:rsid w:val="00B21D4D"/>
    <w:rsid w:val="00B22464"/>
    <w:rsid w:val="00B22A9D"/>
    <w:rsid w:val="00B23406"/>
    <w:rsid w:val="00B23DD8"/>
    <w:rsid w:val="00B2416C"/>
    <w:rsid w:val="00B24321"/>
    <w:rsid w:val="00B246F0"/>
    <w:rsid w:val="00B24A8F"/>
    <w:rsid w:val="00B24E72"/>
    <w:rsid w:val="00B25277"/>
    <w:rsid w:val="00B25336"/>
    <w:rsid w:val="00B2642E"/>
    <w:rsid w:val="00B267F6"/>
    <w:rsid w:val="00B27903"/>
    <w:rsid w:val="00B27BE6"/>
    <w:rsid w:val="00B27C77"/>
    <w:rsid w:val="00B3020E"/>
    <w:rsid w:val="00B3047C"/>
    <w:rsid w:val="00B30586"/>
    <w:rsid w:val="00B30C72"/>
    <w:rsid w:val="00B32C08"/>
    <w:rsid w:val="00B32CEF"/>
    <w:rsid w:val="00B32DFC"/>
    <w:rsid w:val="00B336C2"/>
    <w:rsid w:val="00B33957"/>
    <w:rsid w:val="00B34DC2"/>
    <w:rsid w:val="00B35364"/>
    <w:rsid w:val="00B36A2E"/>
    <w:rsid w:val="00B36BE6"/>
    <w:rsid w:val="00B36F74"/>
    <w:rsid w:val="00B36F79"/>
    <w:rsid w:val="00B37036"/>
    <w:rsid w:val="00B37B46"/>
    <w:rsid w:val="00B40AFB"/>
    <w:rsid w:val="00B40F7E"/>
    <w:rsid w:val="00B40F94"/>
    <w:rsid w:val="00B41007"/>
    <w:rsid w:val="00B410B1"/>
    <w:rsid w:val="00B411D2"/>
    <w:rsid w:val="00B41475"/>
    <w:rsid w:val="00B41B82"/>
    <w:rsid w:val="00B41EAE"/>
    <w:rsid w:val="00B422F3"/>
    <w:rsid w:val="00B42549"/>
    <w:rsid w:val="00B42846"/>
    <w:rsid w:val="00B42BFE"/>
    <w:rsid w:val="00B4314A"/>
    <w:rsid w:val="00B43A07"/>
    <w:rsid w:val="00B44523"/>
    <w:rsid w:val="00B44553"/>
    <w:rsid w:val="00B44E80"/>
    <w:rsid w:val="00B4544B"/>
    <w:rsid w:val="00B45788"/>
    <w:rsid w:val="00B46482"/>
    <w:rsid w:val="00B468E9"/>
    <w:rsid w:val="00B46FEC"/>
    <w:rsid w:val="00B47059"/>
    <w:rsid w:val="00B4766C"/>
    <w:rsid w:val="00B4794A"/>
    <w:rsid w:val="00B47B0B"/>
    <w:rsid w:val="00B47C22"/>
    <w:rsid w:val="00B47FA9"/>
    <w:rsid w:val="00B50029"/>
    <w:rsid w:val="00B5020E"/>
    <w:rsid w:val="00B502BC"/>
    <w:rsid w:val="00B50543"/>
    <w:rsid w:val="00B51005"/>
    <w:rsid w:val="00B51260"/>
    <w:rsid w:val="00B51AEA"/>
    <w:rsid w:val="00B52E67"/>
    <w:rsid w:val="00B5343B"/>
    <w:rsid w:val="00B536A4"/>
    <w:rsid w:val="00B537C0"/>
    <w:rsid w:val="00B54E51"/>
    <w:rsid w:val="00B55253"/>
    <w:rsid w:val="00B56DFB"/>
    <w:rsid w:val="00B573EF"/>
    <w:rsid w:val="00B575B8"/>
    <w:rsid w:val="00B5789D"/>
    <w:rsid w:val="00B5790E"/>
    <w:rsid w:val="00B57E0B"/>
    <w:rsid w:val="00B603B4"/>
    <w:rsid w:val="00B607CA"/>
    <w:rsid w:val="00B6087A"/>
    <w:rsid w:val="00B617C7"/>
    <w:rsid w:val="00B61E7C"/>
    <w:rsid w:val="00B62E3B"/>
    <w:rsid w:val="00B639AE"/>
    <w:rsid w:val="00B639B5"/>
    <w:rsid w:val="00B649E8"/>
    <w:rsid w:val="00B64E43"/>
    <w:rsid w:val="00B651F4"/>
    <w:rsid w:val="00B6540A"/>
    <w:rsid w:val="00B66155"/>
    <w:rsid w:val="00B66C1F"/>
    <w:rsid w:val="00B66C9C"/>
    <w:rsid w:val="00B66FEC"/>
    <w:rsid w:val="00B66FF6"/>
    <w:rsid w:val="00B674E5"/>
    <w:rsid w:val="00B70210"/>
    <w:rsid w:val="00B71513"/>
    <w:rsid w:val="00B7189A"/>
    <w:rsid w:val="00B72395"/>
    <w:rsid w:val="00B72942"/>
    <w:rsid w:val="00B72CA4"/>
    <w:rsid w:val="00B733CF"/>
    <w:rsid w:val="00B734B6"/>
    <w:rsid w:val="00B736E1"/>
    <w:rsid w:val="00B74EFE"/>
    <w:rsid w:val="00B75214"/>
    <w:rsid w:val="00B7531B"/>
    <w:rsid w:val="00B75344"/>
    <w:rsid w:val="00B75370"/>
    <w:rsid w:val="00B7546F"/>
    <w:rsid w:val="00B75BBC"/>
    <w:rsid w:val="00B77100"/>
    <w:rsid w:val="00B77120"/>
    <w:rsid w:val="00B77125"/>
    <w:rsid w:val="00B77304"/>
    <w:rsid w:val="00B77499"/>
    <w:rsid w:val="00B77DF3"/>
    <w:rsid w:val="00B80221"/>
    <w:rsid w:val="00B803CE"/>
    <w:rsid w:val="00B81103"/>
    <w:rsid w:val="00B81C95"/>
    <w:rsid w:val="00B82415"/>
    <w:rsid w:val="00B826FB"/>
    <w:rsid w:val="00B832DB"/>
    <w:rsid w:val="00B843B4"/>
    <w:rsid w:val="00B84865"/>
    <w:rsid w:val="00B85B14"/>
    <w:rsid w:val="00B85C48"/>
    <w:rsid w:val="00B860F7"/>
    <w:rsid w:val="00B86D5F"/>
    <w:rsid w:val="00B87246"/>
    <w:rsid w:val="00B902A4"/>
    <w:rsid w:val="00B90698"/>
    <w:rsid w:val="00B906FC"/>
    <w:rsid w:val="00B9093B"/>
    <w:rsid w:val="00B90985"/>
    <w:rsid w:val="00B90A73"/>
    <w:rsid w:val="00B91484"/>
    <w:rsid w:val="00B91550"/>
    <w:rsid w:val="00B91A4D"/>
    <w:rsid w:val="00B91C45"/>
    <w:rsid w:val="00B91CDB"/>
    <w:rsid w:val="00B91EF1"/>
    <w:rsid w:val="00B9202A"/>
    <w:rsid w:val="00B926D7"/>
    <w:rsid w:val="00B94305"/>
    <w:rsid w:val="00B949A4"/>
    <w:rsid w:val="00B94E49"/>
    <w:rsid w:val="00B950EA"/>
    <w:rsid w:val="00B95545"/>
    <w:rsid w:val="00B95F02"/>
    <w:rsid w:val="00B95F6B"/>
    <w:rsid w:val="00B95FF7"/>
    <w:rsid w:val="00B96389"/>
    <w:rsid w:val="00B9674D"/>
    <w:rsid w:val="00B97288"/>
    <w:rsid w:val="00B97A78"/>
    <w:rsid w:val="00BA04D1"/>
    <w:rsid w:val="00BA0D94"/>
    <w:rsid w:val="00BA163F"/>
    <w:rsid w:val="00BA3442"/>
    <w:rsid w:val="00BA34EF"/>
    <w:rsid w:val="00BA3752"/>
    <w:rsid w:val="00BA3843"/>
    <w:rsid w:val="00BA4C2C"/>
    <w:rsid w:val="00BA4DA7"/>
    <w:rsid w:val="00BA4EB8"/>
    <w:rsid w:val="00BA4F09"/>
    <w:rsid w:val="00BA4FDE"/>
    <w:rsid w:val="00BA5A15"/>
    <w:rsid w:val="00BA5ABC"/>
    <w:rsid w:val="00BA66E2"/>
    <w:rsid w:val="00BA6926"/>
    <w:rsid w:val="00BA7A90"/>
    <w:rsid w:val="00BA7EDD"/>
    <w:rsid w:val="00BB04A6"/>
    <w:rsid w:val="00BB084C"/>
    <w:rsid w:val="00BB08E7"/>
    <w:rsid w:val="00BB0B2C"/>
    <w:rsid w:val="00BB0D30"/>
    <w:rsid w:val="00BB0D92"/>
    <w:rsid w:val="00BB0DAE"/>
    <w:rsid w:val="00BB18FE"/>
    <w:rsid w:val="00BB205C"/>
    <w:rsid w:val="00BB2366"/>
    <w:rsid w:val="00BB240E"/>
    <w:rsid w:val="00BB27C5"/>
    <w:rsid w:val="00BB2A01"/>
    <w:rsid w:val="00BB2AFD"/>
    <w:rsid w:val="00BB2EDD"/>
    <w:rsid w:val="00BB3697"/>
    <w:rsid w:val="00BB3857"/>
    <w:rsid w:val="00BB4A91"/>
    <w:rsid w:val="00BB62BF"/>
    <w:rsid w:val="00BB6B63"/>
    <w:rsid w:val="00BB74CE"/>
    <w:rsid w:val="00BB7BD1"/>
    <w:rsid w:val="00BB7C15"/>
    <w:rsid w:val="00BC1872"/>
    <w:rsid w:val="00BC1DF0"/>
    <w:rsid w:val="00BC38B1"/>
    <w:rsid w:val="00BC4AD7"/>
    <w:rsid w:val="00BC4B1C"/>
    <w:rsid w:val="00BC519F"/>
    <w:rsid w:val="00BC5DBD"/>
    <w:rsid w:val="00BC5E35"/>
    <w:rsid w:val="00BC6E66"/>
    <w:rsid w:val="00BC749E"/>
    <w:rsid w:val="00BC74D3"/>
    <w:rsid w:val="00BC7DCE"/>
    <w:rsid w:val="00BD0286"/>
    <w:rsid w:val="00BD05EE"/>
    <w:rsid w:val="00BD0ABB"/>
    <w:rsid w:val="00BD0E3B"/>
    <w:rsid w:val="00BD0F62"/>
    <w:rsid w:val="00BD2027"/>
    <w:rsid w:val="00BD372C"/>
    <w:rsid w:val="00BD3CEB"/>
    <w:rsid w:val="00BD43DF"/>
    <w:rsid w:val="00BD507D"/>
    <w:rsid w:val="00BD5171"/>
    <w:rsid w:val="00BD5308"/>
    <w:rsid w:val="00BD5459"/>
    <w:rsid w:val="00BD60AC"/>
    <w:rsid w:val="00BD6690"/>
    <w:rsid w:val="00BE065D"/>
    <w:rsid w:val="00BE0700"/>
    <w:rsid w:val="00BE10BD"/>
    <w:rsid w:val="00BE11A1"/>
    <w:rsid w:val="00BE30AF"/>
    <w:rsid w:val="00BE37FC"/>
    <w:rsid w:val="00BE4D7E"/>
    <w:rsid w:val="00BE4DBD"/>
    <w:rsid w:val="00BE5B66"/>
    <w:rsid w:val="00BE63F4"/>
    <w:rsid w:val="00BE68B3"/>
    <w:rsid w:val="00BE6A23"/>
    <w:rsid w:val="00BE6D5C"/>
    <w:rsid w:val="00BE7125"/>
    <w:rsid w:val="00BE71DE"/>
    <w:rsid w:val="00BE7677"/>
    <w:rsid w:val="00BF007D"/>
    <w:rsid w:val="00BF01D9"/>
    <w:rsid w:val="00BF05CF"/>
    <w:rsid w:val="00BF079B"/>
    <w:rsid w:val="00BF0F03"/>
    <w:rsid w:val="00BF0FE7"/>
    <w:rsid w:val="00BF253F"/>
    <w:rsid w:val="00BF2A53"/>
    <w:rsid w:val="00BF2F2D"/>
    <w:rsid w:val="00BF3B6E"/>
    <w:rsid w:val="00BF3E98"/>
    <w:rsid w:val="00BF4267"/>
    <w:rsid w:val="00BF45A8"/>
    <w:rsid w:val="00BF53B3"/>
    <w:rsid w:val="00BF635F"/>
    <w:rsid w:val="00BF6BA4"/>
    <w:rsid w:val="00BF6C56"/>
    <w:rsid w:val="00BF7684"/>
    <w:rsid w:val="00BF7DD8"/>
    <w:rsid w:val="00C00236"/>
    <w:rsid w:val="00C02128"/>
    <w:rsid w:val="00C02289"/>
    <w:rsid w:val="00C02893"/>
    <w:rsid w:val="00C02E6D"/>
    <w:rsid w:val="00C03FBF"/>
    <w:rsid w:val="00C04087"/>
    <w:rsid w:val="00C04748"/>
    <w:rsid w:val="00C0487C"/>
    <w:rsid w:val="00C048DF"/>
    <w:rsid w:val="00C04CF1"/>
    <w:rsid w:val="00C054CC"/>
    <w:rsid w:val="00C05EB5"/>
    <w:rsid w:val="00C06158"/>
    <w:rsid w:val="00C06575"/>
    <w:rsid w:val="00C068D6"/>
    <w:rsid w:val="00C103FB"/>
    <w:rsid w:val="00C106B5"/>
    <w:rsid w:val="00C107C3"/>
    <w:rsid w:val="00C10C96"/>
    <w:rsid w:val="00C11906"/>
    <w:rsid w:val="00C12C1A"/>
    <w:rsid w:val="00C12C68"/>
    <w:rsid w:val="00C12DD9"/>
    <w:rsid w:val="00C1305D"/>
    <w:rsid w:val="00C146E6"/>
    <w:rsid w:val="00C14C70"/>
    <w:rsid w:val="00C14F2C"/>
    <w:rsid w:val="00C15088"/>
    <w:rsid w:val="00C153B8"/>
    <w:rsid w:val="00C168AB"/>
    <w:rsid w:val="00C16990"/>
    <w:rsid w:val="00C16C5F"/>
    <w:rsid w:val="00C173CE"/>
    <w:rsid w:val="00C21134"/>
    <w:rsid w:val="00C2136E"/>
    <w:rsid w:val="00C219B4"/>
    <w:rsid w:val="00C21C21"/>
    <w:rsid w:val="00C227C8"/>
    <w:rsid w:val="00C232F3"/>
    <w:rsid w:val="00C2335D"/>
    <w:rsid w:val="00C23D12"/>
    <w:rsid w:val="00C23FC4"/>
    <w:rsid w:val="00C24414"/>
    <w:rsid w:val="00C2448A"/>
    <w:rsid w:val="00C2452E"/>
    <w:rsid w:val="00C24E08"/>
    <w:rsid w:val="00C250C5"/>
    <w:rsid w:val="00C259AF"/>
    <w:rsid w:val="00C25B44"/>
    <w:rsid w:val="00C2616E"/>
    <w:rsid w:val="00C265F8"/>
    <w:rsid w:val="00C26C49"/>
    <w:rsid w:val="00C26DEC"/>
    <w:rsid w:val="00C27C19"/>
    <w:rsid w:val="00C27D77"/>
    <w:rsid w:val="00C27F7E"/>
    <w:rsid w:val="00C3064B"/>
    <w:rsid w:val="00C30C7A"/>
    <w:rsid w:val="00C31185"/>
    <w:rsid w:val="00C31234"/>
    <w:rsid w:val="00C31EC6"/>
    <w:rsid w:val="00C32480"/>
    <w:rsid w:val="00C326BB"/>
    <w:rsid w:val="00C32AFF"/>
    <w:rsid w:val="00C338DB"/>
    <w:rsid w:val="00C33B69"/>
    <w:rsid w:val="00C34DBC"/>
    <w:rsid w:val="00C35236"/>
    <w:rsid w:val="00C35D3F"/>
    <w:rsid w:val="00C35E1D"/>
    <w:rsid w:val="00C3607C"/>
    <w:rsid w:val="00C376A6"/>
    <w:rsid w:val="00C376B9"/>
    <w:rsid w:val="00C4097A"/>
    <w:rsid w:val="00C41FA6"/>
    <w:rsid w:val="00C42312"/>
    <w:rsid w:val="00C4232C"/>
    <w:rsid w:val="00C424CD"/>
    <w:rsid w:val="00C429B0"/>
    <w:rsid w:val="00C431C2"/>
    <w:rsid w:val="00C4388D"/>
    <w:rsid w:val="00C4487E"/>
    <w:rsid w:val="00C44D24"/>
    <w:rsid w:val="00C44FA4"/>
    <w:rsid w:val="00C45F6C"/>
    <w:rsid w:val="00C4664A"/>
    <w:rsid w:val="00C469A4"/>
    <w:rsid w:val="00C475B0"/>
    <w:rsid w:val="00C51408"/>
    <w:rsid w:val="00C51DAF"/>
    <w:rsid w:val="00C520C2"/>
    <w:rsid w:val="00C52BAF"/>
    <w:rsid w:val="00C52D18"/>
    <w:rsid w:val="00C539C8"/>
    <w:rsid w:val="00C539FA"/>
    <w:rsid w:val="00C5422A"/>
    <w:rsid w:val="00C54762"/>
    <w:rsid w:val="00C5481C"/>
    <w:rsid w:val="00C55544"/>
    <w:rsid w:val="00C55D8C"/>
    <w:rsid w:val="00C55EAE"/>
    <w:rsid w:val="00C56C02"/>
    <w:rsid w:val="00C5701D"/>
    <w:rsid w:val="00C577D7"/>
    <w:rsid w:val="00C602F7"/>
    <w:rsid w:val="00C60525"/>
    <w:rsid w:val="00C606D8"/>
    <w:rsid w:val="00C60994"/>
    <w:rsid w:val="00C609B8"/>
    <w:rsid w:val="00C610C6"/>
    <w:rsid w:val="00C61F72"/>
    <w:rsid w:val="00C62336"/>
    <w:rsid w:val="00C62EA6"/>
    <w:rsid w:val="00C632F2"/>
    <w:rsid w:val="00C637C4"/>
    <w:rsid w:val="00C63815"/>
    <w:rsid w:val="00C64CF9"/>
    <w:rsid w:val="00C65445"/>
    <w:rsid w:val="00C65773"/>
    <w:rsid w:val="00C657BA"/>
    <w:rsid w:val="00C65A14"/>
    <w:rsid w:val="00C65BFA"/>
    <w:rsid w:val="00C65C99"/>
    <w:rsid w:val="00C65F14"/>
    <w:rsid w:val="00C66425"/>
    <w:rsid w:val="00C671EC"/>
    <w:rsid w:val="00C67FBD"/>
    <w:rsid w:val="00C7090E"/>
    <w:rsid w:val="00C70BD0"/>
    <w:rsid w:val="00C70CF3"/>
    <w:rsid w:val="00C70E36"/>
    <w:rsid w:val="00C710B5"/>
    <w:rsid w:val="00C724EF"/>
    <w:rsid w:val="00C72A80"/>
    <w:rsid w:val="00C730EB"/>
    <w:rsid w:val="00C73D31"/>
    <w:rsid w:val="00C7425A"/>
    <w:rsid w:val="00C74D30"/>
    <w:rsid w:val="00C74DBC"/>
    <w:rsid w:val="00C74F85"/>
    <w:rsid w:val="00C75759"/>
    <w:rsid w:val="00C757BE"/>
    <w:rsid w:val="00C75FFE"/>
    <w:rsid w:val="00C765BD"/>
    <w:rsid w:val="00C7721C"/>
    <w:rsid w:val="00C77AE1"/>
    <w:rsid w:val="00C77C82"/>
    <w:rsid w:val="00C77D87"/>
    <w:rsid w:val="00C801F1"/>
    <w:rsid w:val="00C803CE"/>
    <w:rsid w:val="00C805DB"/>
    <w:rsid w:val="00C81C93"/>
    <w:rsid w:val="00C82629"/>
    <w:rsid w:val="00C82A6C"/>
    <w:rsid w:val="00C841C1"/>
    <w:rsid w:val="00C84908"/>
    <w:rsid w:val="00C85059"/>
    <w:rsid w:val="00C85418"/>
    <w:rsid w:val="00C85D55"/>
    <w:rsid w:val="00C862EF"/>
    <w:rsid w:val="00C86578"/>
    <w:rsid w:val="00C86E35"/>
    <w:rsid w:val="00C8707F"/>
    <w:rsid w:val="00C873B0"/>
    <w:rsid w:val="00C873F2"/>
    <w:rsid w:val="00C875F0"/>
    <w:rsid w:val="00C901D9"/>
    <w:rsid w:val="00C902A3"/>
    <w:rsid w:val="00C902B8"/>
    <w:rsid w:val="00C90CE4"/>
    <w:rsid w:val="00C90D50"/>
    <w:rsid w:val="00C90FCE"/>
    <w:rsid w:val="00C91706"/>
    <w:rsid w:val="00C91997"/>
    <w:rsid w:val="00C9347B"/>
    <w:rsid w:val="00C938C2"/>
    <w:rsid w:val="00C939D8"/>
    <w:rsid w:val="00C93FAF"/>
    <w:rsid w:val="00C941A8"/>
    <w:rsid w:val="00C9573C"/>
    <w:rsid w:val="00C95BD4"/>
    <w:rsid w:val="00C95F8C"/>
    <w:rsid w:val="00C9607A"/>
    <w:rsid w:val="00C965C2"/>
    <w:rsid w:val="00C9669F"/>
    <w:rsid w:val="00C96779"/>
    <w:rsid w:val="00C97C49"/>
    <w:rsid w:val="00CA154F"/>
    <w:rsid w:val="00CA2859"/>
    <w:rsid w:val="00CA2A34"/>
    <w:rsid w:val="00CA4501"/>
    <w:rsid w:val="00CA461A"/>
    <w:rsid w:val="00CA466F"/>
    <w:rsid w:val="00CA6344"/>
    <w:rsid w:val="00CA658F"/>
    <w:rsid w:val="00CA7AFB"/>
    <w:rsid w:val="00CB0E9D"/>
    <w:rsid w:val="00CB0F5A"/>
    <w:rsid w:val="00CB102A"/>
    <w:rsid w:val="00CB13EF"/>
    <w:rsid w:val="00CB1D0D"/>
    <w:rsid w:val="00CB24B0"/>
    <w:rsid w:val="00CB40DE"/>
    <w:rsid w:val="00CB40EF"/>
    <w:rsid w:val="00CB4331"/>
    <w:rsid w:val="00CB450D"/>
    <w:rsid w:val="00CB4932"/>
    <w:rsid w:val="00CB53DF"/>
    <w:rsid w:val="00CB5711"/>
    <w:rsid w:val="00CB5C96"/>
    <w:rsid w:val="00CB5DCB"/>
    <w:rsid w:val="00CB646B"/>
    <w:rsid w:val="00CB67DB"/>
    <w:rsid w:val="00CB69BC"/>
    <w:rsid w:val="00CB72AF"/>
    <w:rsid w:val="00CB7667"/>
    <w:rsid w:val="00CB7993"/>
    <w:rsid w:val="00CB7FD9"/>
    <w:rsid w:val="00CC0922"/>
    <w:rsid w:val="00CC0CAD"/>
    <w:rsid w:val="00CC0DBA"/>
    <w:rsid w:val="00CC136D"/>
    <w:rsid w:val="00CC2B75"/>
    <w:rsid w:val="00CC2CD3"/>
    <w:rsid w:val="00CC349F"/>
    <w:rsid w:val="00CC37A5"/>
    <w:rsid w:val="00CC3AC2"/>
    <w:rsid w:val="00CC3B25"/>
    <w:rsid w:val="00CC3D26"/>
    <w:rsid w:val="00CC43FF"/>
    <w:rsid w:val="00CC5981"/>
    <w:rsid w:val="00CC60F2"/>
    <w:rsid w:val="00CC6103"/>
    <w:rsid w:val="00CC67EB"/>
    <w:rsid w:val="00CC6D3D"/>
    <w:rsid w:val="00CC7421"/>
    <w:rsid w:val="00CC79D0"/>
    <w:rsid w:val="00CC7AA3"/>
    <w:rsid w:val="00CC7EF0"/>
    <w:rsid w:val="00CD043B"/>
    <w:rsid w:val="00CD0B20"/>
    <w:rsid w:val="00CD0B89"/>
    <w:rsid w:val="00CD168D"/>
    <w:rsid w:val="00CD1DB0"/>
    <w:rsid w:val="00CD1F39"/>
    <w:rsid w:val="00CD224C"/>
    <w:rsid w:val="00CD2E98"/>
    <w:rsid w:val="00CD314A"/>
    <w:rsid w:val="00CD37D5"/>
    <w:rsid w:val="00CD3DB5"/>
    <w:rsid w:val="00CD4197"/>
    <w:rsid w:val="00CD41F0"/>
    <w:rsid w:val="00CD46F3"/>
    <w:rsid w:val="00CD4952"/>
    <w:rsid w:val="00CD4BBA"/>
    <w:rsid w:val="00CD540A"/>
    <w:rsid w:val="00CD5E1C"/>
    <w:rsid w:val="00CD635C"/>
    <w:rsid w:val="00CD656A"/>
    <w:rsid w:val="00CD6F81"/>
    <w:rsid w:val="00CD71B0"/>
    <w:rsid w:val="00CD729D"/>
    <w:rsid w:val="00CD7556"/>
    <w:rsid w:val="00CD7B32"/>
    <w:rsid w:val="00CE012B"/>
    <w:rsid w:val="00CE0655"/>
    <w:rsid w:val="00CE068D"/>
    <w:rsid w:val="00CE0F2C"/>
    <w:rsid w:val="00CE23F3"/>
    <w:rsid w:val="00CE2475"/>
    <w:rsid w:val="00CE2BB7"/>
    <w:rsid w:val="00CE2CBE"/>
    <w:rsid w:val="00CE3592"/>
    <w:rsid w:val="00CE3899"/>
    <w:rsid w:val="00CE3E69"/>
    <w:rsid w:val="00CE445C"/>
    <w:rsid w:val="00CE47B7"/>
    <w:rsid w:val="00CE5EAE"/>
    <w:rsid w:val="00CE5FDB"/>
    <w:rsid w:val="00CE5FF3"/>
    <w:rsid w:val="00CE607F"/>
    <w:rsid w:val="00CE694F"/>
    <w:rsid w:val="00CE73C4"/>
    <w:rsid w:val="00CE7C86"/>
    <w:rsid w:val="00CF0631"/>
    <w:rsid w:val="00CF0AC6"/>
    <w:rsid w:val="00CF0F10"/>
    <w:rsid w:val="00CF145C"/>
    <w:rsid w:val="00CF191C"/>
    <w:rsid w:val="00CF1E43"/>
    <w:rsid w:val="00CF20BC"/>
    <w:rsid w:val="00CF353A"/>
    <w:rsid w:val="00CF3B52"/>
    <w:rsid w:val="00CF4803"/>
    <w:rsid w:val="00CF53C2"/>
    <w:rsid w:val="00CF5456"/>
    <w:rsid w:val="00CF57E3"/>
    <w:rsid w:val="00CF5982"/>
    <w:rsid w:val="00CF5A0C"/>
    <w:rsid w:val="00CF6450"/>
    <w:rsid w:val="00CF7DE9"/>
    <w:rsid w:val="00CF7E3F"/>
    <w:rsid w:val="00CF7FCD"/>
    <w:rsid w:val="00D014C6"/>
    <w:rsid w:val="00D02F29"/>
    <w:rsid w:val="00D03063"/>
    <w:rsid w:val="00D03516"/>
    <w:rsid w:val="00D039B7"/>
    <w:rsid w:val="00D0475C"/>
    <w:rsid w:val="00D047CF"/>
    <w:rsid w:val="00D04ABE"/>
    <w:rsid w:val="00D04D03"/>
    <w:rsid w:val="00D04DF1"/>
    <w:rsid w:val="00D0522D"/>
    <w:rsid w:val="00D05730"/>
    <w:rsid w:val="00D06436"/>
    <w:rsid w:val="00D07196"/>
    <w:rsid w:val="00D107C0"/>
    <w:rsid w:val="00D10A4A"/>
    <w:rsid w:val="00D10ECF"/>
    <w:rsid w:val="00D117FB"/>
    <w:rsid w:val="00D11DFB"/>
    <w:rsid w:val="00D11FA9"/>
    <w:rsid w:val="00D122AA"/>
    <w:rsid w:val="00D12B6F"/>
    <w:rsid w:val="00D132C3"/>
    <w:rsid w:val="00D132D5"/>
    <w:rsid w:val="00D13728"/>
    <w:rsid w:val="00D1572F"/>
    <w:rsid w:val="00D16FE9"/>
    <w:rsid w:val="00D17DEC"/>
    <w:rsid w:val="00D17E2E"/>
    <w:rsid w:val="00D200A6"/>
    <w:rsid w:val="00D20210"/>
    <w:rsid w:val="00D20555"/>
    <w:rsid w:val="00D21DD0"/>
    <w:rsid w:val="00D22EB6"/>
    <w:rsid w:val="00D2376C"/>
    <w:rsid w:val="00D23AAF"/>
    <w:rsid w:val="00D24B3A"/>
    <w:rsid w:val="00D2571E"/>
    <w:rsid w:val="00D25DA0"/>
    <w:rsid w:val="00D26315"/>
    <w:rsid w:val="00D271AF"/>
    <w:rsid w:val="00D277A5"/>
    <w:rsid w:val="00D30AC1"/>
    <w:rsid w:val="00D30B23"/>
    <w:rsid w:val="00D30E7B"/>
    <w:rsid w:val="00D311F8"/>
    <w:rsid w:val="00D3146B"/>
    <w:rsid w:val="00D3184C"/>
    <w:rsid w:val="00D32558"/>
    <w:rsid w:val="00D32650"/>
    <w:rsid w:val="00D32867"/>
    <w:rsid w:val="00D3353A"/>
    <w:rsid w:val="00D3398B"/>
    <w:rsid w:val="00D33B11"/>
    <w:rsid w:val="00D34951"/>
    <w:rsid w:val="00D34EC2"/>
    <w:rsid w:val="00D362EC"/>
    <w:rsid w:val="00D37210"/>
    <w:rsid w:val="00D3750D"/>
    <w:rsid w:val="00D379F3"/>
    <w:rsid w:val="00D37D5C"/>
    <w:rsid w:val="00D412B4"/>
    <w:rsid w:val="00D41431"/>
    <w:rsid w:val="00D42A60"/>
    <w:rsid w:val="00D42E6C"/>
    <w:rsid w:val="00D43410"/>
    <w:rsid w:val="00D442E0"/>
    <w:rsid w:val="00D4593D"/>
    <w:rsid w:val="00D45B34"/>
    <w:rsid w:val="00D46B1A"/>
    <w:rsid w:val="00D46C9D"/>
    <w:rsid w:val="00D472CF"/>
    <w:rsid w:val="00D47699"/>
    <w:rsid w:val="00D47710"/>
    <w:rsid w:val="00D510F1"/>
    <w:rsid w:val="00D51184"/>
    <w:rsid w:val="00D51377"/>
    <w:rsid w:val="00D52A7B"/>
    <w:rsid w:val="00D52DD8"/>
    <w:rsid w:val="00D54C68"/>
    <w:rsid w:val="00D55941"/>
    <w:rsid w:val="00D559F2"/>
    <w:rsid w:val="00D55B5A"/>
    <w:rsid w:val="00D55CBE"/>
    <w:rsid w:val="00D56402"/>
    <w:rsid w:val="00D568B3"/>
    <w:rsid w:val="00D56CEC"/>
    <w:rsid w:val="00D56D78"/>
    <w:rsid w:val="00D5709A"/>
    <w:rsid w:val="00D570A0"/>
    <w:rsid w:val="00D578BA"/>
    <w:rsid w:val="00D57C61"/>
    <w:rsid w:val="00D602F7"/>
    <w:rsid w:val="00D61207"/>
    <w:rsid w:val="00D6124B"/>
    <w:rsid w:val="00D6159D"/>
    <w:rsid w:val="00D61B4D"/>
    <w:rsid w:val="00D62638"/>
    <w:rsid w:val="00D62CDF"/>
    <w:rsid w:val="00D62EC5"/>
    <w:rsid w:val="00D63866"/>
    <w:rsid w:val="00D641F6"/>
    <w:rsid w:val="00D646F9"/>
    <w:rsid w:val="00D64902"/>
    <w:rsid w:val="00D64AE4"/>
    <w:rsid w:val="00D651FA"/>
    <w:rsid w:val="00D65F4B"/>
    <w:rsid w:val="00D661A0"/>
    <w:rsid w:val="00D664F4"/>
    <w:rsid w:val="00D66A6B"/>
    <w:rsid w:val="00D700E2"/>
    <w:rsid w:val="00D70D37"/>
    <w:rsid w:val="00D716DE"/>
    <w:rsid w:val="00D71947"/>
    <w:rsid w:val="00D71A6B"/>
    <w:rsid w:val="00D71BFB"/>
    <w:rsid w:val="00D72995"/>
    <w:rsid w:val="00D72D3B"/>
    <w:rsid w:val="00D730E6"/>
    <w:rsid w:val="00D733AA"/>
    <w:rsid w:val="00D73C9A"/>
    <w:rsid w:val="00D73E9C"/>
    <w:rsid w:val="00D74033"/>
    <w:rsid w:val="00D7526E"/>
    <w:rsid w:val="00D75772"/>
    <w:rsid w:val="00D76098"/>
    <w:rsid w:val="00D766B7"/>
    <w:rsid w:val="00D767D2"/>
    <w:rsid w:val="00D76CD9"/>
    <w:rsid w:val="00D76D8D"/>
    <w:rsid w:val="00D775CA"/>
    <w:rsid w:val="00D80157"/>
    <w:rsid w:val="00D8019E"/>
    <w:rsid w:val="00D816E5"/>
    <w:rsid w:val="00D819E5"/>
    <w:rsid w:val="00D81B5F"/>
    <w:rsid w:val="00D81EC0"/>
    <w:rsid w:val="00D82223"/>
    <w:rsid w:val="00D839D4"/>
    <w:rsid w:val="00D845F4"/>
    <w:rsid w:val="00D84D64"/>
    <w:rsid w:val="00D86DA2"/>
    <w:rsid w:val="00D87AF0"/>
    <w:rsid w:val="00D9093C"/>
    <w:rsid w:val="00D909A3"/>
    <w:rsid w:val="00D909FC"/>
    <w:rsid w:val="00D90CC4"/>
    <w:rsid w:val="00D90D20"/>
    <w:rsid w:val="00D91422"/>
    <w:rsid w:val="00D9165F"/>
    <w:rsid w:val="00D916C5"/>
    <w:rsid w:val="00D917BC"/>
    <w:rsid w:val="00D919ED"/>
    <w:rsid w:val="00D91A6D"/>
    <w:rsid w:val="00D9270E"/>
    <w:rsid w:val="00D92CD9"/>
    <w:rsid w:val="00D92E73"/>
    <w:rsid w:val="00D94C81"/>
    <w:rsid w:val="00D94E8E"/>
    <w:rsid w:val="00D960DB"/>
    <w:rsid w:val="00D96181"/>
    <w:rsid w:val="00D97049"/>
    <w:rsid w:val="00D9730F"/>
    <w:rsid w:val="00D975D2"/>
    <w:rsid w:val="00D9785A"/>
    <w:rsid w:val="00D9797C"/>
    <w:rsid w:val="00D97A92"/>
    <w:rsid w:val="00DA014C"/>
    <w:rsid w:val="00DA17AC"/>
    <w:rsid w:val="00DA1967"/>
    <w:rsid w:val="00DA1ABA"/>
    <w:rsid w:val="00DA2010"/>
    <w:rsid w:val="00DA2477"/>
    <w:rsid w:val="00DA254C"/>
    <w:rsid w:val="00DA311A"/>
    <w:rsid w:val="00DA4269"/>
    <w:rsid w:val="00DA448B"/>
    <w:rsid w:val="00DA44C9"/>
    <w:rsid w:val="00DA44D7"/>
    <w:rsid w:val="00DA55C2"/>
    <w:rsid w:val="00DA58C1"/>
    <w:rsid w:val="00DA6B38"/>
    <w:rsid w:val="00DA71F1"/>
    <w:rsid w:val="00DA7225"/>
    <w:rsid w:val="00DA760E"/>
    <w:rsid w:val="00DB00CF"/>
    <w:rsid w:val="00DB06B0"/>
    <w:rsid w:val="00DB07DD"/>
    <w:rsid w:val="00DB18BD"/>
    <w:rsid w:val="00DB2A67"/>
    <w:rsid w:val="00DB2FDA"/>
    <w:rsid w:val="00DB31B1"/>
    <w:rsid w:val="00DB38C3"/>
    <w:rsid w:val="00DB4216"/>
    <w:rsid w:val="00DB50DD"/>
    <w:rsid w:val="00DB51CB"/>
    <w:rsid w:val="00DB5B7C"/>
    <w:rsid w:val="00DB62FD"/>
    <w:rsid w:val="00DB6504"/>
    <w:rsid w:val="00DB6939"/>
    <w:rsid w:val="00DB6E4C"/>
    <w:rsid w:val="00DB7EE7"/>
    <w:rsid w:val="00DB7FC3"/>
    <w:rsid w:val="00DC042C"/>
    <w:rsid w:val="00DC268B"/>
    <w:rsid w:val="00DC313F"/>
    <w:rsid w:val="00DC4BCF"/>
    <w:rsid w:val="00DC4E4B"/>
    <w:rsid w:val="00DC5201"/>
    <w:rsid w:val="00DC6A72"/>
    <w:rsid w:val="00DC6DA5"/>
    <w:rsid w:val="00DC6F7D"/>
    <w:rsid w:val="00DC7008"/>
    <w:rsid w:val="00DD0218"/>
    <w:rsid w:val="00DD125C"/>
    <w:rsid w:val="00DD152E"/>
    <w:rsid w:val="00DD1963"/>
    <w:rsid w:val="00DD216A"/>
    <w:rsid w:val="00DD282D"/>
    <w:rsid w:val="00DD3DA9"/>
    <w:rsid w:val="00DD479B"/>
    <w:rsid w:val="00DD4A46"/>
    <w:rsid w:val="00DD4B07"/>
    <w:rsid w:val="00DD4BCC"/>
    <w:rsid w:val="00DD58B3"/>
    <w:rsid w:val="00DD5CE1"/>
    <w:rsid w:val="00DD5D29"/>
    <w:rsid w:val="00DD5F67"/>
    <w:rsid w:val="00DD6C60"/>
    <w:rsid w:val="00DD6CBE"/>
    <w:rsid w:val="00DD79E6"/>
    <w:rsid w:val="00DE01B9"/>
    <w:rsid w:val="00DE07C9"/>
    <w:rsid w:val="00DE0DE1"/>
    <w:rsid w:val="00DE12DF"/>
    <w:rsid w:val="00DE12FE"/>
    <w:rsid w:val="00DE18DC"/>
    <w:rsid w:val="00DE1C0F"/>
    <w:rsid w:val="00DE2A32"/>
    <w:rsid w:val="00DE2EC1"/>
    <w:rsid w:val="00DE3BAA"/>
    <w:rsid w:val="00DE423C"/>
    <w:rsid w:val="00DE49C2"/>
    <w:rsid w:val="00DE4FDA"/>
    <w:rsid w:val="00DE5640"/>
    <w:rsid w:val="00DE6002"/>
    <w:rsid w:val="00DE65B3"/>
    <w:rsid w:val="00DE6605"/>
    <w:rsid w:val="00DE72DA"/>
    <w:rsid w:val="00DF01A3"/>
    <w:rsid w:val="00DF0604"/>
    <w:rsid w:val="00DF117F"/>
    <w:rsid w:val="00DF1379"/>
    <w:rsid w:val="00DF181F"/>
    <w:rsid w:val="00DF1828"/>
    <w:rsid w:val="00DF1B9C"/>
    <w:rsid w:val="00DF1D6B"/>
    <w:rsid w:val="00DF1F34"/>
    <w:rsid w:val="00DF203E"/>
    <w:rsid w:val="00DF2256"/>
    <w:rsid w:val="00DF32E9"/>
    <w:rsid w:val="00DF3E12"/>
    <w:rsid w:val="00DF51A8"/>
    <w:rsid w:val="00DF53E7"/>
    <w:rsid w:val="00DF607F"/>
    <w:rsid w:val="00DF61E0"/>
    <w:rsid w:val="00DF638D"/>
    <w:rsid w:val="00DF66FF"/>
    <w:rsid w:val="00DF67B3"/>
    <w:rsid w:val="00DF76B8"/>
    <w:rsid w:val="00DF7757"/>
    <w:rsid w:val="00E00EC0"/>
    <w:rsid w:val="00E0149E"/>
    <w:rsid w:val="00E01553"/>
    <w:rsid w:val="00E02102"/>
    <w:rsid w:val="00E0228D"/>
    <w:rsid w:val="00E02B23"/>
    <w:rsid w:val="00E02D87"/>
    <w:rsid w:val="00E02F7C"/>
    <w:rsid w:val="00E03485"/>
    <w:rsid w:val="00E035F1"/>
    <w:rsid w:val="00E038F3"/>
    <w:rsid w:val="00E04232"/>
    <w:rsid w:val="00E046BB"/>
    <w:rsid w:val="00E05591"/>
    <w:rsid w:val="00E05D06"/>
    <w:rsid w:val="00E05D9D"/>
    <w:rsid w:val="00E0605C"/>
    <w:rsid w:val="00E064CC"/>
    <w:rsid w:val="00E07CBD"/>
    <w:rsid w:val="00E11598"/>
    <w:rsid w:val="00E115C9"/>
    <w:rsid w:val="00E1192D"/>
    <w:rsid w:val="00E123A2"/>
    <w:rsid w:val="00E12F92"/>
    <w:rsid w:val="00E13048"/>
    <w:rsid w:val="00E134A2"/>
    <w:rsid w:val="00E13CC5"/>
    <w:rsid w:val="00E14235"/>
    <w:rsid w:val="00E16292"/>
    <w:rsid w:val="00E16674"/>
    <w:rsid w:val="00E174B5"/>
    <w:rsid w:val="00E2065E"/>
    <w:rsid w:val="00E20D65"/>
    <w:rsid w:val="00E20E54"/>
    <w:rsid w:val="00E21266"/>
    <w:rsid w:val="00E21342"/>
    <w:rsid w:val="00E21420"/>
    <w:rsid w:val="00E21592"/>
    <w:rsid w:val="00E21B88"/>
    <w:rsid w:val="00E22693"/>
    <w:rsid w:val="00E228EB"/>
    <w:rsid w:val="00E22FE9"/>
    <w:rsid w:val="00E23816"/>
    <w:rsid w:val="00E23E9D"/>
    <w:rsid w:val="00E248F7"/>
    <w:rsid w:val="00E2504F"/>
    <w:rsid w:val="00E25FA6"/>
    <w:rsid w:val="00E263AF"/>
    <w:rsid w:val="00E26B0F"/>
    <w:rsid w:val="00E26E1F"/>
    <w:rsid w:val="00E2795F"/>
    <w:rsid w:val="00E27FAA"/>
    <w:rsid w:val="00E30D3F"/>
    <w:rsid w:val="00E31081"/>
    <w:rsid w:val="00E31215"/>
    <w:rsid w:val="00E3198E"/>
    <w:rsid w:val="00E31A5A"/>
    <w:rsid w:val="00E3252F"/>
    <w:rsid w:val="00E333A5"/>
    <w:rsid w:val="00E3393C"/>
    <w:rsid w:val="00E33D65"/>
    <w:rsid w:val="00E343E9"/>
    <w:rsid w:val="00E352A0"/>
    <w:rsid w:val="00E352AC"/>
    <w:rsid w:val="00E35D20"/>
    <w:rsid w:val="00E362AC"/>
    <w:rsid w:val="00E36DF5"/>
    <w:rsid w:val="00E375B9"/>
    <w:rsid w:val="00E37CE7"/>
    <w:rsid w:val="00E37FE3"/>
    <w:rsid w:val="00E41169"/>
    <w:rsid w:val="00E41686"/>
    <w:rsid w:val="00E41FEC"/>
    <w:rsid w:val="00E42585"/>
    <w:rsid w:val="00E4276A"/>
    <w:rsid w:val="00E43F42"/>
    <w:rsid w:val="00E44136"/>
    <w:rsid w:val="00E4453E"/>
    <w:rsid w:val="00E4486B"/>
    <w:rsid w:val="00E4491E"/>
    <w:rsid w:val="00E44BE1"/>
    <w:rsid w:val="00E45CCC"/>
    <w:rsid w:val="00E46346"/>
    <w:rsid w:val="00E473B9"/>
    <w:rsid w:val="00E47D58"/>
    <w:rsid w:val="00E47DEB"/>
    <w:rsid w:val="00E50062"/>
    <w:rsid w:val="00E50539"/>
    <w:rsid w:val="00E50A54"/>
    <w:rsid w:val="00E50C34"/>
    <w:rsid w:val="00E5142B"/>
    <w:rsid w:val="00E51E14"/>
    <w:rsid w:val="00E51E71"/>
    <w:rsid w:val="00E51F56"/>
    <w:rsid w:val="00E52697"/>
    <w:rsid w:val="00E526C1"/>
    <w:rsid w:val="00E52B14"/>
    <w:rsid w:val="00E53446"/>
    <w:rsid w:val="00E53699"/>
    <w:rsid w:val="00E53B47"/>
    <w:rsid w:val="00E53CCC"/>
    <w:rsid w:val="00E54F76"/>
    <w:rsid w:val="00E551E4"/>
    <w:rsid w:val="00E55418"/>
    <w:rsid w:val="00E55EDD"/>
    <w:rsid w:val="00E56693"/>
    <w:rsid w:val="00E56EE0"/>
    <w:rsid w:val="00E57490"/>
    <w:rsid w:val="00E57C3C"/>
    <w:rsid w:val="00E60308"/>
    <w:rsid w:val="00E603BC"/>
    <w:rsid w:val="00E60D6F"/>
    <w:rsid w:val="00E612DC"/>
    <w:rsid w:val="00E615B6"/>
    <w:rsid w:val="00E62021"/>
    <w:rsid w:val="00E62570"/>
    <w:rsid w:val="00E626A5"/>
    <w:rsid w:val="00E6272E"/>
    <w:rsid w:val="00E62784"/>
    <w:rsid w:val="00E63923"/>
    <w:rsid w:val="00E6564B"/>
    <w:rsid w:val="00E65C67"/>
    <w:rsid w:val="00E667C5"/>
    <w:rsid w:val="00E66921"/>
    <w:rsid w:val="00E66DC5"/>
    <w:rsid w:val="00E70B5A"/>
    <w:rsid w:val="00E72180"/>
    <w:rsid w:val="00E722BA"/>
    <w:rsid w:val="00E72435"/>
    <w:rsid w:val="00E72662"/>
    <w:rsid w:val="00E72E78"/>
    <w:rsid w:val="00E73B7D"/>
    <w:rsid w:val="00E73D0B"/>
    <w:rsid w:val="00E740CB"/>
    <w:rsid w:val="00E74A93"/>
    <w:rsid w:val="00E75DD8"/>
    <w:rsid w:val="00E762BB"/>
    <w:rsid w:val="00E766D7"/>
    <w:rsid w:val="00E7672F"/>
    <w:rsid w:val="00E7698D"/>
    <w:rsid w:val="00E770D8"/>
    <w:rsid w:val="00E77D53"/>
    <w:rsid w:val="00E8015A"/>
    <w:rsid w:val="00E80B1B"/>
    <w:rsid w:val="00E80FF8"/>
    <w:rsid w:val="00E81309"/>
    <w:rsid w:val="00E83329"/>
    <w:rsid w:val="00E83491"/>
    <w:rsid w:val="00E836BA"/>
    <w:rsid w:val="00E83DB0"/>
    <w:rsid w:val="00E83E4E"/>
    <w:rsid w:val="00E84038"/>
    <w:rsid w:val="00E8420A"/>
    <w:rsid w:val="00E842F9"/>
    <w:rsid w:val="00E85400"/>
    <w:rsid w:val="00E85446"/>
    <w:rsid w:val="00E85A84"/>
    <w:rsid w:val="00E85AA6"/>
    <w:rsid w:val="00E8616E"/>
    <w:rsid w:val="00E86A87"/>
    <w:rsid w:val="00E87573"/>
    <w:rsid w:val="00E9155E"/>
    <w:rsid w:val="00E91CCB"/>
    <w:rsid w:val="00E92BE9"/>
    <w:rsid w:val="00E92D8A"/>
    <w:rsid w:val="00E92DE1"/>
    <w:rsid w:val="00E9308A"/>
    <w:rsid w:val="00E9316D"/>
    <w:rsid w:val="00E93F7E"/>
    <w:rsid w:val="00E943FE"/>
    <w:rsid w:val="00E958C9"/>
    <w:rsid w:val="00E959AE"/>
    <w:rsid w:val="00E95E5D"/>
    <w:rsid w:val="00E96F88"/>
    <w:rsid w:val="00E97C1E"/>
    <w:rsid w:val="00EA04B1"/>
    <w:rsid w:val="00EA0746"/>
    <w:rsid w:val="00EA0AD6"/>
    <w:rsid w:val="00EA0D2C"/>
    <w:rsid w:val="00EA1CAC"/>
    <w:rsid w:val="00EA2873"/>
    <w:rsid w:val="00EA2A27"/>
    <w:rsid w:val="00EA2CF0"/>
    <w:rsid w:val="00EA2F95"/>
    <w:rsid w:val="00EA35B9"/>
    <w:rsid w:val="00EA48EF"/>
    <w:rsid w:val="00EA5503"/>
    <w:rsid w:val="00EA5F92"/>
    <w:rsid w:val="00EA68CA"/>
    <w:rsid w:val="00EA69EB"/>
    <w:rsid w:val="00EA6B34"/>
    <w:rsid w:val="00EA7310"/>
    <w:rsid w:val="00EA75B2"/>
    <w:rsid w:val="00EA7962"/>
    <w:rsid w:val="00EA79E1"/>
    <w:rsid w:val="00EB06BF"/>
    <w:rsid w:val="00EB0C2C"/>
    <w:rsid w:val="00EB0D47"/>
    <w:rsid w:val="00EB29C5"/>
    <w:rsid w:val="00EB2AEB"/>
    <w:rsid w:val="00EB31F6"/>
    <w:rsid w:val="00EB3B42"/>
    <w:rsid w:val="00EB4260"/>
    <w:rsid w:val="00EB43F4"/>
    <w:rsid w:val="00EB49E0"/>
    <w:rsid w:val="00EB52F4"/>
    <w:rsid w:val="00EB57F0"/>
    <w:rsid w:val="00EB641A"/>
    <w:rsid w:val="00EB7171"/>
    <w:rsid w:val="00EB7741"/>
    <w:rsid w:val="00EB7A3C"/>
    <w:rsid w:val="00EB7AC0"/>
    <w:rsid w:val="00EC1143"/>
    <w:rsid w:val="00EC12B6"/>
    <w:rsid w:val="00EC13EC"/>
    <w:rsid w:val="00EC149F"/>
    <w:rsid w:val="00EC1CB6"/>
    <w:rsid w:val="00EC2580"/>
    <w:rsid w:val="00EC28F0"/>
    <w:rsid w:val="00EC3612"/>
    <w:rsid w:val="00EC413A"/>
    <w:rsid w:val="00EC4303"/>
    <w:rsid w:val="00EC4460"/>
    <w:rsid w:val="00EC491C"/>
    <w:rsid w:val="00EC4DFF"/>
    <w:rsid w:val="00EC5417"/>
    <w:rsid w:val="00EC6751"/>
    <w:rsid w:val="00EC6BB3"/>
    <w:rsid w:val="00EC6DDF"/>
    <w:rsid w:val="00EC7334"/>
    <w:rsid w:val="00EC79C8"/>
    <w:rsid w:val="00EC7CCF"/>
    <w:rsid w:val="00EC7E58"/>
    <w:rsid w:val="00ED0C15"/>
    <w:rsid w:val="00ED1306"/>
    <w:rsid w:val="00ED1464"/>
    <w:rsid w:val="00ED2507"/>
    <w:rsid w:val="00ED2D74"/>
    <w:rsid w:val="00ED41BD"/>
    <w:rsid w:val="00ED5C15"/>
    <w:rsid w:val="00ED5FCB"/>
    <w:rsid w:val="00ED6146"/>
    <w:rsid w:val="00ED6349"/>
    <w:rsid w:val="00ED64B6"/>
    <w:rsid w:val="00ED68DE"/>
    <w:rsid w:val="00ED76B0"/>
    <w:rsid w:val="00ED7810"/>
    <w:rsid w:val="00ED78B1"/>
    <w:rsid w:val="00EE02B0"/>
    <w:rsid w:val="00EE07B0"/>
    <w:rsid w:val="00EE1106"/>
    <w:rsid w:val="00EE1FE4"/>
    <w:rsid w:val="00EE21C3"/>
    <w:rsid w:val="00EE2537"/>
    <w:rsid w:val="00EE25BB"/>
    <w:rsid w:val="00EE2773"/>
    <w:rsid w:val="00EE29DA"/>
    <w:rsid w:val="00EE2D13"/>
    <w:rsid w:val="00EE33DF"/>
    <w:rsid w:val="00EE4070"/>
    <w:rsid w:val="00EE4803"/>
    <w:rsid w:val="00EE49B0"/>
    <w:rsid w:val="00EE4B5C"/>
    <w:rsid w:val="00EE5111"/>
    <w:rsid w:val="00EE5697"/>
    <w:rsid w:val="00EE6591"/>
    <w:rsid w:val="00EE6689"/>
    <w:rsid w:val="00EE6EDE"/>
    <w:rsid w:val="00EE6FA7"/>
    <w:rsid w:val="00EE7C71"/>
    <w:rsid w:val="00EF0890"/>
    <w:rsid w:val="00EF0F7C"/>
    <w:rsid w:val="00EF22C4"/>
    <w:rsid w:val="00EF2CAE"/>
    <w:rsid w:val="00EF306D"/>
    <w:rsid w:val="00EF347D"/>
    <w:rsid w:val="00EF35B2"/>
    <w:rsid w:val="00EF42E3"/>
    <w:rsid w:val="00EF4BE3"/>
    <w:rsid w:val="00EF4F6C"/>
    <w:rsid w:val="00EF5608"/>
    <w:rsid w:val="00EF5744"/>
    <w:rsid w:val="00EF5DEC"/>
    <w:rsid w:val="00EF6085"/>
    <w:rsid w:val="00EF631F"/>
    <w:rsid w:val="00EF66AE"/>
    <w:rsid w:val="00EF6923"/>
    <w:rsid w:val="00EF6F26"/>
    <w:rsid w:val="00EF705F"/>
    <w:rsid w:val="00EF7A4B"/>
    <w:rsid w:val="00F0109C"/>
    <w:rsid w:val="00F012EF"/>
    <w:rsid w:val="00F01316"/>
    <w:rsid w:val="00F019E4"/>
    <w:rsid w:val="00F01A62"/>
    <w:rsid w:val="00F02147"/>
    <w:rsid w:val="00F02A9D"/>
    <w:rsid w:val="00F02EC3"/>
    <w:rsid w:val="00F0378D"/>
    <w:rsid w:val="00F037F5"/>
    <w:rsid w:val="00F03B8E"/>
    <w:rsid w:val="00F04645"/>
    <w:rsid w:val="00F04C8E"/>
    <w:rsid w:val="00F04CCD"/>
    <w:rsid w:val="00F04E42"/>
    <w:rsid w:val="00F04F33"/>
    <w:rsid w:val="00F0557E"/>
    <w:rsid w:val="00F0599B"/>
    <w:rsid w:val="00F06704"/>
    <w:rsid w:val="00F067F0"/>
    <w:rsid w:val="00F0686C"/>
    <w:rsid w:val="00F06D7F"/>
    <w:rsid w:val="00F07360"/>
    <w:rsid w:val="00F10B86"/>
    <w:rsid w:val="00F10C17"/>
    <w:rsid w:val="00F111B1"/>
    <w:rsid w:val="00F11830"/>
    <w:rsid w:val="00F135CD"/>
    <w:rsid w:val="00F13A8C"/>
    <w:rsid w:val="00F13AD6"/>
    <w:rsid w:val="00F13C02"/>
    <w:rsid w:val="00F14778"/>
    <w:rsid w:val="00F15041"/>
    <w:rsid w:val="00F150A4"/>
    <w:rsid w:val="00F153AB"/>
    <w:rsid w:val="00F1565E"/>
    <w:rsid w:val="00F16A75"/>
    <w:rsid w:val="00F16CA4"/>
    <w:rsid w:val="00F16D37"/>
    <w:rsid w:val="00F16F65"/>
    <w:rsid w:val="00F17061"/>
    <w:rsid w:val="00F17F2B"/>
    <w:rsid w:val="00F20304"/>
    <w:rsid w:val="00F20614"/>
    <w:rsid w:val="00F20913"/>
    <w:rsid w:val="00F20CC6"/>
    <w:rsid w:val="00F219F6"/>
    <w:rsid w:val="00F21BDC"/>
    <w:rsid w:val="00F227DF"/>
    <w:rsid w:val="00F23418"/>
    <w:rsid w:val="00F23584"/>
    <w:rsid w:val="00F241DE"/>
    <w:rsid w:val="00F2420D"/>
    <w:rsid w:val="00F2457E"/>
    <w:rsid w:val="00F247E6"/>
    <w:rsid w:val="00F24A6C"/>
    <w:rsid w:val="00F24DD5"/>
    <w:rsid w:val="00F254C9"/>
    <w:rsid w:val="00F25AAB"/>
    <w:rsid w:val="00F25EAB"/>
    <w:rsid w:val="00F2657E"/>
    <w:rsid w:val="00F26D00"/>
    <w:rsid w:val="00F274C4"/>
    <w:rsid w:val="00F300B7"/>
    <w:rsid w:val="00F3043E"/>
    <w:rsid w:val="00F325F9"/>
    <w:rsid w:val="00F32DA2"/>
    <w:rsid w:val="00F32EAC"/>
    <w:rsid w:val="00F33226"/>
    <w:rsid w:val="00F3331C"/>
    <w:rsid w:val="00F36CAE"/>
    <w:rsid w:val="00F36E3D"/>
    <w:rsid w:val="00F374FB"/>
    <w:rsid w:val="00F37577"/>
    <w:rsid w:val="00F3765E"/>
    <w:rsid w:val="00F404A7"/>
    <w:rsid w:val="00F407F8"/>
    <w:rsid w:val="00F41073"/>
    <w:rsid w:val="00F41837"/>
    <w:rsid w:val="00F41B26"/>
    <w:rsid w:val="00F41EC0"/>
    <w:rsid w:val="00F4236E"/>
    <w:rsid w:val="00F4246B"/>
    <w:rsid w:val="00F43ABB"/>
    <w:rsid w:val="00F43C2D"/>
    <w:rsid w:val="00F45C76"/>
    <w:rsid w:val="00F45E3C"/>
    <w:rsid w:val="00F46167"/>
    <w:rsid w:val="00F461A7"/>
    <w:rsid w:val="00F46740"/>
    <w:rsid w:val="00F46C56"/>
    <w:rsid w:val="00F47167"/>
    <w:rsid w:val="00F47587"/>
    <w:rsid w:val="00F477E8"/>
    <w:rsid w:val="00F47B13"/>
    <w:rsid w:val="00F47CF6"/>
    <w:rsid w:val="00F500A8"/>
    <w:rsid w:val="00F50165"/>
    <w:rsid w:val="00F5045E"/>
    <w:rsid w:val="00F50825"/>
    <w:rsid w:val="00F5083E"/>
    <w:rsid w:val="00F51467"/>
    <w:rsid w:val="00F51840"/>
    <w:rsid w:val="00F518DC"/>
    <w:rsid w:val="00F51937"/>
    <w:rsid w:val="00F51F00"/>
    <w:rsid w:val="00F5266A"/>
    <w:rsid w:val="00F52D0B"/>
    <w:rsid w:val="00F53866"/>
    <w:rsid w:val="00F53A77"/>
    <w:rsid w:val="00F54313"/>
    <w:rsid w:val="00F547B5"/>
    <w:rsid w:val="00F548C7"/>
    <w:rsid w:val="00F54AE1"/>
    <w:rsid w:val="00F54FF2"/>
    <w:rsid w:val="00F555AC"/>
    <w:rsid w:val="00F55885"/>
    <w:rsid w:val="00F56041"/>
    <w:rsid w:val="00F5694A"/>
    <w:rsid w:val="00F56D19"/>
    <w:rsid w:val="00F575F9"/>
    <w:rsid w:val="00F57EC7"/>
    <w:rsid w:val="00F60567"/>
    <w:rsid w:val="00F60645"/>
    <w:rsid w:val="00F608D2"/>
    <w:rsid w:val="00F611CF"/>
    <w:rsid w:val="00F611E8"/>
    <w:rsid w:val="00F62006"/>
    <w:rsid w:val="00F62BF2"/>
    <w:rsid w:val="00F62C2A"/>
    <w:rsid w:val="00F6316A"/>
    <w:rsid w:val="00F63581"/>
    <w:rsid w:val="00F64BFB"/>
    <w:rsid w:val="00F64E78"/>
    <w:rsid w:val="00F64F27"/>
    <w:rsid w:val="00F65036"/>
    <w:rsid w:val="00F65094"/>
    <w:rsid w:val="00F6539F"/>
    <w:rsid w:val="00F6547F"/>
    <w:rsid w:val="00F65C11"/>
    <w:rsid w:val="00F66234"/>
    <w:rsid w:val="00F662F1"/>
    <w:rsid w:val="00F667B9"/>
    <w:rsid w:val="00F66D50"/>
    <w:rsid w:val="00F670D2"/>
    <w:rsid w:val="00F67D0C"/>
    <w:rsid w:val="00F67EE2"/>
    <w:rsid w:val="00F67FDC"/>
    <w:rsid w:val="00F70F90"/>
    <w:rsid w:val="00F71124"/>
    <w:rsid w:val="00F7154E"/>
    <w:rsid w:val="00F71C6D"/>
    <w:rsid w:val="00F71E2D"/>
    <w:rsid w:val="00F7235F"/>
    <w:rsid w:val="00F72778"/>
    <w:rsid w:val="00F72C58"/>
    <w:rsid w:val="00F72F21"/>
    <w:rsid w:val="00F732A6"/>
    <w:rsid w:val="00F73568"/>
    <w:rsid w:val="00F7504A"/>
    <w:rsid w:val="00F75756"/>
    <w:rsid w:val="00F7594D"/>
    <w:rsid w:val="00F762C4"/>
    <w:rsid w:val="00F767A1"/>
    <w:rsid w:val="00F76DB8"/>
    <w:rsid w:val="00F7741D"/>
    <w:rsid w:val="00F77430"/>
    <w:rsid w:val="00F77819"/>
    <w:rsid w:val="00F77B24"/>
    <w:rsid w:val="00F800FD"/>
    <w:rsid w:val="00F81053"/>
    <w:rsid w:val="00F813DB"/>
    <w:rsid w:val="00F814F6"/>
    <w:rsid w:val="00F83142"/>
    <w:rsid w:val="00F83335"/>
    <w:rsid w:val="00F83905"/>
    <w:rsid w:val="00F84005"/>
    <w:rsid w:val="00F84B2B"/>
    <w:rsid w:val="00F84C3D"/>
    <w:rsid w:val="00F84C74"/>
    <w:rsid w:val="00F8522D"/>
    <w:rsid w:val="00F85235"/>
    <w:rsid w:val="00F853BF"/>
    <w:rsid w:val="00F85460"/>
    <w:rsid w:val="00F85591"/>
    <w:rsid w:val="00F856D7"/>
    <w:rsid w:val="00F868AE"/>
    <w:rsid w:val="00F868F6"/>
    <w:rsid w:val="00F86DE4"/>
    <w:rsid w:val="00F8753B"/>
    <w:rsid w:val="00F87753"/>
    <w:rsid w:val="00F9006C"/>
    <w:rsid w:val="00F906E1"/>
    <w:rsid w:val="00F90B3D"/>
    <w:rsid w:val="00F91D73"/>
    <w:rsid w:val="00F9213B"/>
    <w:rsid w:val="00F9222A"/>
    <w:rsid w:val="00F9243E"/>
    <w:rsid w:val="00F930E8"/>
    <w:rsid w:val="00F93258"/>
    <w:rsid w:val="00F94A38"/>
    <w:rsid w:val="00F94A48"/>
    <w:rsid w:val="00F9555A"/>
    <w:rsid w:val="00F9573B"/>
    <w:rsid w:val="00F96689"/>
    <w:rsid w:val="00F9689A"/>
    <w:rsid w:val="00F96995"/>
    <w:rsid w:val="00F9713D"/>
    <w:rsid w:val="00F97D5B"/>
    <w:rsid w:val="00FA07A2"/>
    <w:rsid w:val="00FA11F2"/>
    <w:rsid w:val="00FA12E2"/>
    <w:rsid w:val="00FA14A7"/>
    <w:rsid w:val="00FA2C28"/>
    <w:rsid w:val="00FA47F0"/>
    <w:rsid w:val="00FA604E"/>
    <w:rsid w:val="00FA6762"/>
    <w:rsid w:val="00FA70E8"/>
    <w:rsid w:val="00FA719A"/>
    <w:rsid w:val="00FA7A27"/>
    <w:rsid w:val="00FB1560"/>
    <w:rsid w:val="00FB1F07"/>
    <w:rsid w:val="00FB2AF1"/>
    <w:rsid w:val="00FB2E39"/>
    <w:rsid w:val="00FB31A1"/>
    <w:rsid w:val="00FB3735"/>
    <w:rsid w:val="00FB3B99"/>
    <w:rsid w:val="00FB3CC0"/>
    <w:rsid w:val="00FB3CF0"/>
    <w:rsid w:val="00FB3F11"/>
    <w:rsid w:val="00FB456C"/>
    <w:rsid w:val="00FB46CE"/>
    <w:rsid w:val="00FB4CA8"/>
    <w:rsid w:val="00FB6622"/>
    <w:rsid w:val="00FB6711"/>
    <w:rsid w:val="00FB71D0"/>
    <w:rsid w:val="00FC0378"/>
    <w:rsid w:val="00FC0559"/>
    <w:rsid w:val="00FC0CAE"/>
    <w:rsid w:val="00FC0CB7"/>
    <w:rsid w:val="00FC14BD"/>
    <w:rsid w:val="00FC15F8"/>
    <w:rsid w:val="00FC24D9"/>
    <w:rsid w:val="00FC2A07"/>
    <w:rsid w:val="00FC2DDE"/>
    <w:rsid w:val="00FC5D35"/>
    <w:rsid w:val="00FC5DD3"/>
    <w:rsid w:val="00FC616E"/>
    <w:rsid w:val="00FC628D"/>
    <w:rsid w:val="00FC6413"/>
    <w:rsid w:val="00FC69C8"/>
    <w:rsid w:val="00FC6AE8"/>
    <w:rsid w:val="00FC72D0"/>
    <w:rsid w:val="00FD05AD"/>
    <w:rsid w:val="00FD0CD5"/>
    <w:rsid w:val="00FD0DB7"/>
    <w:rsid w:val="00FD0F31"/>
    <w:rsid w:val="00FD15F3"/>
    <w:rsid w:val="00FD16C5"/>
    <w:rsid w:val="00FD18F4"/>
    <w:rsid w:val="00FD1E33"/>
    <w:rsid w:val="00FD217B"/>
    <w:rsid w:val="00FD256E"/>
    <w:rsid w:val="00FD62D5"/>
    <w:rsid w:val="00FD6A2F"/>
    <w:rsid w:val="00FD6E22"/>
    <w:rsid w:val="00FD7047"/>
    <w:rsid w:val="00FE0424"/>
    <w:rsid w:val="00FE0847"/>
    <w:rsid w:val="00FE2332"/>
    <w:rsid w:val="00FE30ED"/>
    <w:rsid w:val="00FE32B6"/>
    <w:rsid w:val="00FE432E"/>
    <w:rsid w:val="00FE4C4F"/>
    <w:rsid w:val="00FE55F3"/>
    <w:rsid w:val="00FE627C"/>
    <w:rsid w:val="00FE6BE7"/>
    <w:rsid w:val="00FE6E35"/>
    <w:rsid w:val="00FE7965"/>
    <w:rsid w:val="00FE7A9A"/>
    <w:rsid w:val="00FF05B3"/>
    <w:rsid w:val="00FF0749"/>
    <w:rsid w:val="00FF0A40"/>
    <w:rsid w:val="00FF0BF7"/>
    <w:rsid w:val="00FF239F"/>
    <w:rsid w:val="00FF26E4"/>
    <w:rsid w:val="00FF26F1"/>
    <w:rsid w:val="00FF292E"/>
    <w:rsid w:val="00FF2A4F"/>
    <w:rsid w:val="00FF3626"/>
    <w:rsid w:val="00FF3663"/>
    <w:rsid w:val="00FF3F3D"/>
    <w:rsid w:val="00FF3F87"/>
    <w:rsid w:val="00FF4598"/>
    <w:rsid w:val="00FF4672"/>
    <w:rsid w:val="00FF4783"/>
    <w:rsid w:val="00FF579D"/>
    <w:rsid w:val="00FF6648"/>
    <w:rsid w:val="00FF74E9"/>
    <w:rsid w:val="00FF7685"/>
    <w:rsid w:val="00FF7845"/>
    <w:rsid w:val="00FF7B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hr-H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57C34011"/>
  <w15:docId w15:val="{05D16AF1-8825-4097-9D14-3B5F3499279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hr-H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2503B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hr-HR"/>
    </w:rPr>
  </w:style>
  <w:style w:type="paragraph" w:styleId="Heading1">
    <w:name w:val="heading 1"/>
    <w:basedOn w:val="Normal"/>
    <w:next w:val="Normal"/>
    <w:link w:val="Heading1Char"/>
    <w:uiPriority w:val="9"/>
    <w:qFormat/>
    <w:rsid w:val="00EA7310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A7310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A7310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Nazivinstitucije">
    <w:name w:val="Naziv institucije"/>
    <w:basedOn w:val="Normal"/>
    <w:link w:val="NazivinstitucijeChar"/>
    <w:rsid w:val="00365B40"/>
    <w:pPr>
      <w:jc w:val="center"/>
    </w:pPr>
    <w:rPr>
      <w:b/>
      <w:bCs/>
    </w:rPr>
  </w:style>
  <w:style w:type="paragraph" w:customStyle="1" w:styleId="Imeiprezimekandidata">
    <w:name w:val="Ime i prezime kandidata"/>
    <w:basedOn w:val="Normal"/>
    <w:rsid w:val="00365B40"/>
    <w:pPr>
      <w:spacing w:before="120" w:line="360" w:lineRule="auto"/>
      <w:jc w:val="both"/>
    </w:pPr>
    <w:rPr>
      <w:b/>
      <w:sz w:val="28"/>
    </w:rPr>
  </w:style>
  <w:style w:type="paragraph" w:customStyle="1" w:styleId="Naslovzavrnograda">
    <w:name w:val="Naslov završnog rada"/>
    <w:basedOn w:val="Normal"/>
    <w:rsid w:val="00365B40"/>
    <w:pPr>
      <w:jc w:val="center"/>
    </w:pPr>
    <w:rPr>
      <w:rFonts w:ascii="Arial" w:hAnsi="Arial"/>
      <w:b/>
      <w:sz w:val="36"/>
    </w:rPr>
  </w:style>
  <w:style w:type="paragraph" w:customStyle="1" w:styleId="ZAVRNIRAD">
    <w:name w:val="&quot;ZAVRŠNI RAD&quot;"/>
    <w:basedOn w:val="Nazivinstitucije"/>
    <w:rsid w:val="00365B40"/>
    <w:rPr>
      <w:caps/>
    </w:rPr>
  </w:style>
  <w:style w:type="paragraph" w:customStyle="1" w:styleId="Mjesto">
    <w:name w:val="Mjesto"/>
    <w:aliases w:val="godina završnog rada"/>
    <w:basedOn w:val="Nazivinstitucije"/>
    <w:link w:val="MjestoChar"/>
    <w:rsid w:val="00365B40"/>
  </w:style>
  <w:style w:type="paragraph" w:customStyle="1" w:styleId="Podaciokandidatu">
    <w:name w:val="Podaci o kandidatu"/>
    <w:basedOn w:val="Normal"/>
    <w:rsid w:val="00365B40"/>
    <w:pPr>
      <w:spacing w:before="120"/>
    </w:pPr>
    <w:rPr>
      <w:b/>
    </w:rPr>
  </w:style>
  <w:style w:type="paragraph" w:customStyle="1" w:styleId="Mentor">
    <w:name w:val="&quot;Mentor:&quot;"/>
    <w:basedOn w:val="Normal"/>
    <w:rsid w:val="00365B40"/>
    <w:pPr>
      <w:spacing w:before="120" w:line="360" w:lineRule="auto"/>
      <w:ind w:left="4956"/>
      <w:jc w:val="both"/>
    </w:pPr>
    <w:rPr>
      <w:b/>
      <w:bCs/>
    </w:rPr>
  </w:style>
  <w:style w:type="paragraph" w:customStyle="1" w:styleId="Podaciomentoru">
    <w:name w:val="Podaci o mentoru"/>
    <w:basedOn w:val="Normal"/>
    <w:rsid w:val="00365B40"/>
    <w:pPr>
      <w:spacing w:line="360" w:lineRule="auto"/>
      <w:ind w:left="4956"/>
      <w:jc w:val="both"/>
    </w:pPr>
  </w:style>
  <w:style w:type="paragraph" w:customStyle="1" w:styleId="FOINaslov1">
    <w:name w:val="FOI Naslov 1"/>
    <w:basedOn w:val="Mjesto"/>
    <w:link w:val="FOINaslov1Char"/>
    <w:autoRedefine/>
    <w:qFormat/>
    <w:rsid w:val="00F50825"/>
    <w:pPr>
      <w:numPr>
        <w:numId w:val="1"/>
      </w:numPr>
      <w:tabs>
        <w:tab w:val="left" w:pos="426"/>
      </w:tabs>
      <w:spacing w:after="360" w:line="360" w:lineRule="auto"/>
      <w:ind w:left="0" w:firstLine="0"/>
      <w:jc w:val="left"/>
      <w:outlineLvl w:val="0"/>
    </w:pPr>
    <w:rPr>
      <w:rFonts w:ascii="Arial" w:hAnsi="Arial" w:cs="Arial"/>
      <w:sz w:val="36"/>
    </w:rPr>
  </w:style>
  <w:style w:type="paragraph" w:styleId="ListParagraph">
    <w:name w:val="List Paragraph"/>
    <w:basedOn w:val="Normal"/>
    <w:link w:val="ListParagraphChar"/>
    <w:uiPriority w:val="34"/>
    <w:qFormat/>
    <w:rsid w:val="00FE7A9A"/>
    <w:pPr>
      <w:ind w:left="720"/>
      <w:contextualSpacing/>
    </w:pPr>
  </w:style>
  <w:style w:type="character" w:customStyle="1" w:styleId="NazivinstitucijeChar">
    <w:name w:val="Naziv institucije Char"/>
    <w:basedOn w:val="DefaultParagraphFont"/>
    <w:link w:val="Nazivinstitucije"/>
    <w:rsid w:val="00FD0CD5"/>
    <w:rPr>
      <w:rFonts w:ascii="Times New Roman" w:eastAsia="Times New Roman" w:hAnsi="Times New Roman" w:cs="Times New Roman"/>
      <w:b/>
      <w:bCs/>
      <w:sz w:val="24"/>
      <w:szCs w:val="24"/>
      <w:lang w:eastAsia="hr-HR"/>
    </w:rPr>
  </w:style>
  <w:style w:type="character" w:customStyle="1" w:styleId="MjestoChar">
    <w:name w:val="Mjesto Char"/>
    <w:aliases w:val="godina završnog rada Char"/>
    <w:basedOn w:val="NazivinstitucijeChar"/>
    <w:link w:val="Mjesto"/>
    <w:rsid w:val="00FD0CD5"/>
    <w:rPr>
      <w:rFonts w:ascii="Times New Roman" w:eastAsia="Times New Roman" w:hAnsi="Times New Roman" w:cs="Times New Roman"/>
      <w:b/>
      <w:bCs/>
      <w:sz w:val="24"/>
      <w:szCs w:val="24"/>
      <w:lang w:eastAsia="hr-HR"/>
    </w:rPr>
  </w:style>
  <w:style w:type="character" w:customStyle="1" w:styleId="FOINaslov1Char">
    <w:name w:val="FOI Naslov 1 Char"/>
    <w:basedOn w:val="MjestoChar"/>
    <w:link w:val="FOINaslov1"/>
    <w:rsid w:val="00F50825"/>
    <w:rPr>
      <w:rFonts w:ascii="Arial" w:eastAsia="Times New Roman" w:hAnsi="Arial" w:cs="Arial"/>
      <w:b/>
      <w:bCs/>
      <w:sz w:val="36"/>
      <w:szCs w:val="24"/>
      <w:lang w:eastAsia="hr-HR"/>
    </w:rPr>
  </w:style>
  <w:style w:type="paragraph" w:customStyle="1" w:styleId="FOINaslov2">
    <w:name w:val="FOI Naslov 2"/>
    <w:basedOn w:val="ListParagraph"/>
    <w:link w:val="FOINaslov2Char"/>
    <w:qFormat/>
    <w:rsid w:val="00051850"/>
    <w:pPr>
      <w:numPr>
        <w:ilvl w:val="1"/>
        <w:numId w:val="1"/>
      </w:numPr>
      <w:spacing w:before="360" w:after="240" w:line="360" w:lineRule="auto"/>
      <w:ind w:left="357" w:hanging="357"/>
      <w:contextualSpacing w:val="0"/>
      <w:jc w:val="both"/>
    </w:pPr>
    <w:rPr>
      <w:rFonts w:ascii="Arial" w:hAnsi="Arial" w:cs="Arial"/>
      <w:b/>
      <w:sz w:val="32"/>
    </w:rPr>
  </w:style>
  <w:style w:type="paragraph" w:customStyle="1" w:styleId="FOINaslov3">
    <w:name w:val="FOI Naslov 3"/>
    <w:basedOn w:val="ListParagraph"/>
    <w:link w:val="FOINaslov3Char"/>
    <w:qFormat/>
    <w:rsid w:val="00051850"/>
    <w:pPr>
      <w:numPr>
        <w:ilvl w:val="2"/>
        <w:numId w:val="1"/>
      </w:numPr>
      <w:spacing w:before="240" w:after="120" w:line="360" w:lineRule="auto"/>
      <w:ind w:left="709" w:hanging="709"/>
      <w:jc w:val="both"/>
    </w:pPr>
    <w:rPr>
      <w:rFonts w:ascii="Arial" w:hAnsi="Arial" w:cs="Arial"/>
      <w:b/>
      <w:sz w:val="28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A11F1"/>
    <w:rPr>
      <w:rFonts w:ascii="Times New Roman" w:eastAsia="Times New Roman" w:hAnsi="Times New Roman" w:cs="Times New Roman"/>
      <w:sz w:val="24"/>
      <w:szCs w:val="24"/>
      <w:lang w:eastAsia="hr-HR"/>
    </w:rPr>
  </w:style>
  <w:style w:type="character" w:customStyle="1" w:styleId="FOINaslov2Char">
    <w:name w:val="FOI Naslov 2 Char"/>
    <w:basedOn w:val="ListParagraphChar"/>
    <w:link w:val="FOINaslov2"/>
    <w:rsid w:val="00051850"/>
    <w:rPr>
      <w:rFonts w:ascii="Arial" w:eastAsia="Times New Roman" w:hAnsi="Arial" w:cs="Arial"/>
      <w:b/>
      <w:sz w:val="32"/>
      <w:szCs w:val="24"/>
      <w:lang w:eastAsia="hr-HR"/>
    </w:rPr>
  </w:style>
  <w:style w:type="paragraph" w:customStyle="1" w:styleId="FOINaslov4">
    <w:name w:val="FOI Naslov 4"/>
    <w:basedOn w:val="ListParagraph"/>
    <w:link w:val="FOINaslov4Char"/>
    <w:qFormat/>
    <w:rsid w:val="000A11F1"/>
    <w:pPr>
      <w:numPr>
        <w:ilvl w:val="3"/>
        <w:numId w:val="1"/>
      </w:numPr>
      <w:spacing w:before="240" w:after="120"/>
      <w:ind w:left="851" w:hanging="851"/>
      <w:contextualSpacing w:val="0"/>
      <w:jc w:val="both"/>
    </w:pPr>
    <w:rPr>
      <w:b/>
    </w:rPr>
  </w:style>
  <w:style w:type="character" w:customStyle="1" w:styleId="FOINaslov3Char">
    <w:name w:val="FOI Naslov 3 Char"/>
    <w:basedOn w:val="ListParagraphChar"/>
    <w:link w:val="FOINaslov3"/>
    <w:rsid w:val="00051850"/>
    <w:rPr>
      <w:rFonts w:ascii="Arial" w:eastAsia="Times New Roman" w:hAnsi="Arial" w:cs="Arial"/>
      <w:b/>
      <w:sz w:val="28"/>
      <w:szCs w:val="24"/>
      <w:lang w:eastAsia="hr-HR"/>
    </w:rPr>
  </w:style>
  <w:style w:type="character" w:customStyle="1" w:styleId="FOINaslov4Char">
    <w:name w:val="FOI Naslov 4 Char"/>
    <w:basedOn w:val="ListParagraphChar"/>
    <w:link w:val="FOINaslov4"/>
    <w:rsid w:val="000A11F1"/>
    <w:rPr>
      <w:rFonts w:ascii="Times New Roman" w:eastAsia="Times New Roman" w:hAnsi="Times New Roman" w:cs="Times New Roman"/>
      <w:b/>
      <w:sz w:val="24"/>
      <w:szCs w:val="24"/>
      <w:lang w:eastAsia="hr-HR"/>
    </w:rPr>
  </w:style>
  <w:style w:type="paragraph" w:styleId="NormalWeb">
    <w:name w:val="Normal (Web)"/>
    <w:basedOn w:val="Normal"/>
    <w:uiPriority w:val="99"/>
    <w:unhideWhenUsed/>
    <w:rsid w:val="00A82589"/>
    <w:pPr>
      <w:spacing w:before="100" w:beforeAutospacing="1" w:after="100" w:afterAutospacing="1"/>
    </w:pPr>
  </w:style>
  <w:style w:type="paragraph" w:customStyle="1" w:styleId="Brojke">
    <w:name w:val="Brojke"/>
    <w:basedOn w:val="Normal"/>
    <w:rsid w:val="00045E57"/>
    <w:pPr>
      <w:numPr>
        <w:numId w:val="4"/>
      </w:numPr>
      <w:spacing w:after="120" w:line="360" w:lineRule="auto"/>
    </w:pPr>
    <w:rPr>
      <w:rFonts w:ascii="Arial" w:hAnsi="Arial" w:cs="Arial"/>
      <w:lang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EA7310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eastAsia="hr-HR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A7310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eastAsia="hr-HR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A7310"/>
    <w:rPr>
      <w:rFonts w:asciiTheme="majorHAnsi" w:eastAsiaTheme="majorEastAsia" w:hAnsiTheme="majorHAnsi" w:cstheme="majorBidi"/>
      <w:b/>
      <w:bCs/>
      <w:color w:val="4F81BD" w:themeColor="accent1"/>
      <w:sz w:val="24"/>
      <w:szCs w:val="24"/>
      <w:lang w:eastAsia="hr-HR"/>
    </w:rPr>
  </w:style>
  <w:style w:type="paragraph" w:styleId="TOC1">
    <w:name w:val="toc 1"/>
    <w:basedOn w:val="Normal"/>
    <w:next w:val="Normal"/>
    <w:autoRedefine/>
    <w:uiPriority w:val="39"/>
    <w:unhideWhenUsed/>
    <w:rsid w:val="0015288B"/>
    <w:pPr>
      <w:tabs>
        <w:tab w:val="left" w:pos="284"/>
        <w:tab w:val="right" w:leader="dot" w:pos="9062"/>
      </w:tabs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15288B"/>
    <w:pPr>
      <w:tabs>
        <w:tab w:val="left" w:pos="709"/>
        <w:tab w:val="right" w:leader="dot" w:pos="9062"/>
      </w:tabs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15288B"/>
    <w:pPr>
      <w:tabs>
        <w:tab w:val="left" w:pos="1134"/>
        <w:tab w:val="right" w:leader="dot" w:pos="9062"/>
      </w:tabs>
      <w:spacing w:after="100"/>
      <w:ind w:left="480"/>
    </w:pPr>
  </w:style>
  <w:style w:type="paragraph" w:styleId="TOC4">
    <w:name w:val="toc 4"/>
    <w:basedOn w:val="Normal"/>
    <w:next w:val="Normal"/>
    <w:autoRedefine/>
    <w:uiPriority w:val="39"/>
    <w:unhideWhenUsed/>
    <w:rsid w:val="0015288B"/>
    <w:pPr>
      <w:tabs>
        <w:tab w:val="left" w:pos="1560"/>
        <w:tab w:val="right" w:leader="dot" w:pos="9062"/>
      </w:tabs>
      <w:spacing w:after="100"/>
      <w:ind w:left="720"/>
    </w:pPr>
  </w:style>
  <w:style w:type="character" w:styleId="Hyperlink">
    <w:name w:val="Hyperlink"/>
    <w:basedOn w:val="DefaultParagraphFont"/>
    <w:uiPriority w:val="99"/>
    <w:unhideWhenUsed/>
    <w:rsid w:val="00EA7310"/>
    <w:rPr>
      <w:color w:val="0000FF" w:themeColor="hyperlink"/>
      <w:u w:val="single"/>
    </w:rPr>
  </w:style>
  <w:style w:type="character" w:customStyle="1" w:styleId="apple-converted-space">
    <w:name w:val="apple-converted-space"/>
    <w:basedOn w:val="DefaultParagraphFont"/>
    <w:rsid w:val="00901FB5"/>
  </w:style>
  <w:style w:type="paragraph" w:styleId="PlainText">
    <w:name w:val="Plain Text"/>
    <w:basedOn w:val="Normal"/>
    <w:link w:val="PlainTextChar"/>
    <w:rsid w:val="00DF32E9"/>
    <w:rPr>
      <w:rFonts w:ascii="Courier New" w:hAnsi="Courier New"/>
      <w:sz w:val="20"/>
      <w:szCs w:val="20"/>
      <w:lang w:val="en-US" w:eastAsia="en-US"/>
    </w:rPr>
  </w:style>
  <w:style w:type="character" w:customStyle="1" w:styleId="PlainTextChar">
    <w:name w:val="Plain Text Char"/>
    <w:basedOn w:val="DefaultParagraphFont"/>
    <w:link w:val="PlainText"/>
    <w:rsid w:val="00DF32E9"/>
    <w:rPr>
      <w:rFonts w:ascii="Courier New" w:eastAsia="Times New Roman" w:hAnsi="Courier New" w:cs="Times New Roman"/>
      <w:sz w:val="20"/>
      <w:szCs w:val="20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BB2366"/>
    <w:pPr>
      <w:spacing w:line="276" w:lineRule="auto"/>
      <w:outlineLvl w:val="9"/>
    </w:pPr>
    <w:rPr>
      <w:lang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B2366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B2366"/>
    <w:rPr>
      <w:rFonts w:ascii="Tahoma" w:eastAsia="Times New Roman" w:hAnsi="Tahoma" w:cs="Tahoma"/>
      <w:sz w:val="16"/>
      <w:szCs w:val="16"/>
      <w:lang w:eastAsia="hr-HR"/>
    </w:rPr>
  </w:style>
  <w:style w:type="paragraph" w:styleId="Header">
    <w:name w:val="header"/>
    <w:basedOn w:val="Normal"/>
    <w:link w:val="HeaderChar"/>
    <w:uiPriority w:val="99"/>
    <w:unhideWhenUsed/>
    <w:rsid w:val="0015288B"/>
    <w:pPr>
      <w:tabs>
        <w:tab w:val="center" w:pos="4536"/>
        <w:tab w:val="right" w:pos="9072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5288B"/>
    <w:rPr>
      <w:rFonts w:ascii="Times New Roman" w:eastAsia="Times New Roman" w:hAnsi="Times New Roman" w:cs="Times New Roman"/>
      <w:sz w:val="24"/>
      <w:szCs w:val="24"/>
      <w:lang w:eastAsia="hr-HR"/>
    </w:rPr>
  </w:style>
  <w:style w:type="paragraph" w:styleId="Footer">
    <w:name w:val="footer"/>
    <w:basedOn w:val="Normal"/>
    <w:link w:val="FooterChar"/>
    <w:uiPriority w:val="99"/>
    <w:unhideWhenUsed/>
    <w:rsid w:val="0015288B"/>
    <w:pPr>
      <w:tabs>
        <w:tab w:val="center" w:pos="4536"/>
        <w:tab w:val="right" w:pos="9072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5288B"/>
    <w:rPr>
      <w:rFonts w:ascii="Times New Roman" w:eastAsia="Times New Roman" w:hAnsi="Times New Roman" w:cs="Times New Roman"/>
      <w:sz w:val="24"/>
      <w:szCs w:val="24"/>
      <w:lang w:eastAsia="hr-HR"/>
    </w:rPr>
  </w:style>
  <w:style w:type="character" w:styleId="CommentReference">
    <w:name w:val="annotation reference"/>
    <w:basedOn w:val="DefaultParagraphFont"/>
    <w:uiPriority w:val="99"/>
    <w:semiHidden/>
    <w:unhideWhenUsed/>
    <w:rsid w:val="0008292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8292E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8292E"/>
    <w:rPr>
      <w:rFonts w:ascii="Times New Roman" w:eastAsia="Times New Roman" w:hAnsi="Times New Roman" w:cs="Times New Roman"/>
      <w:sz w:val="20"/>
      <w:szCs w:val="20"/>
      <w:lang w:eastAsia="hr-H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8292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8292E"/>
    <w:rPr>
      <w:rFonts w:ascii="Times New Roman" w:eastAsia="Times New Roman" w:hAnsi="Times New Roman" w:cs="Times New Roman"/>
      <w:b/>
      <w:bCs/>
      <w:sz w:val="20"/>
      <w:szCs w:val="20"/>
      <w:lang w:eastAsia="hr-HR"/>
    </w:rPr>
  </w:style>
  <w:style w:type="table" w:styleId="TableGrid">
    <w:name w:val="Table Grid"/>
    <w:basedOn w:val="TableNormal"/>
    <w:uiPriority w:val="59"/>
    <w:rsid w:val="00256DB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TMLPreformatted">
    <w:name w:val="HTML Preformatted"/>
    <w:basedOn w:val="Normal"/>
    <w:link w:val="HTMLPreformattedChar"/>
    <w:uiPriority w:val="99"/>
    <w:unhideWhenUsed/>
    <w:rsid w:val="00D730E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D730E6"/>
    <w:rPr>
      <w:rFonts w:ascii="Courier New" w:eastAsia="Times New Roman" w:hAnsi="Courier New" w:cs="Courier New"/>
      <w:sz w:val="20"/>
      <w:szCs w:val="20"/>
      <w:lang w:eastAsia="hr-HR"/>
    </w:rPr>
  </w:style>
  <w:style w:type="character" w:customStyle="1" w:styleId="start-tag">
    <w:name w:val="start-tag"/>
    <w:basedOn w:val="DefaultParagraphFont"/>
    <w:rsid w:val="00D730E6"/>
  </w:style>
  <w:style w:type="character" w:customStyle="1" w:styleId="attribute-name">
    <w:name w:val="attribute-name"/>
    <w:basedOn w:val="DefaultParagraphFont"/>
    <w:rsid w:val="00D730E6"/>
  </w:style>
  <w:style w:type="character" w:customStyle="1" w:styleId="comment">
    <w:name w:val="comment"/>
    <w:basedOn w:val="DefaultParagraphFont"/>
    <w:rsid w:val="00D730E6"/>
  </w:style>
  <w:style w:type="character" w:customStyle="1" w:styleId="end-tag">
    <w:name w:val="end-tag"/>
    <w:basedOn w:val="DefaultParagraphFont"/>
    <w:rsid w:val="00D730E6"/>
  </w:style>
  <w:style w:type="paragraph" w:customStyle="1" w:styleId="Naslovtablice">
    <w:name w:val="Naslov tablice"/>
    <w:basedOn w:val="Normal"/>
    <w:link w:val="NaslovtabliceChar"/>
    <w:qFormat/>
    <w:rsid w:val="001F431B"/>
    <w:pPr>
      <w:spacing w:line="360" w:lineRule="auto"/>
      <w:jc w:val="center"/>
    </w:pPr>
    <w:rPr>
      <w:rFonts w:ascii="Arial" w:hAnsi="Arial" w:cs="Arial"/>
      <w:sz w:val="22"/>
      <w:szCs w:val="22"/>
    </w:rPr>
  </w:style>
  <w:style w:type="paragraph" w:customStyle="1" w:styleId="Naslovslike">
    <w:name w:val="Naslov slike"/>
    <w:basedOn w:val="Normal"/>
    <w:link w:val="NaslovslikeChar"/>
    <w:autoRedefine/>
    <w:qFormat/>
    <w:rsid w:val="00E064CC"/>
    <w:pPr>
      <w:spacing w:line="360" w:lineRule="auto"/>
      <w:jc w:val="center"/>
    </w:pPr>
    <w:rPr>
      <w:rFonts w:ascii="Arial" w:hAnsi="Arial"/>
      <w:sz w:val="22"/>
    </w:rPr>
  </w:style>
  <w:style w:type="character" w:customStyle="1" w:styleId="NaslovtabliceChar">
    <w:name w:val="Naslov tablice Char"/>
    <w:basedOn w:val="DefaultParagraphFont"/>
    <w:link w:val="Naslovtablice"/>
    <w:rsid w:val="001F431B"/>
    <w:rPr>
      <w:rFonts w:ascii="Arial" w:eastAsia="Times New Roman" w:hAnsi="Arial" w:cs="Arial"/>
      <w:lang w:eastAsia="hr-HR"/>
    </w:rPr>
  </w:style>
  <w:style w:type="character" w:customStyle="1" w:styleId="NaslovslikeChar">
    <w:name w:val="Naslov slike Char"/>
    <w:basedOn w:val="DefaultParagraphFont"/>
    <w:link w:val="Naslovslike"/>
    <w:rsid w:val="00E064CC"/>
    <w:rPr>
      <w:rFonts w:ascii="Arial" w:eastAsia="Times New Roman" w:hAnsi="Arial" w:cs="Times New Roman"/>
      <w:szCs w:val="24"/>
      <w:lang w:eastAsia="hr-HR"/>
    </w:rPr>
  </w:style>
  <w:style w:type="paragraph" w:styleId="Caption">
    <w:name w:val="caption"/>
    <w:basedOn w:val="Normal"/>
    <w:next w:val="Normal"/>
    <w:uiPriority w:val="35"/>
    <w:unhideWhenUsed/>
    <w:qFormat/>
    <w:rsid w:val="00C227C8"/>
    <w:pPr>
      <w:spacing w:after="200"/>
    </w:pPr>
    <w:rPr>
      <w:i/>
      <w:iCs/>
      <w:color w:val="1F497D" w:themeColor="text2"/>
      <w:sz w:val="18"/>
      <w:szCs w:val="18"/>
    </w:rPr>
  </w:style>
  <w:style w:type="paragraph" w:styleId="NoSpacing">
    <w:name w:val="No Spacing"/>
    <w:uiPriority w:val="1"/>
    <w:qFormat/>
    <w:rsid w:val="00D916C5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hr-HR"/>
    </w:rPr>
  </w:style>
  <w:style w:type="paragraph" w:styleId="TableofFigures">
    <w:name w:val="table of figures"/>
    <w:basedOn w:val="Normal"/>
    <w:next w:val="Normal"/>
    <w:uiPriority w:val="99"/>
    <w:unhideWhenUsed/>
    <w:rsid w:val="007427C9"/>
  </w:style>
  <w:style w:type="character" w:styleId="UnresolvedMention">
    <w:name w:val="Unresolved Mention"/>
    <w:basedOn w:val="DefaultParagraphFont"/>
    <w:uiPriority w:val="99"/>
    <w:semiHidden/>
    <w:unhideWhenUsed/>
    <w:rsid w:val="00C72A80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962218"/>
    <w:rPr>
      <w:color w:val="800080" w:themeColor="followedHyperlink"/>
      <w:u w:val="single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4640C0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4640C0"/>
    <w:rPr>
      <w:rFonts w:ascii="Times New Roman" w:eastAsia="Times New Roman" w:hAnsi="Times New Roman" w:cs="Times New Roman"/>
      <w:sz w:val="20"/>
      <w:szCs w:val="20"/>
      <w:lang w:eastAsia="hr-HR"/>
    </w:rPr>
  </w:style>
  <w:style w:type="character" w:styleId="EndnoteReference">
    <w:name w:val="endnote reference"/>
    <w:basedOn w:val="DefaultParagraphFont"/>
    <w:uiPriority w:val="99"/>
    <w:semiHidden/>
    <w:unhideWhenUsed/>
    <w:rsid w:val="004640C0"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465404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65404"/>
    <w:rPr>
      <w:rFonts w:ascii="Times New Roman" w:eastAsia="Times New Roman" w:hAnsi="Times New Roman" w:cs="Times New Roman"/>
      <w:sz w:val="20"/>
      <w:szCs w:val="20"/>
      <w:lang w:eastAsia="hr-HR"/>
    </w:rPr>
  </w:style>
  <w:style w:type="character" w:styleId="FootnoteReference">
    <w:name w:val="footnote reference"/>
    <w:basedOn w:val="DefaultParagraphFont"/>
    <w:uiPriority w:val="99"/>
    <w:semiHidden/>
    <w:unhideWhenUsed/>
    <w:rsid w:val="00465404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784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1424812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511398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0542269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716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25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74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4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12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5492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9288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15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959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427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160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97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4753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943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89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6979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240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302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462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957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0220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704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9862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577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3063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06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279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946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784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811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596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397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868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6502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84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687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229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199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936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084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217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832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628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5319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488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295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414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6660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03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544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9744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875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652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661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781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367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2137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640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19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8594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781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124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697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357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463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315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4683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546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750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266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9591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3213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10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6646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04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569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7554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8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151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881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060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403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55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99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59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4124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3541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228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507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663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49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288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292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523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274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280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4568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054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357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0362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139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140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004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9425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0457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288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726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9030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423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228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71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9322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845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195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105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214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523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3993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831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5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637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32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554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949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1139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678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997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653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059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246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172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66878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0290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7812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024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901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2375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640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8667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007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4555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535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062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931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161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599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9843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7279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299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45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89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275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646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1889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046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796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095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473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306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239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575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056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6957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173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140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567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154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8824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583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9257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6154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2490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142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2820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4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535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419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062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839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091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62230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3088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932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6188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649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913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531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832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9830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4847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812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184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370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05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273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296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452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253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929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459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944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7137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260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417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4568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953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920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851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787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2515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952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37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659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862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645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85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289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881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37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630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986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3083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6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110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303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6092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590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507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50015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493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7049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5447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26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782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263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488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7476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3559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238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101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271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8752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4901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291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6884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692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4368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256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325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177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653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6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156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6755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869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0783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713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542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180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707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9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887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10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882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547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487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471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903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190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90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9047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9770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9515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541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147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33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8031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837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418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615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487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8586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051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877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55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20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358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8815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299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3927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602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90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0475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19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787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235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435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455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6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400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3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39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598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930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232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804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11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983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441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2557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937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4665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297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475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103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10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003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1832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55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953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8361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186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45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32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230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296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44423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090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169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343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333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79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227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34052">
          <w:marLeft w:val="144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8658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729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559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45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5564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4848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544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79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969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5542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168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065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4766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9948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0138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857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293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4700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6700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4105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324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7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84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019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5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55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23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3808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485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38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901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1833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7194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92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498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98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573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651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317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62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3347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4708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3289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240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98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339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89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870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529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3075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192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323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512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7534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5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757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825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16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3238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2312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275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416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1726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75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80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214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340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0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6338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335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3529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362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2409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266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7325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655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592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611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9318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120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081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9580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0307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286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197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779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313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02384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269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370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73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241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0134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424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86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87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6869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7128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832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50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571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244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725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239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207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3202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3145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238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18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933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410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644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448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532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191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4125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6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4217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442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161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640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8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779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845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4756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6375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0387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627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515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279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7134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110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725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6886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2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5854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3924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9646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841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159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031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386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18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306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698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01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376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794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27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692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28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741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50931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445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847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588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5923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984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3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2023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732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962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745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26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087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2375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01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2947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232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35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43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6505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264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759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544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81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31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134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415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99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789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155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6295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6105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26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004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530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327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7933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077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621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163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351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092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7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199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914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321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9638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274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748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211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80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7932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5260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190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816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931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943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105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824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771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499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274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269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264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036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111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22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377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5696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91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067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7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186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393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341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45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109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027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569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444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865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1004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3215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486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4846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578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791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30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458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331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772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7634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8133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085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9887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301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9097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4124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098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551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451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0802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2243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415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078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962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98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913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434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145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336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295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771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9717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502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8577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942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1163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6148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672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406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21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9834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470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769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442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110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776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888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4893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008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280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3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1138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9990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142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1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187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644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323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948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9237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6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9248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010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945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9331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300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9401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553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285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5482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5085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609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323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612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883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813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910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086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1921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73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864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98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669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597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131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1449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473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0285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584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76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247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911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427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35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425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580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262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18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46058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575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474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730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111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893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5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4.xml"/><Relationship Id="rId5" Type="http://schemas.openxmlformats.org/officeDocument/2006/relationships/webSettings" Target="webSettings.xml"/><Relationship Id="rId15" Type="http://schemas.openxmlformats.org/officeDocument/2006/relationships/footer" Target="footer6.xml"/><Relationship Id="rId10" Type="http://schemas.openxmlformats.org/officeDocument/2006/relationships/footer" Target="footer3.xml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 Version="0"/>
</file>

<file path=customXml/itemProps1.xml><?xml version="1.0" encoding="utf-8"?>
<ds:datastoreItem xmlns:ds="http://schemas.openxmlformats.org/officeDocument/2006/customXml" ds:itemID="{0DF95DB0-36BD-45C0-83E1-AECB94A4A4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260</TotalTime>
  <Pages>22</Pages>
  <Words>9256</Words>
  <Characters>52762</Characters>
  <Application>Microsoft Office Word</Application>
  <DocSecurity>0</DocSecurity>
  <Lines>439</Lines>
  <Paragraphs>12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Naslov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618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Petra</dc:creator>
  <cp:lastModifiedBy>Marijan Hranj</cp:lastModifiedBy>
  <cp:revision>4276</cp:revision>
  <cp:lastPrinted>2012-11-30T11:54:00Z</cp:lastPrinted>
  <dcterms:created xsi:type="dcterms:W3CDTF">2017-11-13T12:09:00Z</dcterms:created>
  <dcterms:modified xsi:type="dcterms:W3CDTF">2020-07-25T19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d177f74-e0bf-39ac-ad36-8de60cb7d23c</vt:lpwstr>
  </property>
  <property fmtid="{D5CDD505-2E9C-101B-9397-08002B2CF9AE}" pid="24" name="Mendeley Citation Style_1">
    <vt:lpwstr>http://www.zotero.org/styles/apa</vt:lpwstr>
  </property>
</Properties>
</file>